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E23C3C" w14:textId="125BA653" w:rsidR="00D17C4F" w:rsidRDefault="00D17C4F" w:rsidP="00D17C4F">
      <w:pPr>
        <w:pStyle w:val="af"/>
        <w:spacing w:before="0" w:after="0"/>
      </w:pPr>
      <w:r>
        <w:rPr>
          <w:rFonts w:hint="eastAsia"/>
        </w:rPr>
        <w:t>基于</w:t>
      </w:r>
      <w:r w:rsidR="00756631">
        <w:rPr>
          <w:rFonts w:hint="eastAsia"/>
        </w:rPr>
        <w:t>简单优先规则的</w:t>
      </w:r>
      <w:r w:rsidR="00137B4E">
        <w:rPr>
          <w:rFonts w:hint="eastAsia"/>
        </w:rPr>
        <w:t>动态</w:t>
      </w:r>
      <w:r w:rsidR="0034056E">
        <w:rPr>
          <w:rFonts w:hint="eastAsia"/>
        </w:rPr>
        <w:t>调度</w:t>
      </w:r>
      <w:r w:rsidR="004D4D8A">
        <w:rPr>
          <w:rFonts w:hint="eastAsia"/>
        </w:rPr>
        <w:t>模型</w:t>
      </w:r>
      <w:r w:rsidR="0034056E">
        <w:rPr>
          <w:rFonts w:hint="eastAsia"/>
        </w:rPr>
        <w:t>及</w:t>
      </w:r>
      <w:r w:rsidR="00F630F5">
        <w:rPr>
          <w:rFonts w:hint="eastAsia"/>
        </w:rPr>
        <w:t>其</w:t>
      </w:r>
      <w:r w:rsidR="0034056E">
        <w:rPr>
          <w:rFonts w:hint="eastAsia"/>
        </w:rPr>
        <w:t>仿真</w:t>
      </w:r>
      <w:r w:rsidR="004D4D8A">
        <w:rPr>
          <w:rFonts w:hint="eastAsia"/>
        </w:rPr>
        <w:t>模拟</w:t>
      </w:r>
    </w:p>
    <w:p w14:paraId="51466BA5" w14:textId="5548B205" w:rsidR="00E508BA" w:rsidRPr="00D17C4F" w:rsidRDefault="00E508BA" w:rsidP="00D17C4F">
      <w:pPr>
        <w:pStyle w:val="1"/>
        <w:spacing w:before="0" w:after="0" w:line="360" w:lineRule="auto"/>
        <w:rPr>
          <w:sz w:val="28"/>
        </w:rPr>
      </w:pPr>
      <w:r w:rsidRPr="00D17C4F">
        <w:rPr>
          <w:rFonts w:hint="eastAsia"/>
          <w:sz w:val="28"/>
        </w:rPr>
        <w:t>摘要</w:t>
      </w:r>
    </w:p>
    <w:p w14:paraId="159C84FE" w14:textId="77777777" w:rsidR="00E508BA" w:rsidRDefault="00E508BA" w:rsidP="00E508BA">
      <w:pPr>
        <w:ind w:firstLine="480"/>
      </w:pPr>
      <w:r>
        <w:rPr>
          <w:rFonts w:hint="eastAsia"/>
        </w:rPr>
        <w:t>随着自动化生产的普及，智能加工系统被广泛地应用于车间生产。一个智能加工系统的生产是否高效，关键就在于自动引导车</w:t>
      </w:r>
      <w:r>
        <w:t>RGV</w:t>
      </w:r>
      <w:r>
        <w:t>的动态调度模式。本文基于题目给定的智能加工系统模型与生产状况，力求寻找最优的</w:t>
      </w:r>
      <w:r>
        <w:t>RGV</w:t>
      </w:r>
      <w:r>
        <w:t>动态调度模型及相应算法，并通过给定参数表进行仿真模拟。</w:t>
      </w:r>
    </w:p>
    <w:p w14:paraId="30A6B4E7" w14:textId="77777777" w:rsidR="00E508BA" w:rsidRDefault="00E508BA" w:rsidP="00E508BA">
      <w:pPr>
        <w:ind w:firstLine="480"/>
      </w:pPr>
      <w:r>
        <w:rPr>
          <w:rFonts w:hint="eastAsia"/>
        </w:rPr>
        <w:t>针对问题一，我们要在给定车间模型下，建立能适用于包含一道、两道工序的</w:t>
      </w:r>
      <w:r>
        <w:t>RGV</w:t>
      </w:r>
      <w:r>
        <w:t>调度模型，并考虑</w:t>
      </w:r>
      <w:r>
        <w:t>CNC</w:t>
      </w:r>
      <w:r>
        <w:t>加工机器发生故障时模型如何调整。为了建立调度模型，我们首先需要确定调度规则。经过比较，我们选择了能简洁、高效地处理车间调度问题的动态规则、简单优先规则作为我们的调度规则。鉴于题述各生产状况下，</w:t>
      </w:r>
      <w:r>
        <w:t>RGV</w:t>
      </w:r>
      <w:r>
        <w:t>的操作流程有较多共通性，我们先以只包含一步工序的情形为基础，建立判断调度优先级别的总完成时间指标</w:t>
      </w:r>
      <m:oMath>
        <m:r>
          <m:rPr>
            <m:sty m:val="p"/>
          </m:rPr>
          <w:rPr>
            <w:rFonts w:ascii="Cambria Math" w:hAnsi="Cambria Math"/>
          </w:rPr>
          <m:t>T</m:t>
        </m:r>
      </m:oMath>
      <w:r>
        <w:t>。指标</w:t>
      </w:r>
      <m:oMath>
        <m:r>
          <m:rPr>
            <m:sty m:val="p"/>
          </m:rPr>
          <w:rPr>
            <w:rFonts w:ascii="Cambria Math" w:hAnsi="Cambria Math"/>
          </w:rPr>
          <m:t>T</m:t>
        </m:r>
      </m:oMath>
      <w:r>
        <w:t>的建立考虑到了</w:t>
      </w:r>
      <w:r>
        <w:t>RGV</w:t>
      </w:r>
      <w:r>
        <w:t>与某</w:t>
      </w:r>
      <w:r>
        <w:t>CNC</w:t>
      </w:r>
      <w:r>
        <w:t>之间移动时长</w:t>
      </w:r>
      <m:oMath>
        <m:sSub>
          <m:sSubPr>
            <m:ctrlPr>
              <w:rPr>
                <w:rFonts w:ascii="Cambria Math" w:hAnsi="Cambria Math"/>
              </w:rPr>
            </m:ctrlPr>
          </m:sSubPr>
          <m:e>
            <m:r>
              <m:rPr>
                <m:sty m:val="p"/>
              </m:rPr>
              <w:rPr>
                <w:rFonts w:ascii="Cambria Math" w:hAnsi="Cambria Math" w:hint="eastAsia"/>
              </w:rPr>
              <m:t>t</m:t>
            </m:r>
            <m:ctrlPr>
              <w:rPr>
                <w:rFonts w:ascii="Cambria Math" w:hAnsi="Cambria Math" w:hint="eastAsia"/>
              </w:rPr>
            </m:ctrlPr>
          </m:e>
          <m:sub>
            <m:r>
              <m:rPr>
                <m:sty m:val="p"/>
              </m:rPr>
              <w:rPr>
                <w:rFonts w:ascii="Cambria Math" w:hAnsi="Cambria Math"/>
              </w:rPr>
              <m:t>move</m:t>
            </m:r>
          </m:sub>
        </m:sSub>
      </m:oMath>
      <w:r>
        <w:t>、移动后对于上一作业的等待时间</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wait</m:t>
            </m:r>
          </m:sub>
        </m:sSub>
      </m:oMath>
      <w:r>
        <w:t>、</w:t>
      </w:r>
      <w:r>
        <w:t>RGV</w:t>
      </w:r>
      <w:r>
        <w:t>上下料时间</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load</m:t>
            </m:r>
          </m:sub>
        </m:sSub>
      </m:oMath>
      <w:r>
        <w:t>及熟料清洗时间</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wash</m:t>
            </m:r>
          </m:sub>
        </m:sSub>
      </m:oMath>
      <w:r>
        <w:t>。这一指</w:t>
      </w:r>
      <w:r>
        <w:rPr>
          <w:rFonts w:hint="eastAsia"/>
        </w:rPr>
        <w:t>标量概括了一套完整的</w:t>
      </w:r>
      <w:r>
        <w:t>RGV</w:t>
      </w:r>
      <w:r>
        <w:t>操作循环，完成上述步骤之后</w:t>
      </w:r>
      <w:r>
        <w:t>RGV</w:t>
      </w:r>
      <w:r>
        <w:t>将进入下一个新的循环。</w:t>
      </w:r>
      <w:r>
        <w:t>RGV</w:t>
      </w:r>
      <w:r>
        <w:t>有移动、上下料、清洗、停止等待四种状态，且各状态之间无交集。只有在</w:t>
      </w:r>
      <w:r>
        <w:t>RGV</w:t>
      </w:r>
      <w:r>
        <w:t>处于停止等待状态时，操作系统需要为其下达调度指令。根据我们的调度规则，进入停止等待状态的</w:t>
      </w:r>
      <w:r>
        <w:t>RGV</w:t>
      </w:r>
      <w:r>
        <w:t>将调度至最优级</w:t>
      </w:r>
      <w:r>
        <w:t>CNC</w:t>
      </w:r>
      <w:r>
        <w:t>（即拥有最小</w:t>
      </w:r>
      <m:oMath>
        <m:r>
          <m:rPr>
            <m:sty m:val="p"/>
          </m:rPr>
          <w:rPr>
            <w:rFonts w:ascii="Cambria Math" w:hAnsi="Cambria Math"/>
          </w:rPr>
          <m:t>T</m:t>
        </m:r>
      </m:oMath>
      <w:r>
        <w:t>值的</w:t>
      </w:r>
      <w:r>
        <w:t>CNC</w:t>
      </w:r>
      <w:r>
        <w:t>）。对于包含两道工序的生产情况，我们依照经过第一次加工得到的半熟料是放入上料传送带还是直接放在第二工序的</w:t>
      </w:r>
      <w:r>
        <w:t>CNC</w:t>
      </w:r>
      <w:r>
        <w:t>台上创建了两套</w:t>
      </w:r>
      <w:r>
        <w:t>T</w:t>
      </w:r>
      <w:r>
        <w:t>值公式。两种操作方法各有优劣，可按照仿真结果比较效率。最后，考虑</w:t>
      </w:r>
      <w:r>
        <w:t>CNC</w:t>
      </w:r>
      <w:r>
        <w:t>故障率时，我们用</w:t>
      </w:r>
      <w:r>
        <w:t>RGV</w:t>
      </w:r>
      <w:r>
        <w:t>运行到</w:t>
      </w:r>
      <w:r>
        <w:t>CNC</w:t>
      </w:r>
      <w:r>
        <w:t>前剩余的</w:t>
      </w:r>
      <w:r w:rsidR="003F3543">
        <w:rPr>
          <w:rFonts w:hint="eastAsia"/>
        </w:rPr>
        <w:t>故障排除</w:t>
      </w:r>
      <w:r>
        <w:t>时间替换</w:t>
      </w:r>
      <m:oMath>
        <m:r>
          <m:rPr>
            <m:sty m:val="p"/>
          </m:rPr>
          <w:rPr>
            <w:rFonts w:ascii="Cambria Math" w:hAnsi="Cambria Math"/>
          </w:rPr>
          <m:t>T</m:t>
        </m:r>
      </m:oMath>
      <w:r>
        <w:t>值基本算式中的上一作业等待时间，创建了适用于包容机器故障的</w:t>
      </w:r>
      <w:r>
        <w:t>RGV</w:t>
      </w:r>
      <w:r>
        <w:t>调度规则。</w:t>
      </w:r>
    </w:p>
    <w:p w14:paraId="0676D757" w14:textId="77777777" w:rsidR="00E508BA" w:rsidRDefault="00E508BA" w:rsidP="00382C87">
      <w:pPr>
        <w:ind w:firstLine="480"/>
      </w:pPr>
      <w:r>
        <w:rPr>
          <w:rFonts w:hint="eastAsia"/>
        </w:rPr>
        <w:t>针对问题二，</w:t>
      </w:r>
      <w:r w:rsidRPr="006A0114">
        <w:rPr>
          <w:rFonts w:hint="eastAsia"/>
        </w:rPr>
        <w:t>为了检验调度模型，我们</w:t>
      </w:r>
      <w:r>
        <w:rPr>
          <w:rFonts w:hint="eastAsia"/>
        </w:rPr>
        <w:t>建立了基于时间的仿真模型。我们</w:t>
      </w:r>
      <w:r w:rsidRPr="006A0114">
        <w:rPr>
          <w:rFonts w:hint="eastAsia"/>
        </w:rPr>
        <w:t>将整个过程分为若干个时间步长</w:t>
      </w:r>
      <m:oMath>
        <m:r>
          <m:rPr>
            <m:sty m:val="p"/>
          </m:rPr>
          <w:rPr>
            <w:rFonts w:ascii="Cambria Math" w:eastAsia="宋体" w:hAnsi="Cambria Math"/>
          </w:rPr>
          <m:t>∆</m:t>
        </m:r>
        <m:r>
          <m:rPr>
            <m:sty m:val="p"/>
          </m:rPr>
          <w:rPr>
            <w:rFonts w:ascii="Cambria Math" w:eastAsia="宋体" w:hAnsi="Cambria Math" w:hint="eastAsia"/>
          </w:rPr>
          <m:t>t</m:t>
        </m:r>
      </m:oMath>
      <w:r>
        <w:rPr>
          <w:rFonts w:hint="eastAsia"/>
        </w:rPr>
        <w:t>（</w:t>
      </w:r>
      <m:oMath>
        <m:r>
          <m:rPr>
            <m:sty m:val="p"/>
          </m:rPr>
          <w:rPr>
            <w:rFonts w:ascii="Cambria Math" w:eastAsia="宋体" w:hAnsi="Cambria Math"/>
          </w:rPr>
          <m:t>∆</m:t>
        </m:r>
        <m:r>
          <m:rPr>
            <m:sty m:val="p"/>
          </m:rPr>
          <w:rPr>
            <w:rFonts w:ascii="Cambria Math" w:eastAsia="宋体" w:hAnsi="Cambria Math" w:hint="eastAsia"/>
          </w:rPr>
          <m:t>t=1s</m:t>
        </m:r>
      </m:oMath>
      <w:r>
        <w:rPr>
          <w:rFonts w:hint="eastAsia"/>
        </w:rPr>
        <w:t>）</w:t>
      </w:r>
      <w:r w:rsidRPr="006A0114">
        <w:rPr>
          <w:rFonts w:hint="eastAsia"/>
        </w:rPr>
        <w:t>，</w:t>
      </w:r>
      <w:r>
        <w:rPr>
          <w:rFonts w:hint="eastAsia"/>
        </w:rPr>
        <w:t>在每个时间步</w:t>
      </w:r>
      <m:oMath>
        <m:r>
          <m:rPr>
            <m:sty m:val="p"/>
          </m:rPr>
          <w:rPr>
            <w:rFonts w:ascii="Cambria Math" w:eastAsia="宋体" w:hAnsi="Cambria Math"/>
          </w:rPr>
          <m:t>∆</m:t>
        </m:r>
        <m:r>
          <m:rPr>
            <m:sty m:val="p"/>
          </m:rPr>
          <w:rPr>
            <w:rFonts w:ascii="Cambria Math" w:eastAsia="宋体" w:hAnsi="Cambria Math" w:hint="eastAsia"/>
          </w:rPr>
          <m:t>t</m:t>
        </m:r>
      </m:oMath>
      <w:r>
        <w:rPr>
          <w:rFonts w:hint="eastAsia"/>
        </w:rPr>
        <w:t>开始时更新</w:t>
      </w:r>
      <w:r>
        <w:rPr>
          <w:rFonts w:hint="eastAsia"/>
        </w:rPr>
        <w:t>CNC</w:t>
      </w:r>
      <w:r>
        <w:rPr>
          <w:rFonts w:hint="eastAsia"/>
        </w:rPr>
        <w:t>和</w:t>
      </w:r>
      <w:r>
        <w:rPr>
          <w:rFonts w:hint="eastAsia"/>
        </w:rPr>
        <w:t>RGV</w:t>
      </w:r>
      <w:r>
        <w:rPr>
          <w:rFonts w:hint="eastAsia"/>
        </w:rPr>
        <w:t>的状态，</w:t>
      </w:r>
      <w:r w:rsidRPr="006A0114">
        <w:rPr>
          <w:rFonts w:hint="eastAsia"/>
        </w:rPr>
        <w:t>根据建立的调度模型</w:t>
      </w:r>
      <w:r>
        <w:rPr>
          <w:rFonts w:hint="eastAsia"/>
        </w:rPr>
        <w:t>进行决策。我们可以</w:t>
      </w:r>
      <w:r w:rsidRPr="006A0114">
        <w:rPr>
          <w:rFonts w:hint="eastAsia"/>
        </w:rPr>
        <w:t>得到整个过程的调度策略</w:t>
      </w:r>
      <w:r>
        <w:rPr>
          <w:rFonts w:hint="eastAsia"/>
        </w:rPr>
        <w:t>和所有物料的信息</w:t>
      </w:r>
      <w:r w:rsidRPr="006A0114">
        <w:rPr>
          <w:rFonts w:hint="eastAsia"/>
        </w:rPr>
        <w:t>，根据</w:t>
      </w:r>
      <w:r w:rsidRPr="006A0114">
        <w:t>CNC</w:t>
      </w:r>
      <w:r w:rsidRPr="006A0114">
        <w:t>的实际加工时间计算</w:t>
      </w:r>
      <w:r w:rsidR="003F3543">
        <w:rPr>
          <w:rFonts w:hint="eastAsia"/>
        </w:rPr>
        <w:t>作业</w:t>
      </w:r>
      <w:r w:rsidRPr="006A0114">
        <w:t>效率</w:t>
      </w:r>
      <m:oMath>
        <m:r>
          <m:rPr>
            <m:sty m:val="p"/>
          </m:rPr>
          <w:rPr>
            <w:rFonts w:ascii="Cambria Math" w:eastAsia="宋体" w:hAnsi="Cambria Math"/>
          </w:rPr>
          <m:t>η</m:t>
        </m:r>
      </m:oMath>
      <w:r w:rsidRPr="006A0114">
        <w:t>。</w:t>
      </w:r>
      <w:r>
        <w:rPr>
          <w:rFonts w:hint="eastAsia"/>
        </w:rPr>
        <w:t>为了模拟第三种情况中</w:t>
      </w:r>
      <w:r>
        <w:rPr>
          <w:rFonts w:hint="eastAsia"/>
        </w:rPr>
        <w:t>CNC</w:t>
      </w:r>
      <w:r>
        <w:rPr>
          <w:rFonts w:hint="eastAsia"/>
        </w:rPr>
        <w:t>的故障，</w:t>
      </w:r>
      <w:r w:rsidRPr="006A0114">
        <w:t>我们</w:t>
      </w:r>
      <w:r>
        <w:rPr>
          <w:rFonts w:hint="eastAsia"/>
        </w:rPr>
        <w:t>经过计算，</w:t>
      </w:r>
      <w:r w:rsidRPr="006A0114">
        <w:t>在每一个</w:t>
      </w:r>
      <m:oMath>
        <m:r>
          <m:rPr>
            <m:sty m:val="p"/>
          </m:rPr>
          <w:rPr>
            <w:rFonts w:ascii="Cambria Math" w:eastAsia="宋体" w:hAnsi="Cambria Math"/>
          </w:rPr>
          <m:t>∆</m:t>
        </m:r>
        <m:r>
          <m:rPr>
            <m:sty m:val="p"/>
          </m:rPr>
          <w:rPr>
            <w:rFonts w:ascii="Cambria Math" w:eastAsia="宋体" w:hAnsi="Cambria Math" w:hint="eastAsia"/>
          </w:rPr>
          <m:t>t</m:t>
        </m:r>
      </m:oMath>
      <w:r w:rsidRPr="006A0114">
        <w:t>中用蒙特卡洛方法模拟</w:t>
      </w:r>
      <w:r>
        <w:rPr>
          <w:rFonts w:hint="eastAsia"/>
        </w:rPr>
        <w:t>故障，使发生故障的概率约等于</w:t>
      </w:r>
      <w:r>
        <w:rPr>
          <w:rFonts w:hint="eastAsia"/>
        </w:rPr>
        <w:t>1%</w:t>
      </w:r>
      <w:r>
        <w:rPr>
          <w:rFonts w:hint="eastAsia"/>
        </w:rPr>
        <w:t>。经</w:t>
      </w:r>
      <w:r>
        <w:rPr>
          <w:rFonts w:hint="eastAsia"/>
        </w:rPr>
        <w:t>100</w:t>
      </w:r>
      <w:r>
        <w:rPr>
          <w:rFonts w:hint="eastAsia"/>
        </w:rPr>
        <w:t>亿秒的模拟可知这种方法使可行的。第二种情况中，在题目未给如何传送半成品的情况下，我们对用</w:t>
      </w:r>
      <w:r>
        <w:rPr>
          <w:rFonts w:hint="eastAsia"/>
        </w:rPr>
        <w:t>RGV</w:t>
      </w:r>
      <w:r>
        <w:rPr>
          <w:rFonts w:hint="eastAsia"/>
        </w:rPr>
        <w:t>的机械臂传送和用传送带传送两种方式进行比较，发现前者效率更高。我们对</w:t>
      </w:r>
      <w:r>
        <w:rPr>
          <w:rFonts w:hint="eastAsia"/>
        </w:rPr>
        <w:t>CNC</w:t>
      </w:r>
      <w:r>
        <w:rPr>
          <w:rFonts w:hint="eastAsia"/>
        </w:rPr>
        <w:t>刀具的安装方式进行了枚举，找到了最优安装方式。最后，我们求出了三组过程的调度策略及物料信息，</w:t>
      </w:r>
      <w:r w:rsidRPr="006A0114">
        <w:t>计算</w:t>
      </w:r>
      <w:r>
        <w:rPr>
          <w:rFonts w:hint="eastAsia"/>
        </w:rPr>
        <w:t>出</w:t>
      </w:r>
      <w:r w:rsidR="003F3543">
        <w:rPr>
          <w:rFonts w:hint="eastAsia"/>
        </w:rPr>
        <w:t>作业</w:t>
      </w:r>
      <w:r w:rsidRPr="006A0114">
        <w:t>效率</w:t>
      </w:r>
      <m:oMath>
        <m:r>
          <m:rPr>
            <m:sty m:val="p"/>
          </m:rPr>
          <w:rPr>
            <w:rFonts w:ascii="Cambria Math" w:eastAsia="宋体" w:hAnsi="Cambria Math"/>
          </w:rPr>
          <m:t>η</m:t>
        </m:r>
      </m:oMath>
      <w:r>
        <w:rPr>
          <w:rFonts w:hint="eastAsia"/>
        </w:rPr>
        <w:t>，并用</w:t>
      </w:r>
      <w:r>
        <w:rPr>
          <w:rFonts w:hint="eastAsia"/>
        </w:rPr>
        <w:t>Matplotlib</w:t>
      </w:r>
      <w:r>
        <w:rPr>
          <w:rFonts w:hint="eastAsia"/>
        </w:rPr>
        <w:t>画出了它们的甘特图。</w:t>
      </w:r>
    </w:p>
    <w:p w14:paraId="03CEBE47" w14:textId="208DF2F8" w:rsidR="002E4C16" w:rsidRDefault="003F3543" w:rsidP="00E508BA">
      <w:pPr>
        <w:ind w:firstLine="480"/>
      </w:pPr>
      <w:r>
        <w:rPr>
          <w:rFonts w:hint="eastAsia"/>
        </w:rPr>
        <w:t>我们的模型具有作业效率高、环境适应能力强、耗费时间短等优点，可以在各种环境下使用。</w:t>
      </w:r>
    </w:p>
    <w:p w14:paraId="00AED2F6" w14:textId="047A8572" w:rsidR="00760620" w:rsidRPr="00760620" w:rsidRDefault="00760620" w:rsidP="00760620">
      <w:pPr>
        <w:ind w:firstLineChars="0" w:firstLine="0"/>
        <w:rPr>
          <w:rFonts w:hint="eastAsia"/>
        </w:rPr>
      </w:pPr>
      <w:r w:rsidRPr="00760620">
        <w:rPr>
          <w:rFonts w:hint="eastAsia"/>
          <w:b/>
        </w:rPr>
        <w:t>关键词：</w:t>
      </w:r>
      <w:r>
        <w:rPr>
          <w:rFonts w:hint="eastAsia"/>
        </w:rPr>
        <w:t>动态调度、</w:t>
      </w:r>
      <w:r w:rsidR="0071424E">
        <w:rPr>
          <w:rFonts w:hint="eastAsia"/>
        </w:rPr>
        <w:t>简单优先规则、车间调度模型、仿真模型</w:t>
      </w:r>
      <w:r w:rsidR="00A2116A">
        <w:rPr>
          <w:rFonts w:hint="eastAsia"/>
        </w:rPr>
        <w:t>、蒙特卡罗方法</w:t>
      </w:r>
    </w:p>
    <w:p w14:paraId="7EE8EAA4" w14:textId="77777777" w:rsidR="00926B65" w:rsidRPr="00492994" w:rsidRDefault="006966D9" w:rsidP="005424B1">
      <w:pPr>
        <w:pStyle w:val="1"/>
      </w:pPr>
      <w:r w:rsidRPr="00492994">
        <w:rPr>
          <w:rFonts w:hint="eastAsia"/>
        </w:rPr>
        <w:lastRenderedPageBreak/>
        <w:t>§</w:t>
      </w:r>
      <w:r w:rsidRPr="00492994">
        <w:t>1</w:t>
      </w:r>
      <w:r w:rsidRPr="00492994">
        <w:rPr>
          <w:rFonts w:hint="eastAsia"/>
        </w:rPr>
        <w:t xml:space="preserve"> </w:t>
      </w:r>
      <w:r w:rsidRPr="00492994">
        <w:rPr>
          <w:rFonts w:hint="eastAsia"/>
        </w:rPr>
        <w:t>问题重述</w:t>
      </w:r>
    </w:p>
    <w:p w14:paraId="487E9A6D" w14:textId="77777777" w:rsidR="007757BC" w:rsidRPr="00492994" w:rsidRDefault="007757BC" w:rsidP="005424B1">
      <w:pPr>
        <w:pStyle w:val="2"/>
      </w:pPr>
      <w:r w:rsidRPr="00492994">
        <w:rPr>
          <w:rFonts w:hint="eastAsia"/>
        </w:rPr>
        <w:t>1.1</w:t>
      </w:r>
      <w:r w:rsidR="00DA3C21">
        <w:t xml:space="preserve"> </w:t>
      </w:r>
      <w:r w:rsidRPr="00492994">
        <w:t>情况说明</w:t>
      </w:r>
    </w:p>
    <w:p w14:paraId="3BF72363" w14:textId="77777777" w:rsidR="007757BC" w:rsidRPr="006E1A21" w:rsidRDefault="007757BC" w:rsidP="006E1A21">
      <w:pPr>
        <w:ind w:firstLine="480"/>
      </w:pPr>
      <w:r w:rsidRPr="007757BC">
        <w:rPr>
          <w:rFonts w:hint="eastAsia"/>
        </w:rPr>
        <w:t>车间模型中，有一个主要由</w:t>
      </w:r>
      <w:r w:rsidRPr="007757BC">
        <w:t>8</w:t>
      </w:r>
      <w:r w:rsidRPr="007757BC">
        <w:rPr>
          <w:rFonts w:hint="eastAsia"/>
        </w:rPr>
        <w:t>台计算机数控机床（</w:t>
      </w:r>
      <w:r w:rsidRPr="007757BC">
        <w:rPr>
          <w:rFonts w:hint="eastAsia"/>
        </w:rPr>
        <w:t>CNC</w:t>
      </w:r>
      <w:r w:rsidRPr="007757BC">
        <w:rPr>
          <w:rFonts w:hint="eastAsia"/>
        </w:rPr>
        <w:t>）、</w:t>
      </w:r>
      <w:r w:rsidRPr="007757BC">
        <w:t>1</w:t>
      </w:r>
      <w:r w:rsidRPr="007757BC">
        <w:rPr>
          <w:rFonts w:hint="eastAsia"/>
        </w:rPr>
        <w:t>辆轨道式自动引导车、</w:t>
      </w:r>
      <w:r w:rsidRPr="007757BC">
        <w:t>1</w:t>
      </w:r>
      <w:r w:rsidRPr="007757BC">
        <w:rPr>
          <w:rFonts w:hint="eastAsia"/>
        </w:rPr>
        <w:t>条</w:t>
      </w:r>
      <w:r w:rsidRPr="007757BC">
        <w:t>RGV</w:t>
      </w:r>
      <w:r w:rsidRPr="007757BC">
        <w:rPr>
          <w:rFonts w:hint="eastAsia"/>
        </w:rPr>
        <w:t>直线轨道、</w:t>
      </w:r>
      <w:r w:rsidRPr="007757BC">
        <w:t>1</w:t>
      </w:r>
      <w:r w:rsidRPr="007757BC">
        <w:rPr>
          <w:rFonts w:hint="eastAsia"/>
        </w:rPr>
        <w:t>条上料传送带、</w:t>
      </w:r>
      <w:r w:rsidRPr="007757BC">
        <w:t>1</w:t>
      </w:r>
      <w:r w:rsidRPr="007757BC">
        <w:rPr>
          <w:rFonts w:hint="eastAsia"/>
        </w:rPr>
        <w:t>条下料传送带组成的智能加工系统。这种系统可以控制</w:t>
      </w:r>
      <w:r w:rsidRPr="007757BC">
        <w:rPr>
          <w:rFonts w:cs="Arial"/>
          <w:color w:val="333333"/>
          <w:shd w:val="clear" w:color="auto" w:fill="FFFFFF"/>
        </w:rPr>
        <w:t>物料储运、设备加工过程从而提高生产效益。其中，</w:t>
      </w:r>
      <w:r w:rsidRPr="007757BC">
        <w:t>RGV</w:t>
      </w:r>
      <w:r w:rsidRPr="007757BC">
        <w:rPr>
          <w:rFonts w:hint="eastAsia"/>
        </w:rPr>
        <w:t>是一种无人驾驶、能在固定轨道上自由运行的智能车，可根据指令能自动控制移动、</w:t>
      </w:r>
      <w:r w:rsidRPr="007757BC">
        <w:t>完成</w:t>
      </w:r>
      <w:r w:rsidRPr="007757BC">
        <w:rPr>
          <w:rFonts w:hint="eastAsia"/>
        </w:rPr>
        <w:t>上下料及清洗物料等作业任务。具体操作流程可简述为：</w:t>
      </w:r>
      <w:r w:rsidRPr="007757BC">
        <w:rPr>
          <w:rFonts w:hint="eastAsia"/>
        </w:rPr>
        <w:t>RGV</w:t>
      </w:r>
      <w:r w:rsidRPr="007757BC">
        <w:rPr>
          <w:rFonts w:hint="eastAsia"/>
        </w:rPr>
        <w:t>移动至一台空闲</w:t>
      </w:r>
      <w:r w:rsidRPr="007757BC">
        <w:rPr>
          <w:rFonts w:hint="eastAsia"/>
        </w:rPr>
        <w:t>CNC</w:t>
      </w:r>
      <w:r w:rsidRPr="007757BC">
        <w:rPr>
          <w:rFonts w:hint="eastAsia"/>
        </w:rPr>
        <w:t>台前，利用机械臂从上料传送带上抓取生料，用生料替换台上的熟料，熟料在</w:t>
      </w:r>
      <w:r w:rsidRPr="007757BC">
        <w:rPr>
          <w:rFonts w:hint="eastAsia"/>
        </w:rPr>
        <w:t>RGV</w:t>
      </w:r>
      <w:r w:rsidRPr="007757BC">
        <w:rPr>
          <w:rFonts w:hint="eastAsia"/>
        </w:rPr>
        <w:t>台上完成清洗成成料，由机械臂下料至下料传送带运出。</w:t>
      </w:r>
    </w:p>
    <w:p w14:paraId="13155400" w14:textId="77777777" w:rsidR="00832BC6" w:rsidRPr="00492994" w:rsidRDefault="009B4A47" w:rsidP="005424B1">
      <w:pPr>
        <w:pStyle w:val="2"/>
      </w:pPr>
      <w:r w:rsidRPr="00492994">
        <w:rPr>
          <w:rFonts w:hint="eastAsia"/>
        </w:rPr>
        <w:t>1.2 问题的相关信息</w:t>
      </w:r>
    </w:p>
    <w:p w14:paraId="34443EF8" w14:textId="77777777" w:rsidR="009B4A47" w:rsidRPr="006E1A21" w:rsidRDefault="00132B54" w:rsidP="006E1A21">
      <w:pPr>
        <w:ind w:firstLine="480"/>
      </w:pPr>
      <w:r w:rsidRPr="006E1A21">
        <w:rPr>
          <w:rFonts w:hint="eastAsia"/>
        </w:rPr>
        <w:t>根据题目提供的相关信息，可知如下</w:t>
      </w:r>
      <w:r w:rsidR="009B4A47" w:rsidRPr="006E1A21">
        <w:rPr>
          <w:rFonts w:hint="eastAsia"/>
        </w:rPr>
        <w:t>条件：</w:t>
      </w:r>
    </w:p>
    <w:p w14:paraId="3930880F" w14:textId="77777777" w:rsidR="009B4A47" w:rsidRPr="006E1A21" w:rsidRDefault="009B4A47" w:rsidP="006E1A21">
      <w:pPr>
        <w:ind w:firstLine="480"/>
      </w:pPr>
      <w:r w:rsidRPr="006E1A21">
        <w:rPr>
          <w:rFonts w:hint="eastAsia"/>
        </w:rPr>
        <w:t>附件</w:t>
      </w:r>
      <w:r w:rsidRPr="006E1A21">
        <w:rPr>
          <w:rFonts w:hint="eastAsia"/>
        </w:rPr>
        <w:t xml:space="preserve"> 1 </w:t>
      </w:r>
      <w:r w:rsidRPr="006E1A21">
        <w:rPr>
          <w:rFonts w:hint="eastAsia"/>
        </w:rPr>
        <w:t>结合实物图，具体说明了智能加工系统的组成与作业流程；</w:t>
      </w:r>
    </w:p>
    <w:p w14:paraId="15E08ABB" w14:textId="77777777" w:rsidR="00132B54" w:rsidRPr="00132B54" w:rsidRDefault="009B4A47" w:rsidP="00633B2D">
      <w:pPr>
        <w:ind w:firstLine="480"/>
      </w:pPr>
      <w:r w:rsidRPr="006E1A21">
        <w:rPr>
          <w:rFonts w:hint="eastAsia"/>
        </w:rPr>
        <w:t>附件</w:t>
      </w:r>
      <w:r w:rsidRPr="006E1A21">
        <w:rPr>
          <w:rFonts w:hint="eastAsia"/>
        </w:rPr>
        <w:t xml:space="preserve"> 2 </w:t>
      </w:r>
      <w:r w:rsidRPr="006E1A21">
        <w:rPr>
          <w:rFonts w:hint="eastAsia"/>
        </w:rPr>
        <w:t>提供了</w:t>
      </w:r>
      <w:r w:rsidRPr="006E1A21">
        <w:rPr>
          <w:rFonts w:hint="eastAsia"/>
        </w:rPr>
        <w:t>4</w:t>
      </w:r>
      <w:r w:rsidR="00132B54" w:rsidRPr="006E1A21">
        <w:rPr>
          <w:rFonts w:hint="eastAsia"/>
        </w:rPr>
        <w:t>张未完成</w:t>
      </w:r>
      <w:r w:rsidRPr="006E1A21">
        <w:rPr>
          <w:rFonts w:hint="eastAsia"/>
        </w:rPr>
        <w:t>的</w:t>
      </w:r>
      <w:r w:rsidR="005424B1">
        <w:rPr>
          <w:rFonts w:hint="eastAsia"/>
        </w:rPr>
        <w:t>E</w:t>
      </w:r>
      <w:r w:rsidRPr="006E1A21">
        <w:rPr>
          <w:rFonts w:hint="eastAsia"/>
        </w:rPr>
        <w:t>xcel</w:t>
      </w:r>
      <w:r w:rsidR="00132B54" w:rsidRPr="006E1A21">
        <w:rPr>
          <w:rFonts w:hint="eastAsia"/>
        </w:rPr>
        <w:t>表，要求</w:t>
      </w:r>
      <w:r w:rsidRPr="006E1A21">
        <w:rPr>
          <w:rFonts w:hint="eastAsia"/>
        </w:rPr>
        <w:t>利用表</w:t>
      </w:r>
      <w:r w:rsidRPr="006E1A21">
        <w:rPr>
          <w:rFonts w:hint="eastAsia"/>
        </w:rPr>
        <w:t>1</w:t>
      </w:r>
      <w:r w:rsidRPr="006E1A21">
        <w:rPr>
          <w:rFonts w:hint="eastAsia"/>
        </w:rPr>
        <w:t>中系统作业参数的</w:t>
      </w:r>
      <w:r w:rsidRPr="006E1A21">
        <w:rPr>
          <w:rFonts w:hint="eastAsia"/>
        </w:rPr>
        <w:t>3</w:t>
      </w:r>
      <w:r w:rsidR="00132B54" w:rsidRPr="006E1A21">
        <w:rPr>
          <w:rFonts w:hint="eastAsia"/>
        </w:rPr>
        <w:t>组数据分</w:t>
      </w:r>
      <w:r w:rsidRPr="006E1A21">
        <w:rPr>
          <w:rFonts w:hint="eastAsia"/>
        </w:rPr>
        <w:t>别检验</w:t>
      </w:r>
      <w:r w:rsidR="00132B54" w:rsidRPr="006E1A21">
        <w:rPr>
          <w:rFonts w:hint="eastAsia"/>
        </w:rPr>
        <w:t>所建</w:t>
      </w:r>
      <w:r w:rsidRPr="006E1A21">
        <w:rPr>
          <w:rFonts w:hint="eastAsia"/>
        </w:rPr>
        <w:t>模型的实用性和算法的有效性，给出</w:t>
      </w:r>
      <w:r w:rsidRPr="006E1A21">
        <w:rPr>
          <w:rFonts w:hint="eastAsia"/>
        </w:rPr>
        <w:t>RGV</w:t>
      </w:r>
      <w:r w:rsidRPr="006E1A21">
        <w:rPr>
          <w:rFonts w:hint="eastAsia"/>
        </w:rPr>
        <w:t>的调度策略和系统的作业效</w:t>
      </w:r>
      <w:r w:rsidRPr="00132B54">
        <w:rPr>
          <w:rFonts w:hint="eastAsia"/>
        </w:rPr>
        <w:t>率</w:t>
      </w:r>
      <w:r w:rsidR="00132B54" w:rsidRPr="00132B54">
        <w:rPr>
          <w:rFonts w:hint="eastAsia"/>
        </w:rPr>
        <w:t>。</w:t>
      </w:r>
    </w:p>
    <w:p w14:paraId="6236F542" w14:textId="77777777" w:rsidR="009B4A47" w:rsidRPr="00492994" w:rsidRDefault="009B4A47" w:rsidP="005424B1">
      <w:pPr>
        <w:pStyle w:val="2"/>
      </w:pPr>
      <w:r w:rsidRPr="00492994">
        <w:rPr>
          <w:rFonts w:hint="eastAsia"/>
        </w:rPr>
        <w:t>1.3</w:t>
      </w:r>
      <w:r w:rsidR="00DA3C21">
        <w:t xml:space="preserve"> </w:t>
      </w:r>
      <w:r w:rsidRPr="00492994">
        <w:rPr>
          <w:rFonts w:hint="eastAsia"/>
        </w:rPr>
        <w:t>需解决的问题</w:t>
      </w:r>
      <w:r w:rsidR="006E3911" w:rsidRPr="00492994">
        <w:tab/>
      </w:r>
    </w:p>
    <w:p w14:paraId="716BD032" w14:textId="77777777" w:rsidR="00132B54" w:rsidRPr="00132B54" w:rsidRDefault="00132B54" w:rsidP="006E1A21">
      <w:pPr>
        <w:ind w:firstLine="480"/>
      </w:pPr>
      <w:r w:rsidRPr="00132B54">
        <w:rPr>
          <w:rFonts w:hint="eastAsia"/>
        </w:rPr>
        <w:t>问题一：</w:t>
      </w:r>
      <w:r w:rsidR="00E417BE">
        <w:rPr>
          <w:rFonts w:hint="eastAsia"/>
        </w:rPr>
        <w:t>对</w:t>
      </w:r>
      <w:r w:rsidR="005E7C9F">
        <w:rPr>
          <w:rFonts w:hint="eastAsia"/>
        </w:rPr>
        <w:t>智能加工系统</w:t>
      </w:r>
      <w:r w:rsidR="00D42C4B" w:rsidRPr="00D42C4B">
        <w:rPr>
          <w:rFonts w:ascii="Times New Roman" w:hAnsi="Times New Roman" w:hint="eastAsia"/>
        </w:rPr>
        <w:t>一道工序，两道工序以及机器发生故障的物料加工作业情况</w:t>
      </w:r>
      <w:r w:rsidR="00E417BE" w:rsidRPr="00D42C4B">
        <w:rPr>
          <w:rFonts w:hint="eastAsia"/>
        </w:rPr>
        <w:t>进行研究，</w:t>
      </w:r>
      <w:r w:rsidR="000B1580" w:rsidRPr="00D42C4B">
        <w:rPr>
          <w:rFonts w:hint="eastAsia"/>
        </w:rPr>
        <w:t>建立</w:t>
      </w:r>
      <w:r w:rsidR="00E417BE" w:rsidRPr="00D42C4B">
        <w:rPr>
          <w:rFonts w:hint="eastAsia"/>
        </w:rPr>
        <w:t>RGV</w:t>
      </w:r>
      <w:r w:rsidR="000B1580" w:rsidRPr="00D42C4B">
        <w:rPr>
          <w:rFonts w:hint="eastAsia"/>
        </w:rPr>
        <w:t>动态调度模型并</w:t>
      </w:r>
      <w:r w:rsidR="000B1580">
        <w:rPr>
          <w:rFonts w:hint="eastAsia"/>
        </w:rPr>
        <w:t>给出</w:t>
      </w:r>
      <w:r w:rsidR="00E417BE" w:rsidRPr="00E417BE">
        <w:rPr>
          <w:rFonts w:hint="eastAsia"/>
        </w:rPr>
        <w:t>相应的求解算法；</w:t>
      </w:r>
      <w:r w:rsidRPr="00132B54">
        <w:rPr>
          <w:rFonts w:hint="eastAsia"/>
        </w:rPr>
        <w:t xml:space="preserve"> </w:t>
      </w:r>
    </w:p>
    <w:p w14:paraId="501F0B98" w14:textId="77777777" w:rsidR="00D01E2E" w:rsidRDefault="00E417BE" w:rsidP="00F15AB4">
      <w:pPr>
        <w:ind w:firstLine="480"/>
      </w:pPr>
      <w:r>
        <w:rPr>
          <w:rFonts w:hint="eastAsia"/>
        </w:rPr>
        <w:t>问题二：</w:t>
      </w:r>
      <w:r w:rsidRPr="00E417BE">
        <w:rPr>
          <w:rFonts w:hint="eastAsia"/>
        </w:rPr>
        <w:t>利用表</w:t>
      </w:r>
      <w:r w:rsidRPr="00E417BE">
        <w:rPr>
          <w:rFonts w:hint="eastAsia"/>
        </w:rPr>
        <w:t>1</w:t>
      </w:r>
      <w:r w:rsidRPr="00E417BE">
        <w:rPr>
          <w:rFonts w:hint="eastAsia"/>
        </w:rPr>
        <w:t>中系统作业参数的</w:t>
      </w:r>
      <w:r w:rsidRPr="00E417BE">
        <w:rPr>
          <w:rFonts w:hint="eastAsia"/>
        </w:rPr>
        <w:t>3</w:t>
      </w:r>
      <w:r w:rsidRPr="00E417BE">
        <w:rPr>
          <w:rFonts w:hint="eastAsia"/>
        </w:rPr>
        <w:t>组数据</w:t>
      </w:r>
      <w:r>
        <w:rPr>
          <w:rFonts w:hint="eastAsia"/>
        </w:rPr>
        <w:t>，</w:t>
      </w:r>
      <w:r w:rsidRPr="00E417BE">
        <w:rPr>
          <w:rFonts w:hint="eastAsia"/>
        </w:rPr>
        <w:t>分别检验</w:t>
      </w:r>
      <w:r>
        <w:rPr>
          <w:rFonts w:hint="eastAsia"/>
        </w:rPr>
        <w:t>题一所建</w:t>
      </w:r>
      <w:r w:rsidRPr="00E417BE">
        <w:rPr>
          <w:rFonts w:hint="eastAsia"/>
        </w:rPr>
        <w:t>RGV</w:t>
      </w:r>
      <w:r w:rsidRPr="00E417BE">
        <w:rPr>
          <w:rFonts w:hint="eastAsia"/>
        </w:rPr>
        <w:t>动态调度模型的实用性和算法的有效性，给出</w:t>
      </w:r>
      <w:r w:rsidRPr="00E417BE">
        <w:rPr>
          <w:rFonts w:hint="eastAsia"/>
        </w:rPr>
        <w:t>RGV</w:t>
      </w:r>
      <w:r w:rsidR="005E7C9F">
        <w:rPr>
          <w:rFonts w:hint="eastAsia"/>
        </w:rPr>
        <w:t>的</w:t>
      </w:r>
      <w:r w:rsidR="00F65539">
        <w:rPr>
          <w:rFonts w:hint="eastAsia"/>
        </w:rPr>
        <w:t>具体</w:t>
      </w:r>
      <w:r w:rsidR="005E7C9F">
        <w:rPr>
          <w:rFonts w:hint="eastAsia"/>
        </w:rPr>
        <w:t>调度策略和系统的作业效率，并将结果</w:t>
      </w:r>
      <w:r w:rsidR="00F65539">
        <w:rPr>
          <w:rFonts w:hint="eastAsia"/>
        </w:rPr>
        <w:t>呈现于</w:t>
      </w:r>
      <w:r w:rsidRPr="00E417BE">
        <w:rPr>
          <w:rFonts w:hint="eastAsia"/>
        </w:rPr>
        <w:t>附件</w:t>
      </w:r>
      <w:r w:rsidRPr="00E417BE">
        <w:rPr>
          <w:rFonts w:hint="eastAsia"/>
        </w:rPr>
        <w:t>2</w:t>
      </w:r>
      <w:r w:rsidRPr="00E417BE">
        <w:rPr>
          <w:rFonts w:hint="eastAsia"/>
        </w:rPr>
        <w:t>的</w:t>
      </w:r>
      <w:r w:rsidRPr="00E417BE">
        <w:rPr>
          <w:rFonts w:hint="eastAsia"/>
        </w:rPr>
        <w:t>EXCEL</w:t>
      </w:r>
      <w:r w:rsidRPr="00E417BE">
        <w:rPr>
          <w:rFonts w:hint="eastAsia"/>
        </w:rPr>
        <w:t>表中。</w:t>
      </w:r>
    </w:p>
    <w:p w14:paraId="520CA2C1" w14:textId="77777777" w:rsidR="00D01E2E" w:rsidRPr="00D01E2E" w:rsidRDefault="00D01E2E" w:rsidP="005424B1">
      <w:pPr>
        <w:pStyle w:val="2"/>
      </w:pPr>
      <w:r w:rsidRPr="00D01E2E">
        <w:rPr>
          <w:rFonts w:hint="eastAsia"/>
        </w:rPr>
        <w:t>1.4 引言</w:t>
      </w:r>
    </w:p>
    <w:p w14:paraId="49CCAC77" w14:textId="77777777" w:rsidR="00D01E2E" w:rsidRDefault="00D01E2E" w:rsidP="006E1A21">
      <w:pPr>
        <w:ind w:firstLine="480"/>
      </w:pPr>
      <w:r w:rsidRPr="00D01E2E">
        <w:rPr>
          <w:rFonts w:hint="eastAsia"/>
        </w:rPr>
        <w:t>车间作业调度问题（</w:t>
      </w:r>
      <w:r w:rsidRPr="00D01E2E">
        <w:rPr>
          <w:rFonts w:hint="eastAsia"/>
        </w:rPr>
        <w:t>JSP</w:t>
      </w:r>
      <w:r w:rsidRPr="00D01E2E">
        <w:rPr>
          <w:rFonts w:hint="eastAsia"/>
        </w:rPr>
        <w:t>）自提出以来，就一直是众多企业关注的核心。在生产过程中，考虑到各种不确定因素的发生（如机器故障，加急单等），企业需要通过一个科学的模型，合理分配机器，确定其处理的工件以及加工开始时间，实现资源的最优化配置</w:t>
      </w:r>
      <w:r w:rsidR="00261EAC">
        <w:fldChar w:fldCharType="begin"/>
      </w:r>
      <w:r w:rsidR="00A4123A">
        <w:rPr>
          <w:rFonts w:hint="eastAsia"/>
        </w:rPr>
        <w:instrText xml:space="preserve"> ADDIN EN.CITE &lt;EndNote&gt;&lt;Cite&gt;&lt;Author&gt;</w:instrText>
      </w:r>
      <w:r w:rsidR="00A4123A">
        <w:rPr>
          <w:rFonts w:hint="eastAsia"/>
        </w:rPr>
        <w:instrText>王新</w:instrText>
      </w:r>
      <w:r w:rsidR="00A4123A">
        <w:rPr>
          <w:rFonts w:hint="eastAsia"/>
        </w:rPr>
        <w:instrText>&lt;/Author&gt;&lt;Year&gt;2015&lt;/Year&gt;&lt;RecNum&gt;25&lt;/RecNum&gt;&lt;DisplayText&gt;&lt;style face="superscript"&gt;[1]&lt;/style&gt;&lt;/DisplayText&gt;&lt;record&gt;&lt;rec-number&gt;25&lt;/rec-number&gt;&lt;foreign-keys&gt;&lt;key app="EN" db-id="ddwfrf059teeflet59b50fda0fesvt5dz9as" timestamp="1537063533"&gt;25&lt;/key&gt;&lt;/foreign-keys&gt;&lt;ref-type name="Journal Article"&gt;17&lt;/ref-type&gt;&lt;contributors&gt;&lt;authors&gt;&lt;author&gt;</w:instrText>
      </w:r>
      <w:r w:rsidR="00A4123A">
        <w:rPr>
          <w:rFonts w:hint="eastAsia"/>
        </w:rPr>
        <w:instrText>王新</w:instrText>
      </w:r>
      <w:r w:rsidR="00A4123A">
        <w:rPr>
          <w:rFonts w:hint="eastAsia"/>
        </w:rPr>
        <w:instrText>&lt;/author&gt;&lt;author&gt;</w:instrText>
      </w:r>
      <w:r w:rsidR="00A4123A">
        <w:rPr>
          <w:rFonts w:hint="eastAsia"/>
        </w:rPr>
        <w:instrText>贾志强</w:instrText>
      </w:r>
      <w:r w:rsidR="00A4123A">
        <w:rPr>
          <w:rFonts w:hint="eastAsia"/>
        </w:rPr>
        <w:instrText>&lt;/author&gt;&lt;author&gt;</w:instrText>
      </w:r>
      <w:r w:rsidR="00A4123A">
        <w:rPr>
          <w:rFonts w:hint="eastAsia"/>
        </w:rPr>
        <w:instrText>尚宏美</w:instrText>
      </w:r>
      <w:r w:rsidR="00A4123A">
        <w:rPr>
          <w:rFonts w:hint="eastAsia"/>
        </w:rPr>
        <w:instrText>&lt;/author&gt;&lt;/authors&gt;&lt;/contributors&gt;&lt;titles&gt;&lt;title&gt;</w:instrText>
      </w:r>
      <w:r w:rsidR="00A4123A">
        <w:rPr>
          <w:rFonts w:hint="eastAsia"/>
        </w:rPr>
        <w:instrText>基于遗传算法和贪婪算法的作业车间调度</w:instrText>
      </w:r>
      <w:r w:rsidR="00A4123A">
        <w:rPr>
          <w:rFonts w:hint="eastAsia"/>
        </w:rPr>
        <w:instrText>&lt;/title&gt;&lt;secondary-title&gt;</w:instrText>
      </w:r>
      <w:r w:rsidR="00A4123A">
        <w:rPr>
          <w:rFonts w:hint="eastAsia"/>
        </w:rPr>
        <w:instrText>机械工程师</w:instrText>
      </w:r>
      <w:r w:rsidR="00A4123A">
        <w:rPr>
          <w:rFonts w:hint="eastAsia"/>
        </w:rPr>
        <w:instrText>&lt;/secondary-title&gt;&lt;/titles&gt;&lt;periodical&gt;&lt;full-title&gt;</w:instrText>
      </w:r>
      <w:r w:rsidR="00A4123A">
        <w:rPr>
          <w:rFonts w:hint="eastAsia"/>
        </w:rPr>
        <w:instrText>机械工程师</w:instrText>
      </w:r>
      <w:r w:rsidR="00A4123A">
        <w:rPr>
          <w:rFonts w:hint="eastAsia"/>
        </w:rPr>
        <w:instrText>&lt;/full-title&gt;&lt;/periodical&gt;&lt;pages&gt;118-120&lt;/pages&gt;&lt;number&gt;1&lt;/number&gt;&lt;dates&gt;&lt;year&gt;2015&lt;/year&gt;&lt;/dates&gt;&lt;urls&gt;&lt;/urls&gt;&lt;/record&gt;&lt;/Cite&gt;&lt;/EndNote&gt;</w:instrText>
      </w:r>
      <w:r w:rsidR="00261EAC">
        <w:fldChar w:fldCharType="separate"/>
      </w:r>
      <w:r w:rsidR="00A4123A" w:rsidRPr="00A4123A">
        <w:rPr>
          <w:noProof/>
          <w:vertAlign w:val="superscript"/>
        </w:rPr>
        <w:t>[1]</w:t>
      </w:r>
      <w:r w:rsidR="00261EAC">
        <w:fldChar w:fldCharType="end"/>
      </w:r>
      <w:r w:rsidRPr="00D01E2E">
        <w:rPr>
          <w:rFonts w:hint="eastAsia"/>
        </w:rPr>
        <w:t>。作为典型的</w:t>
      </w:r>
      <w:r w:rsidRPr="00D01E2E">
        <w:rPr>
          <w:rFonts w:hint="eastAsia"/>
        </w:rPr>
        <w:t>NP</w:t>
      </w:r>
      <w:r w:rsidR="0040553C">
        <w:rPr>
          <w:rFonts w:hint="eastAsia"/>
        </w:rPr>
        <w:t>困难</w:t>
      </w:r>
      <w:r w:rsidRPr="00D01E2E">
        <w:rPr>
          <w:rFonts w:hint="eastAsia"/>
        </w:rPr>
        <w:t>问题，已经有诸多学者提出相关模型</w:t>
      </w:r>
      <w:r w:rsidR="007778B8">
        <w:fldChar w:fldCharType="begin"/>
      </w:r>
      <w:r w:rsidR="007778B8">
        <w:instrText xml:space="preserve"> ADDIN EN.CITE &lt;EndNote&gt;&lt;Cite&gt;&lt;Author&gt;Carlier&lt;/Author&gt;&lt;Year&gt;1989&lt;/Year&gt;&lt;RecNum&gt;38&lt;/RecNum&gt;&lt;DisplayText&gt;&lt;style face="superscript"&gt;[2]&lt;/style&gt;&lt;/DisplayText&gt;&lt;record&gt;&lt;rec-number&gt;38&lt;/rec-number&gt;&lt;foreign-keys&gt;&lt;key app="EN" db-id="ddwfrf059teeflet59b50fda0fesvt5dz9as" timestamp="1537078276"&gt;38&lt;/key&gt;&lt;/foreign-keys&gt;&lt;ref-type name="Journal Article"&gt;17&lt;/ref-type&gt;&lt;contributors&gt;&lt;authors&gt;&lt;author&gt;Carlier, Jacques&lt;/author&gt;&lt;author&gt;Pinson, Éric&lt;/author&gt;&lt;/authors&gt;&lt;/contributors&gt;&lt;titles&gt;&lt;title&gt;An algorithm for solving the job-shop problem&lt;/title&gt;&lt;secondary-title&gt;Management science&lt;/secondary-title&gt;&lt;/titles&gt;&lt;periodical&gt;&lt;full-title&gt;Management science&lt;/full-title&gt;&lt;/periodical&gt;&lt;pages&gt;164-176&lt;/pages&gt;&lt;volume&gt;35&lt;/volume&gt;&lt;number&gt;2&lt;/number&gt;&lt;dates&gt;&lt;year&gt;1989&lt;/year&gt;&lt;/dates&gt;&lt;isbn&gt;0025-1909&lt;/isbn&gt;&lt;urls&gt;&lt;/urls&gt;&lt;/record&gt;&lt;/Cite&gt;&lt;/EndNote&gt;</w:instrText>
      </w:r>
      <w:r w:rsidR="007778B8">
        <w:fldChar w:fldCharType="separate"/>
      </w:r>
      <w:r w:rsidR="007778B8" w:rsidRPr="007778B8">
        <w:rPr>
          <w:noProof/>
          <w:vertAlign w:val="superscript"/>
        </w:rPr>
        <w:t>[2]</w:t>
      </w:r>
      <w:r w:rsidR="007778B8">
        <w:fldChar w:fldCharType="end"/>
      </w:r>
      <w:r w:rsidRPr="00D01E2E">
        <w:rPr>
          <w:rFonts w:hint="eastAsia"/>
        </w:rPr>
        <w:t>，主要分为两类：最优化方法和近似</w:t>
      </w:r>
      <w:r w:rsidRPr="00D01E2E">
        <w:rPr>
          <w:rFonts w:hint="eastAsia"/>
        </w:rPr>
        <w:t>/</w:t>
      </w:r>
      <w:r w:rsidRPr="00D01E2E">
        <w:rPr>
          <w:rFonts w:hint="eastAsia"/>
        </w:rPr>
        <w:t>启发式方法</w:t>
      </w:r>
      <w:r w:rsidR="00261EAC">
        <w:fldChar w:fldCharType="begin"/>
      </w:r>
      <w:r w:rsidR="007778B8">
        <w:rPr>
          <w:rFonts w:hint="eastAsia"/>
        </w:rPr>
        <w:instrText xml:space="preserve"> ADDIN EN.CITE &lt;EndNote&gt;&lt;Cite&gt;&lt;Author&gt;</w:instrText>
      </w:r>
      <w:r w:rsidR="007778B8">
        <w:rPr>
          <w:rFonts w:hint="eastAsia"/>
        </w:rPr>
        <w:instrText>叶建芳</w:instrText>
      </w:r>
      <w:r w:rsidR="007778B8">
        <w:rPr>
          <w:rFonts w:hint="eastAsia"/>
        </w:rPr>
        <w:instrText>&lt;/Author&gt;&lt;Year&gt;2008&lt;/Year&gt;&lt;RecNum&gt;26&lt;/RecNum&gt;&lt;DisplayText&gt;&lt;style face="superscript"&gt;[3,4]&lt;/style&gt;&lt;/DisplayText&gt;&lt;record&gt;&lt;rec-number&gt;26&lt;/rec-number&gt;&lt;foreign-keys&gt;&lt;key app="EN" db-id="ddwfrf059teeflet59b50fda0fesvt5dz9as" timestamp="1537064802"&gt;26&lt;/key&gt;&lt;/foreign-keys&gt;&lt;ref-type name="Journal Article"&gt;17&lt;/ref-type&gt;&lt;contributors&gt;&lt;authors&gt;&lt;author&gt;</w:instrText>
      </w:r>
      <w:r w:rsidR="007778B8">
        <w:rPr>
          <w:rFonts w:hint="eastAsia"/>
        </w:rPr>
        <w:instrText>叶建芳</w:instrText>
      </w:r>
      <w:r w:rsidR="007778B8">
        <w:rPr>
          <w:rFonts w:hint="eastAsia"/>
        </w:rPr>
        <w:instrText>&lt;/author&gt;&lt;author&gt;</w:instrText>
      </w:r>
      <w:r w:rsidR="007778B8">
        <w:rPr>
          <w:rFonts w:hint="eastAsia"/>
        </w:rPr>
        <w:instrText>王正肖</w:instrText>
      </w:r>
      <w:r w:rsidR="007778B8">
        <w:rPr>
          <w:rFonts w:hint="eastAsia"/>
        </w:rPr>
        <w:instrText>&lt;/author&gt;&lt;author&gt;</w:instrText>
      </w:r>
      <w:r w:rsidR="007778B8">
        <w:rPr>
          <w:rFonts w:hint="eastAsia"/>
        </w:rPr>
        <w:instrText>潘晓弘</w:instrText>
      </w:r>
      <w:r w:rsidR="007778B8">
        <w:rPr>
          <w:rFonts w:hint="eastAsia"/>
        </w:rPr>
        <w:instrText>&lt;/author&gt;&lt;/authors&gt;&lt;/contributors&gt;&lt;titles&gt;&lt;title&gt;</w:instrText>
      </w:r>
      <w:r w:rsidR="007778B8">
        <w:rPr>
          <w:rFonts w:hint="eastAsia"/>
        </w:rPr>
        <w:instrText>免疫粒子群优化算法在车间作业调度中的应用</w:instrText>
      </w:r>
      <w:r w:rsidR="007778B8">
        <w:rPr>
          <w:rFonts w:hint="eastAsia"/>
        </w:rPr>
        <w:instrText>&lt;/title&gt;&lt;secondary-title&gt;</w:instrText>
      </w:r>
      <w:r w:rsidR="007778B8">
        <w:rPr>
          <w:rFonts w:hint="eastAsia"/>
        </w:rPr>
        <w:instrText>浙江大学学报</w:instrText>
      </w:r>
      <w:r w:rsidR="007778B8">
        <w:rPr>
          <w:rFonts w:hint="eastAsia"/>
        </w:rPr>
        <w:instrText xml:space="preserve"> (</w:instrText>
      </w:r>
      <w:r w:rsidR="007778B8">
        <w:rPr>
          <w:rFonts w:hint="eastAsia"/>
        </w:rPr>
        <w:instrText>工学版</w:instrText>
      </w:r>
      <w:r w:rsidR="007778B8">
        <w:rPr>
          <w:rFonts w:hint="eastAsia"/>
        </w:rPr>
        <w:instrText>)&lt;/secondary-title&gt;&lt;/titles&gt;&lt;periodical&gt;&lt;full-title&gt;</w:instrText>
      </w:r>
      <w:r w:rsidR="007778B8">
        <w:rPr>
          <w:rFonts w:hint="eastAsia"/>
        </w:rPr>
        <w:instrText>浙江大学学报</w:instrText>
      </w:r>
      <w:r w:rsidR="007778B8">
        <w:rPr>
          <w:rFonts w:hint="eastAsia"/>
        </w:rPr>
        <w:instrText xml:space="preserve"> (</w:instrText>
      </w:r>
      <w:r w:rsidR="007778B8">
        <w:rPr>
          <w:rFonts w:hint="eastAsia"/>
        </w:rPr>
        <w:instrText>工学版</w:instrText>
      </w:r>
      <w:r w:rsidR="007778B8">
        <w:rPr>
          <w:rFonts w:hint="eastAsia"/>
        </w:rPr>
        <w:instrText>)&lt;/full-title&gt;&lt;/periodical&gt;&lt;pages&gt;029&lt;/pages&gt;&lt;volume&gt;5&lt;/volume&gt;&lt;dates&gt;&lt;year&gt;2008&lt;/year&gt;&lt;/dates&gt;&lt;urls&gt;&lt;/urls&gt;&lt;/record&gt;&lt;/Cite&gt;&lt;Cite&gt;&lt;Author&gt;</w:instrText>
      </w:r>
      <w:r w:rsidR="007778B8">
        <w:rPr>
          <w:rFonts w:hint="eastAsia"/>
        </w:rPr>
        <w:instrText>张超勇</w:instrText>
      </w:r>
      <w:r w:rsidR="007778B8">
        <w:rPr>
          <w:rFonts w:hint="eastAsia"/>
        </w:rPr>
        <w:instrText>&lt;/Author&gt;&lt;Year&gt;2006&lt;/Year&gt;&lt;Rec</w:instrText>
      </w:r>
      <w:r w:rsidR="007778B8">
        <w:instrText>Num&gt;37&lt;/RecNum&gt;&lt;record&gt;&lt;rec-number&gt;37&lt;/rec-number&gt;&lt;foreign-keys&gt;&lt;key app="EN" db-id="ddwfrf059teeflet59b50fda0fesvt5dz9as" timestamp="1537077886"&gt;37&lt;/key&gt;&lt;/foreign-keys&gt;&lt;ref-type name="Thesis"&gt;32&lt;/ref-type&gt;&lt;contributors&gt;&lt;authors&gt;&lt;author&gt;&lt;style face="norma</w:instrText>
      </w:r>
      <w:r w:rsidR="007778B8">
        <w:rPr>
          <w:rFonts w:hint="eastAsia"/>
        </w:rPr>
        <w:instrText>l" font="default" charset="134" size="100%"&gt;</w:instrText>
      </w:r>
      <w:r w:rsidR="007778B8">
        <w:rPr>
          <w:rFonts w:hint="eastAsia"/>
        </w:rPr>
        <w:instrText>张超勇</w:instrText>
      </w:r>
      <w:r w:rsidR="007778B8">
        <w:rPr>
          <w:rFonts w:hint="eastAsia"/>
        </w:rPr>
        <w:instrText>&lt;/style&gt;&lt;/author&gt;&lt;/authors&gt;&lt;/contributors&gt;&lt;titles&gt;&lt;title&gt;&lt;style face="normal" font="default" charset="134" size="100%"&gt;</w:instrText>
      </w:r>
      <w:r w:rsidR="007778B8">
        <w:rPr>
          <w:rFonts w:hint="eastAsia"/>
        </w:rPr>
        <w:instrText>基于自然启发式算法的作业车间调度问题理论与应用研究</w:instrText>
      </w:r>
      <w:r w:rsidR="007778B8">
        <w:rPr>
          <w:rFonts w:hint="eastAsia"/>
        </w:rPr>
        <w:instrText>&lt;/style&gt;&lt;/title&gt;&lt;/titles&gt;&lt;dates&gt;&lt;year&gt;2006&lt;/year&gt;&lt;/dates&gt;&lt;publisher&gt;&lt;style face="normal" font="default" charset="134" size="100%"&gt;</w:instrText>
      </w:r>
      <w:r w:rsidR="007778B8">
        <w:rPr>
          <w:rFonts w:hint="eastAsia"/>
        </w:rPr>
        <w:instrText>武汉</w:instrText>
      </w:r>
      <w:r w:rsidR="007778B8">
        <w:rPr>
          <w:rFonts w:hint="eastAsia"/>
        </w:rPr>
        <w:instrText>&lt;/style&gt;&lt;style face="normal" font="default" size="100%"&gt;: &lt;/style&gt;&lt;style face="normal" font="default" charset="134" size="100%"&gt;</w:instrText>
      </w:r>
      <w:r w:rsidR="007778B8">
        <w:rPr>
          <w:rFonts w:hint="eastAsia"/>
        </w:rPr>
        <w:instrText>华中科技大学</w:instrText>
      </w:r>
      <w:r w:rsidR="007778B8">
        <w:rPr>
          <w:rFonts w:hint="eastAsia"/>
        </w:rPr>
        <w:instrText>&lt;/style&gt;&lt;/publisher&gt;&lt;urls&gt;&lt;/urls&gt;&lt;/record&gt;&lt;/Cite&gt;&lt;/En</w:instrText>
      </w:r>
      <w:r w:rsidR="007778B8">
        <w:instrText>dNote&gt;</w:instrText>
      </w:r>
      <w:r w:rsidR="00261EAC">
        <w:fldChar w:fldCharType="separate"/>
      </w:r>
      <w:r w:rsidR="007778B8" w:rsidRPr="007778B8">
        <w:rPr>
          <w:noProof/>
          <w:vertAlign w:val="superscript"/>
        </w:rPr>
        <w:t>[3,4]</w:t>
      </w:r>
      <w:r w:rsidR="00261EAC">
        <w:fldChar w:fldCharType="end"/>
      </w:r>
      <w:r w:rsidRPr="00D01E2E">
        <w:rPr>
          <w:rFonts w:hint="eastAsia"/>
        </w:rPr>
        <w:t>。本题其实就是一个简化的人工智能车间调度问题，从最基础的一道工序入手，扩展到两道工序，需要合理分配</w:t>
      </w:r>
      <w:r w:rsidRPr="00D01E2E">
        <w:rPr>
          <w:rFonts w:hint="eastAsia"/>
        </w:rPr>
        <w:t>CNC</w:t>
      </w:r>
      <w:r w:rsidRPr="00D01E2E">
        <w:rPr>
          <w:rFonts w:hint="eastAsia"/>
        </w:rPr>
        <w:t>的数量，确定其最佳位置，实现目</w:t>
      </w:r>
      <w:r w:rsidRPr="00D01E2E">
        <w:rPr>
          <w:rFonts w:hint="eastAsia"/>
        </w:rPr>
        <w:lastRenderedPageBreak/>
        <w:t>标的最优化，也即在确定的时间内生产尽量多的成料。为此，我们参考了大量文献，研究了常见的模型，如遗传算法、模拟退火、贪婪算法等。在我们能够掌握的范围内，提出了相应的算法。</w:t>
      </w:r>
    </w:p>
    <w:p w14:paraId="4C012FB7" w14:textId="77777777" w:rsidR="006966D9" w:rsidRDefault="006966D9" w:rsidP="006E1A21">
      <w:pPr>
        <w:ind w:firstLine="480"/>
      </w:pPr>
    </w:p>
    <w:p w14:paraId="64905B31" w14:textId="77777777" w:rsidR="006966D9" w:rsidRPr="00492994" w:rsidRDefault="00926B65" w:rsidP="005424B1">
      <w:pPr>
        <w:pStyle w:val="1"/>
      </w:pPr>
      <w:r w:rsidRPr="00492994">
        <w:rPr>
          <w:rFonts w:hint="eastAsia"/>
        </w:rPr>
        <w:t>§</w:t>
      </w:r>
      <w:r w:rsidRPr="00492994">
        <w:rPr>
          <w:rFonts w:hint="eastAsia"/>
        </w:rPr>
        <w:t xml:space="preserve">2 </w:t>
      </w:r>
      <w:r w:rsidRPr="00492994">
        <w:rPr>
          <w:rFonts w:hint="eastAsia"/>
        </w:rPr>
        <w:t>问题分析</w:t>
      </w:r>
    </w:p>
    <w:p w14:paraId="11074D3B" w14:textId="77777777" w:rsidR="002E1A5E" w:rsidRDefault="002E1A5E" w:rsidP="006E1A21">
      <w:pPr>
        <w:ind w:firstLine="480"/>
      </w:pPr>
      <w:r>
        <w:rPr>
          <w:rFonts w:hint="eastAsia"/>
        </w:rPr>
        <w:t>我们的问题主要是确定</w:t>
      </w:r>
      <w:r>
        <w:rPr>
          <w:rFonts w:hint="eastAsia"/>
        </w:rPr>
        <w:t>RGV</w:t>
      </w:r>
      <w:r>
        <w:rPr>
          <w:rFonts w:hint="eastAsia"/>
        </w:rPr>
        <w:t>动态调度模型，并用</w:t>
      </w:r>
      <w:r>
        <w:rPr>
          <w:rFonts w:hint="eastAsia"/>
        </w:rPr>
        <w:t>3</w:t>
      </w:r>
      <w:r>
        <w:rPr>
          <w:rFonts w:hint="eastAsia"/>
        </w:rPr>
        <w:t>组数据检验模型的实用性和算法的有效性。</w:t>
      </w:r>
    </w:p>
    <w:p w14:paraId="602A8F86" w14:textId="77777777" w:rsidR="002E1A5E" w:rsidRDefault="002E1A5E" w:rsidP="006E1A21">
      <w:pPr>
        <w:ind w:firstLine="480"/>
      </w:pPr>
      <w:r>
        <w:rPr>
          <w:rFonts w:hint="eastAsia"/>
        </w:rPr>
        <w:t>为了建立调度模型，我们需要确定调度规则。由题中所给信息可知，移动所需时长随</w:t>
      </w:r>
      <w:r>
        <w:rPr>
          <w:rFonts w:hint="eastAsia"/>
        </w:rPr>
        <w:t>RGV</w:t>
      </w:r>
      <w:r>
        <w:rPr>
          <w:rFonts w:hint="eastAsia"/>
        </w:rPr>
        <w:t>的位置变化，且调度时需要利用</w:t>
      </w:r>
      <w:r>
        <w:rPr>
          <w:rFonts w:hint="eastAsia"/>
        </w:rPr>
        <w:t>CNC</w:t>
      </w:r>
      <w:r>
        <w:rPr>
          <w:rFonts w:hint="eastAsia"/>
        </w:rPr>
        <w:t>的状态信息（如机器故障），因此我们需要使用动态规则。这里，我们可以应用简单优先规则为调度规则，基于</w:t>
      </w:r>
      <w:r>
        <w:rPr>
          <w:rFonts w:hint="eastAsia"/>
        </w:rPr>
        <w:t>RGV</w:t>
      </w:r>
      <w:r>
        <w:rPr>
          <w:rFonts w:hint="eastAsia"/>
        </w:rPr>
        <w:t>完成一个完整的作业流程所需的时间给出优先级别，设计调度规则，从而建立动态调度模型。为了充分利用</w:t>
      </w:r>
      <w:r>
        <w:rPr>
          <w:rFonts w:hint="eastAsia"/>
        </w:rPr>
        <w:t>CNC</w:t>
      </w:r>
      <w:r>
        <w:rPr>
          <w:rFonts w:hint="eastAsia"/>
        </w:rPr>
        <w:t>机器，我们可以考虑到即将到达的作业</w:t>
      </w:r>
      <w:r w:rsidR="0034458C">
        <w:fldChar w:fldCharType="begin"/>
      </w:r>
      <w:r w:rsidR="007778B8">
        <w:instrText xml:space="preserve"> ADDIN EN.CITE &lt;EndNote&gt;&lt;Cite&gt;&lt;Author&gt;El-Bouri&lt;/Author&gt;&lt;Year&gt;2012&lt;/Year&gt;&lt;RecNum&gt;34&lt;/RecNum&gt;&lt;DisplayText&gt;&lt;style face="superscript"&gt;[5]&lt;/style&gt;&lt;/DisplayText&gt;&lt;record&gt;&lt;rec-number&gt;34&lt;/rec-number&gt;&lt;foreign-keys&gt;&lt;key app="EN" db-id="ddwfrf059teeflet59b50fda0fesvt5dz9as" timestamp="1537076915"&gt;34&lt;/key&gt;&lt;/foreign-keys&gt;&lt;ref-type name="Journal Article"&gt;17&lt;/ref-type&gt;&lt;contributors&gt;&lt;authors&gt;&lt;author&gt;El-Bouri, Ahmed&lt;/author&gt;&lt;/authors&gt;&lt;/contributors&gt;&lt;titles&gt;&lt;title&gt;A cooperative dispatching approach for minimizing mean tardiness in a dynamic flowshop&lt;/title&gt;&lt;secondary-title&gt;Computers &amp;amp; Operations Research&lt;/secondary-title&gt;&lt;/titles&gt;&lt;periodical&gt;&lt;full-title&gt;Computers &amp;amp; Operations Research&lt;/full-title&gt;&lt;/periodical&gt;&lt;pages&gt;1305-1314&lt;/pages&gt;&lt;volume&gt;39&lt;/volume&gt;&lt;number&gt;7&lt;/number&gt;&lt;dates&gt;&lt;year&gt;2012&lt;/year&gt;&lt;/dates&gt;&lt;isbn&gt;0305-0548&lt;/isbn&gt;&lt;urls&gt;&lt;/urls&gt;&lt;/record&gt;&lt;/Cite&gt;&lt;/EndNote&gt;</w:instrText>
      </w:r>
      <w:r w:rsidR="0034458C">
        <w:fldChar w:fldCharType="separate"/>
      </w:r>
      <w:r w:rsidR="007778B8" w:rsidRPr="007778B8">
        <w:rPr>
          <w:noProof/>
          <w:vertAlign w:val="superscript"/>
        </w:rPr>
        <w:t>[5]</w:t>
      </w:r>
      <w:r w:rsidR="0034458C">
        <w:fldChar w:fldCharType="end"/>
      </w:r>
      <w:r>
        <w:rPr>
          <w:rFonts w:hint="eastAsia"/>
        </w:rPr>
        <w:t>，对于到达时间较短的作业，</w:t>
      </w:r>
      <w:r>
        <w:rPr>
          <w:rFonts w:hint="eastAsia"/>
        </w:rPr>
        <w:t>RGV</w:t>
      </w:r>
      <w:r>
        <w:rPr>
          <w:rFonts w:hint="eastAsia"/>
        </w:rPr>
        <w:t>可以优先完成。</w:t>
      </w:r>
    </w:p>
    <w:p w14:paraId="5BD0DF45" w14:textId="77777777" w:rsidR="004B64E2" w:rsidRPr="00127746" w:rsidRDefault="002E1A5E" w:rsidP="006E1A21">
      <w:pPr>
        <w:ind w:firstLine="480"/>
      </w:pPr>
      <w:r>
        <w:rPr>
          <w:rFonts w:hint="eastAsia"/>
        </w:rPr>
        <w:t>为了检验调度模型，我们需要用仿真方法进行测试。我们将整个过程分为若干个时间步长，根据建立的调度模型，模拟每个步长中发生的事件，从而得到整个过程的调度策略，根据</w:t>
      </w:r>
      <w:r>
        <w:rPr>
          <w:rFonts w:hint="eastAsia"/>
        </w:rPr>
        <w:t>CNC</w:t>
      </w:r>
      <w:r>
        <w:rPr>
          <w:rFonts w:hint="eastAsia"/>
        </w:rPr>
        <w:t>的实际加工时间计算出工作效率。对于两道工序的情况中</w:t>
      </w:r>
      <w:r>
        <w:rPr>
          <w:rFonts w:hint="eastAsia"/>
        </w:rPr>
        <w:t>CNC</w:t>
      </w:r>
      <w:r>
        <w:rPr>
          <w:rFonts w:hint="eastAsia"/>
        </w:rPr>
        <w:t>刀具的安装，我们可以针对每一组枚举出</w:t>
      </w:r>
      <w:r>
        <w:rPr>
          <w:rFonts w:hint="eastAsia"/>
        </w:rPr>
        <w:t>256</w:t>
      </w:r>
      <w:r>
        <w:rPr>
          <w:rFonts w:hint="eastAsia"/>
        </w:rPr>
        <w:t>种刀具安装策略，找到最优安装策略。前两种情况为稳定系统，而最后一种情况存在瞬变现象，针对这种情况，我们在每一个时间步长中用蒙特卡洛方法</w:t>
      </w:r>
      <w:r w:rsidR="00DA3784">
        <w:fldChar w:fldCharType="begin"/>
      </w:r>
      <w:r w:rsidR="007778B8">
        <w:instrText xml:space="preserve"> ADDIN EN.CITE &lt;EndNote&gt;&lt;Cite&gt;&lt;Author&gt;Metropolis&lt;/Author&gt;&lt;Year&gt;1949&lt;/Year&gt;&lt;RecNum&gt;33&lt;/RecNum&gt;&lt;DisplayText&gt;&lt;style face="superscript"&gt;[6]&lt;/style&gt;&lt;/DisplayText&gt;&lt;record&gt;&lt;rec-number&gt;33&lt;/rec-number&gt;&lt;foreign-keys&gt;&lt;key app="EN" db-id="ddwfrf059teeflet59b50fda0fesvt5dz9as" timestamp="1537076648"&gt;33&lt;/key&gt;&lt;/foreign-keys&gt;&lt;ref-type name="Journal Article"&gt;17&lt;/ref-type&gt;&lt;contributors&gt;&lt;authors&gt;&lt;author&gt;Metropolis, Nicholas&lt;/author&gt;&lt;author&gt;Ulam, Stanislaw&lt;/author&gt;&lt;/authors&gt;&lt;/contributors&gt;&lt;titles&gt;&lt;title&gt;The monte carlo method&lt;/title&gt;&lt;secondary-title&gt;Journal of the American statistical association&lt;/secondary-title&gt;&lt;/titles&gt;&lt;periodical&gt;&lt;full-title&gt;Journal of the American statistical association&lt;/full-title&gt;&lt;/periodical&gt;&lt;pages&gt;335-341&lt;/pages&gt;&lt;volume&gt;44&lt;/volume&gt;&lt;number&gt;247&lt;/number&gt;&lt;dates&gt;&lt;year&gt;1949&lt;/year&gt;&lt;/dates&gt;&lt;isbn&gt;0162-1459&lt;/isbn&gt;&lt;urls&gt;&lt;/urls&gt;&lt;/record&gt;&lt;/Cite&gt;&lt;/EndNote&gt;</w:instrText>
      </w:r>
      <w:r w:rsidR="00DA3784">
        <w:fldChar w:fldCharType="separate"/>
      </w:r>
      <w:r w:rsidR="007778B8" w:rsidRPr="007778B8">
        <w:rPr>
          <w:noProof/>
          <w:vertAlign w:val="superscript"/>
        </w:rPr>
        <w:t>[6]</w:t>
      </w:r>
      <w:r w:rsidR="00DA3784">
        <w:fldChar w:fldCharType="end"/>
      </w:r>
      <w:r>
        <w:rPr>
          <w:rFonts w:hint="eastAsia"/>
        </w:rPr>
        <w:t>模拟机器的损坏，使发生故障的概率约等于</w:t>
      </w:r>
      <w:r>
        <w:rPr>
          <w:rFonts w:hint="eastAsia"/>
        </w:rPr>
        <w:t>1%</w:t>
      </w:r>
      <w:r>
        <w:rPr>
          <w:rFonts w:hint="eastAsia"/>
        </w:rPr>
        <w:t>，从而检验我们的模型是否能应对环境的变化。</w:t>
      </w:r>
    </w:p>
    <w:p w14:paraId="771240DD" w14:textId="77777777" w:rsidR="00D75620" w:rsidRPr="00492994" w:rsidRDefault="00A47AC8" w:rsidP="005424B1">
      <w:pPr>
        <w:pStyle w:val="1"/>
      </w:pPr>
      <w:r w:rsidRPr="00492994">
        <w:rPr>
          <w:rFonts w:hint="eastAsia"/>
        </w:rPr>
        <w:t>§</w:t>
      </w:r>
      <w:r w:rsidRPr="00492994">
        <w:rPr>
          <w:rFonts w:hint="eastAsia"/>
        </w:rPr>
        <w:t>3</w:t>
      </w:r>
      <w:r w:rsidR="00DA3C21">
        <w:t xml:space="preserve"> </w:t>
      </w:r>
      <w:r w:rsidRPr="00492994">
        <w:rPr>
          <w:rFonts w:hint="eastAsia"/>
        </w:rPr>
        <w:t>模型</w:t>
      </w:r>
      <w:r w:rsidR="00D75620" w:rsidRPr="00492994">
        <w:rPr>
          <w:rFonts w:hint="eastAsia"/>
        </w:rPr>
        <w:t>假设</w:t>
      </w:r>
    </w:p>
    <w:p w14:paraId="124F6695" w14:textId="77777777" w:rsidR="00D75620" w:rsidRPr="00127746" w:rsidRDefault="005F21FB" w:rsidP="006E1A21">
      <w:pPr>
        <w:pStyle w:val="a7"/>
        <w:numPr>
          <w:ilvl w:val="0"/>
          <w:numId w:val="4"/>
        </w:numPr>
        <w:ind w:firstLineChars="0"/>
      </w:pPr>
      <w:r w:rsidRPr="00127746">
        <w:rPr>
          <w:rFonts w:hint="eastAsia"/>
        </w:rPr>
        <w:t>各工件（生料、半熟料、熟料）</w:t>
      </w:r>
      <w:r w:rsidR="00D75620" w:rsidRPr="00127746">
        <w:rPr>
          <w:rFonts w:hint="eastAsia"/>
        </w:rPr>
        <w:t>具备相同的优先级</w:t>
      </w:r>
      <w:r w:rsidR="00216E3F">
        <w:rPr>
          <w:rFonts w:hint="eastAsia"/>
        </w:rPr>
        <w:t>；</w:t>
      </w:r>
    </w:p>
    <w:p w14:paraId="0B1F2531" w14:textId="77777777" w:rsidR="00D75620" w:rsidRPr="00127746" w:rsidRDefault="00D75620" w:rsidP="006E1A21">
      <w:pPr>
        <w:pStyle w:val="a7"/>
        <w:numPr>
          <w:ilvl w:val="0"/>
          <w:numId w:val="4"/>
        </w:numPr>
        <w:ind w:firstLineChars="0"/>
      </w:pPr>
      <w:r w:rsidRPr="00127746">
        <w:rPr>
          <w:rFonts w:hint="eastAsia"/>
        </w:rPr>
        <w:t>所有工件在零时刻都可以被加工</w:t>
      </w:r>
      <w:r w:rsidR="00216E3F">
        <w:rPr>
          <w:rFonts w:hint="eastAsia"/>
        </w:rPr>
        <w:t>；</w:t>
      </w:r>
    </w:p>
    <w:p w14:paraId="44E29215" w14:textId="77777777" w:rsidR="00D75620" w:rsidRPr="00127746" w:rsidRDefault="00D75620" w:rsidP="006E1A21">
      <w:pPr>
        <w:pStyle w:val="a7"/>
        <w:numPr>
          <w:ilvl w:val="0"/>
          <w:numId w:val="4"/>
        </w:numPr>
        <w:ind w:firstLineChars="0"/>
      </w:pPr>
      <w:r w:rsidRPr="00127746">
        <w:rPr>
          <w:rFonts w:hint="eastAsia"/>
        </w:rPr>
        <w:t>各工件所有工序间的先后顺序已知</w:t>
      </w:r>
      <w:r w:rsidR="00216E3F">
        <w:rPr>
          <w:rFonts w:hint="eastAsia"/>
        </w:rPr>
        <w:t>；</w:t>
      </w:r>
      <w:r w:rsidR="0070505E" w:rsidRPr="00127746">
        <w:tab/>
      </w:r>
    </w:p>
    <w:p w14:paraId="430AFBD5" w14:textId="77777777" w:rsidR="0070505E" w:rsidRPr="00127746" w:rsidRDefault="0070505E" w:rsidP="006E1A21">
      <w:pPr>
        <w:pStyle w:val="a7"/>
        <w:numPr>
          <w:ilvl w:val="0"/>
          <w:numId w:val="4"/>
        </w:numPr>
        <w:ind w:firstLineChars="0"/>
      </w:pPr>
      <w:r w:rsidRPr="00127746">
        <w:rPr>
          <w:rFonts w:hint="eastAsia"/>
        </w:rPr>
        <w:t>熟料在</w:t>
      </w:r>
      <w:r w:rsidRPr="00127746">
        <w:rPr>
          <w:rFonts w:hint="eastAsia"/>
        </w:rPr>
        <w:t>RGV</w:t>
      </w:r>
      <w:r w:rsidRPr="00127746">
        <w:rPr>
          <w:rFonts w:hint="eastAsia"/>
        </w:rPr>
        <w:t>清洗槽中清洗的时间远小于机械臂将成料下放至下料传送带的时间</w:t>
      </w:r>
      <w:r w:rsidR="00216E3F">
        <w:rPr>
          <w:rFonts w:hint="eastAsia"/>
        </w:rPr>
        <w:t>；；</w:t>
      </w:r>
    </w:p>
    <w:p w14:paraId="176BE9CE" w14:textId="77777777" w:rsidR="00D75620" w:rsidRPr="00127746" w:rsidRDefault="00D75620" w:rsidP="006E1A21">
      <w:pPr>
        <w:pStyle w:val="a7"/>
        <w:numPr>
          <w:ilvl w:val="0"/>
          <w:numId w:val="4"/>
        </w:numPr>
        <w:ind w:firstLineChars="0"/>
      </w:pPr>
      <w:r w:rsidRPr="00127746">
        <w:rPr>
          <w:rFonts w:hint="eastAsia"/>
        </w:rPr>
        <w:t>一台</w:t>
      </w:r>
      <w:r w:rsidRPr="00127746">
        <w:rPr>
          <w:rFonts w:hint="eastAsia"/>
        </w:rPr>
        <w:t>CNC</w:t>
      </w:r>
      <w:r w:rsidRPr="00127746">
        <w:rPr>
          <w:rFonts w:hint="eastAsia"/>
        </w:rPr>
        <w:t>机器只负责加工一道工序</w:t>
      </w:r>
      <w:r w:rsidR="00216E3F">
        <w:rPr>
          <w:rFonts w:hint="eastAsia"/>
        </w:rPr>
        <w:t>，</w:t>
      </w:r>
      <w:r w:rsidRPr="00127746">
        <w:rPr>
          <w:rFonts w:hint="eastAsia"/>
        </w:rPr>
        <w:t>且各工序一旦开始加工就不能中断</w:t>
      </w:r>
      <w:r w:rsidR="00216E3F">
        <w:rPr>
          <w:rFonts w:hint="eastAsia"/>
        </w:rPr>
        <w:t>；</w:t>
      </w:r>
    </w:p>
    <w:p w14:paraId="21F54BFE" w14:textId="77777777" w:rsidR="00127746" w:rsidRDefault="00D75620" w:rsidP="006E1A21">
      <w:pPr>
        <w:pStyle w:val="a7"/>
        <w:numPr>
          <w:ilvl w:val="0"/>
          <w:numId w:val="4"/>
        </w:numPr>
        <w:ind w:firstLineChars="0"/>
      </w:pPr>
      <w:r w:rsidRPr="00127746">
        <w:rPr>
          <w:rFonts w:hint="eastAsia"/>
        </w:rPr>
        <w:t>各工序具有多台可选加工机器</w:t>
      </w:r>
      <w:r w:rsidR="00216E3F">
        <w:rPr>
          <w:rFonts w:hint="eastAsia"/>
        </w:rPr>
        <w:t>，</w:t>
      </w:r>
      <w:r w:rsidRPr="00127746">
        <w:rPr>
          <w:rFonts w:hint="eastAsia"/>
        </w:rPr>
        <w:t>且在各台可选机器上的理论加工时间已知</w:t>
      </w:r>
      <w:r w:rsidR="00216E3F">
        <w:rPr>
          <w:rFonts w:hint="eastAsia"/>
        </w:rPr>
        <w:t>；</w:t>
      </w:r>
    </w:p>
    <w:p w14:paraId="5A71260A" w14:textId="77777777" w:rsidR="00127746" w:rsidRDefault="00D75620" w:rsidP="006E1A21">
      <w:pPr>
        <w:pStyle w:val="a7"/>
        <w:numPr>
          <w:ilvl w:val="0"/>
          <w:numId w:val="4"/>
        </w:numPr>
        <w:ind w:firstLineChars="0"/>
      </w:pPr>
      <w:r w:rsidRPr="00127746">
        <w:rPr>
          <w:rFonts w:hint="eastAsia"/>
        </w:rPr>
        <w:t>除</w:t>
      </w:r>
      <w:r w:rsidR="00216E3F">
        <w:rPr>
          <w:rFonts w:hint="eastAsia"/>
        </w:rPr>
        <w:t>第三种情况</w:t>
      </w:r>
      <w:r w:rsidRPr="00127746">
        <w:rPr>
          <w:rFonts w:hint="eastAsia"/>
        </w:rPr>
        <w:t>CNC</w:t>
      </w:r>
      <w:r w:rsidRPr="00127746">
        <w:rPr>
          <w:rFonts w:hint="eastAsia"/>
        </w:rPr>
        <w:t>可能以</w:t>
      </w:r>
      <w:r w:rsidRPr="00127746">
        <w:rPr>
          <w:rFonts w:hint="eastAsia"/>
        </w:rPr>
        <w:t>1%</w:t>
      </w:r>
      <w:r w:rsidRPr="00127746">
        <w:rPr>
          <w:rFonts w:hint="eastAsia"/>
        </w:rPr>
        <w:t>概率发生故障，系统内一切设备都按照给定参数无差</w:t>
      </w:r>
      <w:bookmarkStart w:id="0" w:name="_GoBack"/>
      <w:bookmarkEnd w:id="0"/>
      <w:r w:rsidRPr="00127746">
        <w:rPr>
          <w:rFonts w:hint="eastAsia"/>
        </w:rPr>
        <w:t>错运行</w:t>
      </w:r>
      <w:r w:rsidR="00216E3F">
        <w:rPr>
          <w:rFonts w:hint="eastAsia"/>
        </w:rPr>
        <w:t>；</w:t>
      </w:r>
    </w:p>
    <w:p w14:paraId="41CD3482" w14:textId="77777777" w:rsidR="00216E3F" w:rsidRDefault="00216E3F" w:rsidP="00216E3F">
      <w:pPr>
        <w:pStyle w:val="a7"/>
        <w:numPr>
          <w:ilvl w:val="0"/>
          <w:numId w:val="4"/>
        </w:numPr>
        <w:ind w:firstLineChars="0"/>
      </w:pPr>
      <w:r w:rsidRPr="00127746">
        <w:rPr>
          <w:rFonts w:hint="eastAsia"/>
        </w:rPr>
        <w:t>CNC</w:t>
      </w:r>
      <w:r w:rsidRPr="00127746">
        <w:rPr>
          <w:rFonts w:hint="eastAsia"/>
        </w:rPr>
        <w:t>机器的故障维修时间服从</w:t>
      </w:r>
      <w:r w:rsidRPr="00127746">
        <w:rPr>
          <w:rFonts w:hint="eastAsia"/>
        </w:rPr>
        <w:t>10</w:t>
      </w:r>
      <w:r w:rsidRPr="00127746">
        <w:rPr>
          <w:rFonts w:hint="eastAsia"/>
        </w:rPr>
        <w:t>到</w:t>
      </w:r>
      <w:r w:rsidRPr="00127746">
        <w:rPr>
          <w:rFonts w:hint="eastAsia"/>
        </w:rPr>
        <w:t>20</w:t>
      </w:r>
      <w:r w:rsidRPr="00127746">
        <w:rPr>
          <w:rFonts w:hint="eastAsia"/>
        </w:rPr>
        <w:t>上的均匀分布，故障排除后</w:t>
      </w:r>
      <w:r w:rsidRPr="00127746">
        <w:rPr>
          <w:rFonts w:hint="eastAsia"/>
        </w:rPr>
        <w:t>CNC</w:t>
      </w:r>
      <w:r w:rsidRPr="00127746">
        <w:rPr>
          <w:rFonts w:hint="eastAsia"/>
        </w:rPr>
        <w:t>可立即加入</w:t>
      </w:r>
      <w:r w:rsidRPr="00127746">
        <w:rPr>
          <w:rFonts w:hint="eastAsia"/>
        </w:rPr>
        <w:lastRenderedPageBreak/>
        <w:t>加工序列</w:t>
      </w:r>
      <w:r>
        <w:rPr>
          <w:rFonts w:hint="eastAsia"/>
        </w:rPr>
        <w:t>；</w:t>
      </w:r>
    </w:p>
    <w:p w14:paraId="78644820" w14:textId="77777777" w:rsidR="00127746" w:rsidRDefault="00D75620" w:rsidP="006E1A21">
      <w:pPr>
        <w:pStyle w:val="a7"/>
        <w:numPr>
          <w:ilvl w:val="0"/>
          <w:numId w:val="4"/>
        </w:numPr>
        <w:ind w:firstLineChars="0"/>
      </w:pPr>
      <w:r w:rsidRPr="00127746">
        <w:rPr>
          <w:rFonts w:hint="eastAsia"/>
        </w:rPr>
        <w:t>传送带速度很快；</w:t>
      </w:r>
    </w:p>
    <w:p w14:paraId="3A2FD8DB" w14:textId="77777777" w:rsidR="00127746" w:rsidRDefault="00D75620" w:rsidP="006E01A4">
      <w:pPr>
        <w:pStyle w:val="a7"/>
        <w:numPr>
          <w:ilvl w:val="0"/>
          <w:numId w:val="4"/>
        </w:numPr>
        <w:ind w:firstLineChars="0"/>
      </w:pPr>
      <w:r w:rsidRPr="00127746">
        <w:rPr>
          <w:rFonts w:hint="eastAsia"/>
        </w:rPr>
        <w:t>RGV</w:t>
      </w:r>
      <w:r w:rsidRPr="00127746">
        <w:rPr>
          <w:rFonts w:hint="eastAsia"/>
        </w:rPr>
        <w:t>在工作过程中始终正常工作；</w:t>
      </w:r>
    </w:p>
    <w:p w14:paraId="589F0C52" w14:textId="77777777" w:rsidR="00127746" w:rsidRDefault="0030161A" w:rsidP="006E01A4">
      <w:pPr>
        <w:pStyle w:val="a7"/>
        <w:numPr>
          <w:ilvl w:val="0"/>
          <w:numId w:val="4"/>
        </w:numPr>
        <w:ind w:firstLineChars="0"/>
      </w:pPr>
      <w:r w:rsidRPr="00127746">
        <w:rPr>
          <w:rFonts w:hint="eastAsia"/>
        </w:rPr>
        <w:t>RGV</w:t>
      </w:r>
      <w:r w:rsidRPr="00127746">
        <w:rPr>
          <w:rFonts w:hint="eastAsia"/>
        </w:rPr>
        <w:t>在不同位点移动单位距离的时间、每个</w:t>
      </w:r>
      <w:r w:rsidRPr="00127746">
        <w:rPr>
          <w:rFonts w:hint="eastAsia"/>
        </w:rPr>
        <w:t>CNC</w:t>
      </w:r>
      <w:r w:rsidRPr="00127746">
        <w:rPr>
          <w:rFonts w:hint="eastAsia"/>
        </w:rPr>
        <w:t>加工时长、</w:t>
      </w:r>
      <w:r w:rsidRPr="00127746">
        <w:rPr>
          <w:rFonts w:hint="eastAsia"/>
        </w:rPr>
        <w:t>RGV</w:t>
      </w:r>
      <w:r w:rsidRPr="00127746">
        <w:rPr>
          <w:rFonts w:hint="eastAsia"/>
        </w:rPr>
        <w:t>为各</w:t>
      </w:r>
      <w:r w:rsidRPr="00127746">
        <w:rPr>
          <w:rFonts w:hint="eastAsia"/>
        </w:rPr>
        <w:t>CNC</w:t>
      </w:r>
      <w:r w:rsidR="00F43884" w:rsidRPr="00127746">
        <w:rPr>
          <w:rFonts w:hint="eastAsia"/>
        </w:rPr>
        <w:t>上下料时间均固定非随机的；</w:t>
      </w:r>
    </w:p>
    <w:p w14:paraId="68A8798F" w14:textId="77777777" w:rsidR="00492994" w:rsidRPr="00127746" w:rsidRDefault="00F43884" w:rsidP="006E01A4">
      <w:pPr>
        <w:pStyle w:val="a7"/>
        <w:numPr>
          <w:ilvl w:val="0"/>
          <w:numId w:val="4"/>
        </w:numPr>
        <w:ind w:firstLineChars="0"/>
      </w:pPr>
      <w:r w:rsidRPr="00127746">
        <w:rPr>
          <w:rFonts w:hint="eastAsia"/>
        </w:rPr>
        <w:t>发生故障的</w:t>
      </w:r>
      <w:r w:rsidRPr="00127746">
        <w:rPr>
          <w:rFonts w:hint="eastAsia"/>
        </w:rPr>
        <w:t>CNC</w:t>
      </w:r>
      <w:r w:rsidRPr="00127746">
        <w:rPr>
          <w:rFonts w:hint="eastAsia"/>
        </w:rPr>
        <w:t>在</w:t>
      </w:r>
      <w:r w:rsidR="00216E3F">
        <w:rPr>
          <w:rFonts w:hint="eastAsia"/>
        </w:rPr>
        <w:t>故障排除</w:t>
      </w:r>
      <w:r w:rsidRPr="00127746">
        <w:rPr>
          <w:rFonts w:hint="eastAsia"/>
        </w:rPr>
        <w:t>之后能够立即使用。</w:t>
      </w:r>
    </w:p>
    <w:p w14:paraId="224C3FA3" w14:textId="77777777" w:rsidR="00D75620" w:rsidRPr="00492994" w:rsidRDefault="00492994" w:rsidP="005424B1">
      <w:pPr>
        <w:pStyle w:val="1"/>
      </w:pPr>
      <w:r w:rsidRPr="00492994">
        <w:rPr>
          <w:rFonts w:hint="eastAsia"/>
        </w:rPr>
        <w:t>§</w:t>
      </w:r>
      <w:r w:rsidRPr="00492994">
        <w:rPr>
          <w:rFonts w:hint="eastAsia"/>
        </w:rPr>
        <w:t xml:space="preserve">4 </w:t>
      </w:r>
      <w:r w:rsidRPr="00492994">
        <w:rPr>
          <w:rFonts w:hint="eastAsia"/>
        </w:rPr>
        <w:t>符号说明</w:t>
      </w:r>
    </w:p>
    <w:p w14:paraId="62321E23" w14:textId="77777777" w:rsidR="00B15146" w:rsidRDefault="00B15146" w:rsidP="00B15146">
      <w:pPr>
        <w:pStyle w:val="2"/>
      </w:pPr>
      <w:r>
        <w:rPr>
          <w:rFonts w:hint="eastAsia"/>
        </w:rPr>
        <w:t>4</w:t>
      </w:r>
      <w:r>
        <w:t xml:space="preserve">.1 </w:t>
      </w:r>
      <w:r>
        <w:rPr>
          <w:rFonts w:hint="eastAsia"/>
        </w:rPr>
        <w:t>符号说明</w:t>
      </w:r>
    </w:p>
    <w:tbl>
      <w:tblPr>
        <w:tblStyle w:val="31"/>
        <w:tblW w:w="0" w:type="auto"/>
        <w:tblLook w:val="0420" w:firstRow="1" w:lastRow="0" w:firstColumn="0" w:lastColumn="0" w:noHBand="0" w:noVBand="1"/>
      </w:tblPr>
      <w:tblGrid>
        <w:gridCol w:w="4530"/>
        <w:gridCol w:w="4530"/>
      </w:tblGrid>
      <w:tr w:rsidR="00B15146" w14:paraId="37272DA2" w14:textId="77777777" w:rsidTr="00B15146">
        <w:trPr>
          <w:cnfStyle w:val="100000000000" w:firstRow="1" w:lastRow="0" w:firstColumn="0" w:lastColumn="0" w:oddVBand="0" w:evenVBand="0" w:oddHBand="0" w:evenHBand="0" w:firstRowFirstColumn="0" w:firstRowLastColumn="0" w:lastRowFirstColumn="0" w:lastRowLastColumn="0"/>
        </w:trPr>
        <w:tc>
          <w:tcPr>
            <w:tcW w:w="4530" w:type="dxa"/>
          </w:tcPr>
          <w:p w14:paraId="37BB2152" w14:textId="77777777" w:rsidR="00B15146" w:rsidRDefault="00B15146" w:rsidP="00B15146">
            <w:pPr>
              <w:ind w:firstLineChars="0" w:firstLine="0"/>
            </w:pPr>
            <w:r>
              <w:rPr>
                <w:rFonts w:hint="eastAsia"/>
              </w:rPr>
              <w:t>符号</w:t>
            </w:r>
          </w:p>
        </w:tc>
        <w:tc>
          <w:tcPr>
            <w:tcW w:w="4530" w:type="dxa"/>
          </w:tcPr>
          <w:p w14:paraId="20FA2341" w14:textId="77777777" w:rsidR="00B15146" w:rsidRDefault="00B15146" w:rsidP="00B15146">
            <w:pPr>
              <w:ind w:firstLineChars="0" w:firstLine="0"/>
            </w:pPr>
            <w:r>
              <w:rPr>
                <w:rFonts w:hint="eastAsia"/>
              </w:rPr>
              <w:t>说明</w:t>
            </w:r>
          </w:p>
        </w:tc>
      </w:tr>
      <w:tr w:rsidR="00B15146" w14:paraId="14472B22" w14:textId="77777777" w:rsidTr="00B15146">
        <w:trPr>
          <w:cnfStyle w:val="000000100000" w:firstRow="0" w:lastRow="0" w:firstColumn="0" w:lastColumn="0" w:oddVBand="0" w:evenVBand="0" w:oddHBand="1" w:evenHBand="0" w:firstRowFirstColumn="0" w:firstRowLastColumn="0" w:lastRowFirstColumn="0" w:lastRowLastColumn="0"/>
        </w:trPr>
        <w:tc>
          <w:tcPr>
            <w:tcW w:w="4530" w:type="dxa"/>
          </w:tcPr>
          <w:p w14:paraId="750E8274" w14:textId="77777777" w:rsidR="00B15146" w:rsidRPr="00B15146" w:rsidRDefault="003E66FB" w:rsidP="00B15146">
            <w:pPr>
              <w:ind w:firstLineChars="0" w:firstLine="0"/>
            </w:pPr>
            <m:oMathPara>
              <m:oMath>
                <m:sSub>
                  <m:sSubPr>
                    <m:ctrlPr>
                      <w:rPr>
                        <w:rFonts w:ascii="Cambria Math" w:hAnsi="Cambria Math"/>
                        <w:bCs/>
                        <w:caps/>
                      </w:rPr>
                    </m:ctrlPr>
                  </m:sSubPr>
                  <m:e>
                    <m:r>
                      <m:rPr>
                        <m:sty m:val="p"/>
                      </m:rPr>
                      <w:rPr>
                        <w:rFonts w:ascii="Cambria Math" w:hAnsi="Cambria Math"/>
                      </w:rPr>
                      <m:t>t</m:t>
                    </m:r>
                    <m:ctrlPr>
                      <w:rPr>
                        <w:rFonts w:ascii="Cambria Math" w:hAnsi="Cambria Math"/>
                      </w:rPr>
                    </m:ctrlPr>
                  </m:e>
                  <m:sub>
                    <m:r>
                      <m:rPr>
                        <m:sty m:val="p"/>
                      </m:rPr>
                      <w:rPr>
                        <w:rFonts w:ascii="Cambria Math" w:hAnsi="Cambria Math"/>
                      </w:rPr>
                      <m:t>move</m:t>
                    </m:r>
                  </m:sub>
                </m:sSub>
              </m:oMath>
            </m:oMathPara>
          </w:p>
        </w:tc>
        <w:tc>
          <w:tcPr>
            <w:tcW w:w="4530" w:type="dxa"/>
          </w:tcPr>
          <w:p w14:paraId="48AF9DD7" w14:textId="77777777" w:rsidR="00B15146" w:rsidRDefault="00B15146" w:rsidP="00B15146">
            <w:pPr>
              <w:ind w:firstLineChars="0" w:firstLine="0"/>
            </w:pPr>
            <w:r w:rsidRPr="00B15146">
              <w:rPr>
                <w:rFonts w:hint="eastAsia"/>
              </w:rPr>
              <w:t>RGV</w:t>
            </w:r>
            <w:r w:rsidRPr="00B15146">
              <w:rPr>
                <w:rFonts w:hint="eastAsia"/>
              </w:rPr>
              <w:t>在某位点向某一方向移动单位距离的时间</w:t>
            </w:r>
          </w:p>
        </w:tc>
      </w:tr>
      <w:tr w:rsidR="00B15146" w14:paraId="1E777E20" w14:textId="77777777" w:rsidTr="00B15146">
        <w:tc>
          <w:tcPr>
            <w:tcW w:w="4530" w:type="dxa"/>
          </w:tcPr>
          <w:p w14:paraId="094E6BA8" w14:textId="77777777" w:rsidR="00B15146" w:rsidRDefault="003E66FB" w:rsidP="00B15146">
            <w:pPr>
              <w:ind w:firstLineChars="0" w:firstLine="0"/>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process</m:t>
                    </m:r>
                  </m:sub>
                </m:sSub>
              </m:oMath>
            </m:oMathPara>
          </w:p>
        </w:tc>
        <w:tc>
          <w:tcPr>
            <w:tcW w:w="4530" w:type="dxa"/>
          </w:tcPr>
          <w:p w14:paraId="2084B744" w14:textId="77777777" w:rsidR="00B15146" w:rsidRDefault="00B15146" w:rsidP="00B15146">
            <w:pPr>
              <w:ind w:firstLineChars="0" w:firstLine="0"/>
            </w:pPr>
            <w:r w:rsidRPr="00B15146">
              <w:rPr>
                <w:rFonts w:hint="eastAsia"/>
              </w:rPr>
              <w:t>每台</w:t>
            </w:r>
            <w:r w:rsidRPr="00B15146">
              <w:rPr>
                <w:rFonts w:hint="eastAsia"/>
              </w:rPr>
              <w:t>CNC</w:t>
            </w:r>
            <w:r w:rsidRPr="00B15146">
              <w:rPr>
                <w:rFonts w:hint="eastAsia"/>
              </w:rPr>
              <w:t>进行某一工序加工的时长</w:t>
            </w:r>
          </w:p>
        </w:tc>
      </w:tr>
      <w:tr w:rsidR="00B15146" w14:paraId="1DE56B3E" w14:textId="77777777" w:rsidTr="00B15146">
        <w:trPr>
          <w:cnfStyle w:val="000000100000" w:firstRow="0" w:lastRow="0" w:firstColumn="0" w:lastColumn="0" w:oddVBand="0" w:evenVBand="0" w:oddHBand="1" w:evenHBand="0" w:firstRowFirstColumn="0" w:firstRowLastColumn="0" w:lastRowFirstColumn="0" w:lastRowLastColumn="0"/>
        </w:trPr>
        <w:tc>
          <w:tcPr>
            <w:tcW w:w="4530" w:type="dxa"/>
          </w:tcPr>
          <w:p w14:paraId="692E63F8" w14:textId="77777777" w:rsidR="00B15146" w:rsidRDefault="003E66FB" w:rsidP="00B15146">
            <w:pPr>
              <w:ind w:firstLineChars="0" w:firstLine="0"/>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load</m:t>
                    </m:r>
                  </m:sub>
                </m:sSub>
              </m:oMath>
            </m:oMathPara>
          </w:p>
        </w:tc>
        <w:tc>
          <w:tcPr>
            <w:tcW w:w="4530" w:type="dxa"/>
          </w:tcPr>
          <w:p w14:paraId="33BE12D6" w14:textId="77777777" w:rsidR="00B15146" w:rsidRDefault="00B15146" w:rsidP="00B15146">
            <w:pPr>
              <w:ind w:firstLineChars="0" w:firstLine="0"/>
            </w:pPr>
            <w:r w:rsidRPr="00B15146">
              <w:rPr>
                <w:rFonts w:hint="eastAsia"/>
              </w:rPr>
              <w:t>RGV</w:t>
            </w:r>
            <w:r w:rsidRPr="00B15146">
              <w:rPr>
                <w:rFonts w:hint="eastAsia"/>
              </w:rPr>
              <w:t>为</w:t>
            </w:r>
            <w:r w:rsidRPr="00B15146">
              <w:rPr>
                <w:rFonts w:hint="eastAsia"/>
              </w:rPr>
              <w:t>CNC</w:t>
            </w:r>
            <w:r w:rsidRPr="00B15146">
              <w:rPr>
                <w:rFonts w:hint="eastAsia"/>
              </w:rPr>
              <w:t>完成上下料的时间</w:t>
            </w:r>
          </w:p>
        </w:tc>
      </w:tr>
      <w:tr w:rsidR="00B15146" w14:paraId="4E30B387" w14:textId="77777777" w:rsidTr="00B15146">
        <w:tc>
          <w:tcPr>
            <w:tcW w:w="4530" w:type="dxa"/>
          </w:tcPr>
          <w:p w14:paraId="054FF8A7" w14:textId="77777777" w:rsidR="00B15146" w:rsidRDefault="003E66FB" w:rsidP="00B15146">
            <w:pPr>
              <w:ind w:firstLineChars="0" w:firstLine="0"/>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wash</m:t>
                    </m:r>
                  </m:sub>
                </m:sSub>
              </m:oMath>
            </m:oMathPara>
          </w:p>
        </w:tc>
        <w:tc>
          <w:tcPr>
            <w:tcW w:w="4530" w:type="dxa"/>
          </w:tcPr>
          <w:p w14:paraId="6802CAF3" w14:textId="77777777" w:rsidR="00B15146" w:rsidRDefault="00B15146" w:rsidP="00B15146">
            <w:pPr>
              <w:ind w:firstLineChars="0" w:firstLine="0"/>
            </w:pPr>
            <w:r w:rsidRPr="00B15146">
              <w:rPr>
                <w:rFonts w:hint="eastAsia"/>
              </w:rPr>
              <w:t>清洗时间（含取成料、洗熟料、下成料的过程）</w:t>
            </w:r>
          </w:p>
        </w:tc>
      </w:tr>
      <w:tr w:rsidR="00B15146" w14:paraId="7FFDFE7A" w14:textId="77777777" w:rsidTr="00B15146">
        <w:trPr>
          <w:cnfStyle w:val="000000100000" w:firstRow="0" w:lastRow="0" w:firstColumn="0" w:lastColumn="0" w:oddVBand="0" w:evenVBand="0" w:oddHBand="1" w:evenHBand="0" w:firstRowFirstColumn="0" w:firstRowLastColumn="0" w:lastRowFirstColumn="0" w:lastRowLastColumn="0"/>
        </w:trPr>
        <w:tc>
          <w:tcPr>
            <w:tcW w:w="4530" w:type="dxa"/>
          </w:tcPr>
          <w:p w14:paraId="3D64276C" w14:textId="77777777" w:rsidR="00B15146" w:rsidRDefault="003E66FB" w:rsidP="00B15146">
            <w:pPr>
              <w:ind w:firstLineChars="0" w:firstLine="0"/>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left</m:t>
                    </m:r>
                  </m:sub>
                </m:sSub>
              </m:oMath>
            </m:oMathPara>
          </w:p>
        </w:tc>
        <w:tc>
          <w:tcPr>
            <w:tcW w:w="4530" w:type="dxa"/>
          </w:tcPr>
          <w:p w14:paraId="46492ADB" w14:textId="77777777" w:rsidR="00B15146" w:rsidRDefault="00B15146" w:rsidP="00B15146">
            <w:pPr>
              <w:ind w:firstLineChars="0" w:firstLine="0"/>
            </w:pPr>
            <w:r w:rsidRPr="00B15146">
              <w:rPr>
                <w:rFonts w:hint="eastAsia"/>
              </w:rPr>
              <w:t>RGV</w:t>
            </w:r>
            <w:r w:rsidRPr="00B15146">
              <w:rPr>
                <w:rFonts w:hint="eastAsia"/>
              </w:rPr>
              <w:t>到达</w:t>
            </w:r>
            <w:r w:rsidRPr="00B15146">
              <w:rPr>
                <w:rFonts w:hint="eastAsia"/>
              </w:rPr>
              <w:t>CVC</w:t>
            </w:r>
            <w:r w:rsidRPr="00B15146">
              <w:rPr>
                <w:rFonts w:hint="eastAsia"/>
              </w:rPr>
              <w:t>之后仍需等待</w:t>
            </w:r>
            <w:r w:rsidRPr="00B15146">
              <w:rPr>
                <w:rFonts w:hint="eastAsia"/>
              </w:rPr>
              <w:t>CVC</w:t>
            </w:r>
            <w:r w:rsidRPr="00B15146">
              <w:rPr>
                <w:rFonts w:hint="eastAsia"/>
              </w:rPr>
              <w:t>对前料的加工时间</w:t>
            </w:r>
          </w:p>
        </w:tc>
      </w:tr>
      <w:tr w:rsidR="00B15146" w14:paraId="1AA9BC91" w14:textId="77777777" w:rsidTr="00B15146">
        <w:tc>
          <w:tcPr>
            <w:tcW w:w="4530" w:type="dxa"/>
          </w:tcPr>
          <w:p w14:paraId="4E18963D" w14:textId="77777777" w:rsidR="00B15146" w:rsidRDefault="003E66FB" w:rsidP="00B15146">
            <w:pPr>
              <w:ind w:firstLineChars="0" w:firstLine="0"/>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fix</m:t>
                    </m:r>
                  </m:sub>
                </m:sSub>
              </m:oMath>
            </m:oMathPara>
          </w:p>
        </w:tc>
        <w:tc>
          <w:tcPr>
            <w:tcW w:w="4530" w:type="dxa"/>
          </w:tcPr>
          <w:p w14:paraId="20488F2F" w14:textId="77777777" w:rsidR="00B15146" w:rsidRDefault="00B15146" w:rsidP="00B15146">
            <w:pPr>
              <w:ind w:firstLineChars="0" w:firstLine="0"/>
            </w:pPr>
            <w:r w:rsidRPr="00B15146">
              <w:rPr>
                <w:rFonts w:hint="eastAsia"/>
              </w:rPr>
              <w:t>CNC</w:t>
            </w:r>
            <w:r w:rsidRPr="00B15146">
              <w:rPr>
                <w:rFonts w:hint="eastAsia"/>
              </w:rPr>
              <w:t>出现故障后的维修时长</w:t>
            </w:r>
          </w:p>
        </w:tc>
      </w:tr>
      <w:tr w:rsidR="00B15146" w14:paraId="463CE929" w14:textId="77777777" w:rsidTr="00B15146">
        <w:trPr>
          <w:cnfStyle w:val="000000100000" w:firstRow="0" w:lastRow="0" w:firstColumn="0" w:lastColumn="0" w:oddVBand="0" w:evenVBand="0" w:oddHBand="1" w:evenHBand="0" w:firstRowFirstColumn="0" w:firstRowLastColumn="0" w:lastRowFirstColumn="0" w:lastRowLastColumn="0"/>
        </w:trPr>
        <w:tc>
          <w:tcPr>
            <w:tcW w:w="4530" w:type="dxa"/>
          </w:tcPr>
          <w:p w14:paraId="7CB3CCE1" w14:textId="77777777" w:rsidR="00B15146" w:rsidRPr="00B15146" w:rsidRDefault="00B15146" w:rsidP="00B15146">
            <w:pPr>
              <w:ind w:firstLineChars="0" w:firstLine="0"/>
            </w:pPr>
            <m:oMathPara>
              <m:oMath>
                <m:r>
                  <m:rPr>
                    <m:sty m:val="p"/>
                  </m:rPr>
                  <w:rPr>
                    <w:rFonts w:ascii="Cambria Math" w:hAnsi="Cambria Math" w:hint="eastAsia"/>
                  </w:rPr>
                  <m:t>T</m:t>
                </m:r>
              </m:oMath>
            </m:oMathPara>
          </w:p>
        </w:tc>
        <w:tc>
          <w:tcPr>
            <w:tcW w:w="4530" w:type="dxa"/>
          </w:tcPr>
          <w:p w14:paraId="18C7DB83" w14:textId="77777777" w:rsidR="00B15146" w:rsidRDefault="00B15146" w:rsidP="00B15146">
            <w:pPr>
              <w:ind w:firstLineChars="0" w:firstLine="0"/>
            </w:pPr>
            <w:r w:rsidRPr="00B15146">
              <w:rPr>
                <w:rFonts w:hint="eastAsia"/>
              </w:rPr>
              <w:t>RGV</w:t>
            </w:r>
            <w:r w:rsidRPr="00B15146">
              <w:rPr>
                <w:rFonts w:hint="eastAsia"/>
              </w:rPr>
              <w:t>关于某个</w:t>
            </w:r>
            <w:r w:rsidRPr="00B15146">
              <w:rPr>
                <w:rFonts w:hint="eastAsia"/>
              </w:rPr>
              <w:t>CNC</w:t>
            </w:r>
            <w:r w:rsidRPr="00B15146">
              <w:rPr>
                <w:rFonts w:hint="eastAsia"/>
              </w:rPr>
              <w:t>的用于调度决策的总时长指标</w:t>
            </w:r>
          </w:p>
        </w:tc>
      </w:tr>
      <w:tr w:rsidR="00B15146" w14:paraId="6DD345B8" w14:textId="77777777" w:rsidTr="00B15146">
        <w:tc>
          <w:tcPr>
            <w:tcW w:w="4530" w:type="dxa"/>
          </w:tcPr>
          <w:p w14:paraId="29C9A90E" w14:textId="77777777" w:rsidR="00B15146" w:rsidRDefault="00B15146" w:rsidP="00B15146">
            <w:pPr>
              <w:ind w:firstLineChars="0" w:firstLine="0"/>
              <w:rPr>
                <w:rFonts w:ascii="Calibri" w:eastAsia="宋体" w:hAnsi="Calibri" w:cs="Times New Roman"/>
              </w:rPr>
            </w:pPr>
            <m:oMathPara>
              <m:oMath>
                <m:r>
                  <m:rPr>
                    <m:sty m:val="p"/>
                  </m:rPr>
                  <w:rPr>
                    <w:rFonts w:ascii="Cambria Math" w:eastAsia="宋体" w:hAnsi="Cambria Math"/>
                  </w:rPr>
                  <m:t>∆</m:t>
                </m:r>
                <m:r>
                  <m:rPr>
                    <m:sty m:val="p"/>
                  </m:rPr>
                  <w:rPr>
                    <w:rFonts w:ascii="Cambria Math" w:eastAsia="宋体" w:hAnsi="Cambria Math" w:hint="eastAsia"/>
                  </w:rPr>
                  <m:t>t</m:t>
                </m:r>
              </m:oMath>
            </m:oMathPara>
          </w:p>
        </w:tc>
        <w:tc>
          <w:tcPr>
            <w:tcW w:w="4530" w:type="dxa"/>
          </w:tcPr>
          <w:p w14:paraId="38674BCA" w14:textId="77777777" w:rsidR="00B15146" w:rsidRPr="00B15146" w:rsidRDefault="00B15146" w:rsidP="00B15146">
            <w:pPr>
              <w:ind w:firstLineChars="0" w:firstLine="0"/>
            </w:pPr>
            <w:r>
              <w:rPr>
                <w:rFonts w:hint="eastAsia"/>
              </w:rPr>
              <w:t>时间步长</w:t>
            </w:r>
          </w:p>
        </w:tc>
      </w:tr>
      <w:tr w:rsidR="00B15146" w14:paraId="3B6E0848" w14:textId="77777777" w:rsidTr="00B15146">
        <w:trPr>
          <w:cnfStyle w:val="000000100000" w:firstRow="0" w:lastRow="0" w:firstColumn="0" w:lastColumn="0" w:oddVBand="0" w:evenVBand="0" w:oddHBand="1" w:evenHBand="0" w:firstRowFirstColumn="0" w:firstRowLastColumn="0" w:lastRowFirstColumn="0" w:lastRowLastColumn="0"/>
        </w:trPr>
        <w:tc>
          <w:tcPr>
            <w:tcW w:w="4530" w:type="dxa"/>
          </w:tcPr>
          <w:p w14:paraId="5D268CAB" w14:textId="77777777" w:rsidR="00B15146" w:rsidRDefault="003E66FB" w:rsidP="00B15146">
            <w:pPr>
              <w:ind w:firstLineChars="0" w:firstLine="0"/>
              <w:rPr>
                <w:rFonts w:ascii="Calibri" w:eastAsia="宋体" w:hAnsi="Calibri" w:cs="Times New Roman"/>
              </w:rPr>
            </w:pPr>
            <m:oMathPara>
              <m:oMath>
                <m:sSub>
                  <m:sSubPr>
                    <m:ctrlPr>
                      <w:rPr>
                        <w:rFonts w:ascii="Cambria Math" w:eastAsia="宋体" w:hAnsi="Cambria Math"/>
                      </w:rPr>
                    </m:ctrlPr>
                  </m:sSubPr>
                  <m:e>
                    <m:r>
                      <m:rPr>
                        <m:sty m:val="p"/>
                      </m:rPr>
                      <w:rPr>
                        <w:rFonts w:ascii="Cambria Math" w:eastAsia="宋体" w:hAnsi="Cambria Math" w:hint="eastAsia"/>
                      </w:rPr>
                      <m:t>n</m:t>
                    </m:r>
                    <m:ctrlPr>
                      <w:rPr>
                        <w:rFonts w:ascii="Cambria Math" w:eastAsia="宋体" w:hAnsi="Cambria Math" w:hint="eastAsia"/>
                      </w:rPr>
                    </m:ctrlPr>
                  </m:e>
                  <m:sub>
                    <m:r>
                      <m:rPr>
                        <m:sty m:val="p"/>
                      </m:rPr>
                      <w:rPr>
                        <w:rFonts w:ascii="Cambria Math" w:eastAsia="宋体" w:hAnsi="Cambria Math"/>
                      </w:rPr>
                      <m:t>s</m:t>
                    </m:r>
                  </m:sub>
                </m:sSub>
              </m:oMath>
            </m:oMathPara>
          </w:p>
        </w:tc>
        <w:tc>
          <w:tcPr>
            <w:tcW w:w="4530" w:type="dxa"/>
          </w:tcPr>
          <w:p w14:paraId="2AEF5A75" w14:textId="77777777" w:rsidR="00B15146" w:rsidRPr="00B15146" w:rsidRDefault="00B15146" w:rsidP="00B15146">
            <w:pPr>
              <w:ind w:firstLineChars="0" w:firstLine="0"/>
            </w:pPr>
            <w:r>
              <w:rPr>
                <w:rFonts w:ascii="宋体" w:eastAsia="宋体" w:hAnsi="宋体" w:hint="eastAsia"/>
              </w:rPr>
              <w:t>物料成品的数量</w:t>
            </w:r>
          </w:p>
        </w:tc>
      </w:tr>
      <w:tr w:rsidR="00B15146" w14:paraId="50C1F0AC" w14:textId="77777777" w:rsidTr="00B15146">
        <w:tc>
          <w:tcPr>
            <w:tcW w:w="4530" w:type="dxa"/>
          </w:tcPr>
          <w:p w14:paraId="07407A77" w14:textId="77777777" w:rsidR="00B15146" w:rsidRDefault="003E66FB" w:rsidP="00B15146">
            <w:pPr>
              <w:ind w:firstLineChars="0" w:firstLine="0"/>
              <w:rPr>
                <w:rFonts w:ascii="Calibri" w:eastAsia="宋体" w:hAnsi="Calibri" w:cs="Times New Roman"/>
              </w:rPr>
            </w:pPr>
            <m:oMathPara>
              <m:oMath>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rPr>
                      <m:t>total</m:t>
                    </m:r>
                  </m:sub>
                </m:sSub>
              </m:oMath>
            </m:oMathPara>
          </w:p>
        </w:tc>
        <w:tc>
          <w:tcPr>
            <w:tcW w:w="4530" w:type="dxa"/>
          </w:tcPr>
          <w:p w14:paraId="4FA6E592" w14:textId="77777777" w:rsidR="00B15146" w:rsidRPr="00B15146" w:rsidRDefault="00B15146" w:rsidP="00B15146">
            <w:pPr>
              <w:ind w:firstLineChars="0" w:firstLine="0"/>
            </w:pPr>
            <w:r>
              <w:rPr>
                <w:rFonts w:ascii="宋体" w:eastAsia="宋体" w:hAnsi="宋体" w:hint="eastAsia"/>
              </w:rPr>
              <w:t>总模拟时长</w:t>
            </w:r>
          </w:p>
        </w:tc>
      </w:tr>
      <w:tr w:rsidR="00B15146" w14:paraId="33C5ABF9" w14:textId="77777777" w:rsidTr="00B15146">
        <w:trPr>
          <w:cnfStyle w:val="000000100000" w:firstRow="0" w:lastRow="0" w:firstColumn="0" w:lastColumn="0" w:oddVBand="0" w:evenVBand="0" w:oddHBand="1" w:evenHBand="0" w:firstRowFirstColumn="0" w:firstRowLastColumn="0" w:lastRowFirstColumn="0" w:lastRowLastColumn="0"/>
        </w:trPr>
        <w:tc>
          <w:tcPr>
            <w:tcW w:w="4530" w:type="dxa"/>
          </w:tcPr>
          <w:p w14:paraId="3B3AE022" w14:textId="77777777" w:rsidR="00B15146" w:rsidRDefault="003E66FB" w:rsidP="00B15146">
            <w:pPr>
              <w:ind w:firstLineChars="0" w:firstLine="0"/>
              <w:rPr>
                <w:rFonts w:ascii="Calibri" w:eastAsia="宋体" w:hAnsi="Calibri" w:cs="Times New Roman"/>
              </w:rPr>
            </w:pPr>
            <m:oMathPara>
              <m:oMath>
                <m:sSub>
                  <m:sSubPr>
                    <m:ctrlPr>
                      <w:rPr>
                        <w:rFonts w:ascii="Cambria Math" w:eastAsia="宋体" w:hAnsi="Cambria Math"/>
                      </w:rPr>
                    </m:ctrlPr>
                  </m:sSubPr>
                  <m:e>
                    <m:r>
                      <m:rPr>
                        <m:sty m:val="p"/>
                      </m:rPr>
                      <w:rPr>
                        <w:rFonts w:ascii="Cambria Math" w:eastAsia="宋体" w:hAnsi="Cambria Math"/>
                      </w:rPr>
                      <m:t>n</m:t>
                    </m:r>
                  </m:e>
                  <m:sub>
                    <m:r>
                      <m:rPr>
                        <m:sty m:val="p"/>
                      </m:rPr>
                      <w:rPr>
                        <w:rFonts w:ascii="Cambria Math" w:eastAsia="宋体" w:hAnsi="Cambria Math"/>
                      </w:rPr>
                      <m:t>CNC</m:t>
                    </m:r>
                  </m:sub>
                </m:sSub>
              </m:oMath>
            </m:oMathPara>
          </w:p>
        </w:tc>
        <w:tc>
          <w:tcPr>
            <w:tcW w:w="4530" w:type="dxa"/>
          </w:tcPr>
          <w:p w14:paraId="5CB55689" w14:textId="77777777" w:rsidR="00B15146" w:rsidRPr="00B15146" w:rsidRDefault="00B15146" w:rsidP="00B15146">
            <w:pPr>
              <w:ind w:firstLineChars="0" w:firstLine="0"/>
            </w:pPr>
            <w:r>
              <w:rPr>
                <w:rFonts w:ascii="宋体" w:eastAsia="宋体" w:hAnsi="宋体" w:hint="eastAsia"/>
              </w:rPr>
              <w:t>CNC机器的数量</w:t>
            </w:r>
          </w:p>
        </w:tc>
      </w:tr>
      <w:tr w:rsidR="00B15146" w14:paraId="3B7EEB1B" w14:textId="77777777" w:rsidTr="00B15146">
        <w:tc>
          <w:tcPr>
            <w:tcW w:w="4530" w:type="dxa"/>
          </w:tcPr>
          <w:p w14:paraId="41634001" w14:textId="77777777" w:rsidR="00B15146" w:rsidRDefault="00B15146" w:rsidP="00B15146">
            <w:pPr>
              <w:ind w:firstLineChars="0" w:firstLine="0"/>
              <w:rPr>
                <w:rFonts w:ascii="Calibri" w:eastAsia="宋体" w:hAnsi="Calibri" w:cs="Times New Roman"/>
              </w:rPr>
            </w:pPr>
            <m:oMathPara>
              <m:oMath>
                <m:r>
                  <m:rPr>
                    <m:sty m:val="p"/>
                  </m:rPr>
                  <w:rPr>
                    <w:rFonts w:ascii="Cambria Math" w:eastAsia="宋体" w:hAnsi="Cambria Math"/>
                  </w:rPr>
                  <m:t>η</m:t>
                </m:r>
              </m:oMath>
            </m:oMathPara>
          </w:p>
        </w:tc>
        <w:tc>
          <w:tcPr>
            <w:tcW w:w="4530" w:type="dxa"/>
          </w:tcPr>
          <w:p w14:paraId="179B4A52" w14:textId="77777777" w:rsidR="00B15146" w:rsidRPr="00B15146" w:rsidRDefault="00B15146" w:rsidP="00B15146">
            <w:pPr>
              <w:ind w:firstLineChars="0" w:firstLine="0"/>
            </w:pPr>
            <w:r>
              <w:rPr>
                <w:rFonts w:ascii="宋体" w:eastAsia="宋体" w:hAnsi="宋体" w:hint="eastAsia"/>
              </w:rPr>
              <w:t>作业效率</w:t>
            </w:r>
          </w:p>
        </w:tc>
      </w:tr>
      <w:tr w:rsidR="00B15146" w14:paraId="5C3A37F7" w14:textId="77777777" w:rsidTr="00B15146">
        <w:trPr>
          <w:cnfStyle w:val="000000100000" w:firstRow="0" w:lastRow="0" w:firstColumn="0" w:lastColumn="0" w:oddVBand="0" w:evenVBand="0" w:oddHBand="1" w:evenHBand="0" w:firstRowFirstColumn="0" w:firstRowLastColumn="0" w:lastRowFirstColumn="0" w:lastRowLastColumn="0"/>
        </w:trPr>
        <w:tc>
          <w:tcPr>
            <w:tcW w:w="4530" w:type="dxa"/>
          </w:tcPr>
          <w:p w14:paraId="0F0E30F2" w14:textId="77777777" w:rsidR="00B15146" w:rsidRPr="00B15146" w:rsidRDefault="00B15146" w:rsidP="00B15146">
            <w:pPr>
              <w:ind w:firstLineChars="0" w:firstLine="0"/>
              <w:rPr>
                <w:rFonts w:ascii="Calibri" w:eastAsia="宋体" w:hAnsi="Calibri" w:cs="Times New Roman"/>
              </w:rPr>
            </w:pPr>
            <m:oMathPara>
              <m:oMath>
                <m:r>
                  <m:rPr>
                    <m:sty m:val="p"/>
                  </m:rPr>
                  <w:rPr>
                    <w:rFonts w:ascii="Cambria Math" w:hAnsi="Cambria Math" w:cs="Arial"/>
                    <w:color w:val="545454"/>
                    <w:shd w:val="clear" w:color="auto" w:fill="FFFFFF"/>
                  </w:rPr>
                  <m:t>λ</m:t>
                </m:r>
              </m:oMath>
            </m:oMathPara>
          </w:p>
        </w:tc>
        <w:tc>
          <w:tcPr>
            <w:tcW w:w="4530" w:type="dxa"/>
          </w:tcPr>
          <w:p w14:paraId="2E7867FE" w14:textId="77777777" w:rsidR="00B15146" w:rsidRPr="00B15146" w:rsidRDefault="00B15146" w:rsidP="00B15146">
            <w:pPr>
              <w:ind w:firstLineChars="0" w:firstLine="0"/>
            </w:pPr>
            <w:r>
              <w:rPr>
                <w:rFonts w:ascii="宋体" w:eastAsia="宋体" w:hAnsi="宋体" w:cs="Arial" w:hint="eastAsia"/>
                <w:color w:val="545454"/>
                <w:szCs w:val="24"/>
                <w:shd w:val="clear" w:color="auto" w:fill="FFFFFF"/>
              </w:rPr>
              <w:t>发生故障的概率</w:t>
            </w:r>
          </w:p>
        </w:tc>
      </w:tr>
      <w:tr w:rsidR="00B15146" w14:paraId="35C0AE4B" w14:textId="77777777" w:rsidTr="00B15146">
        <w:tc>
          <w:tcPr>
            <w:tcW w:w="4530" w:type="dxa"/>
          </w:tcPr>
          <w:p w14:paraId="4081DD84" w14:textId="77777777" w:rsidR="00B15146" w:rsidRDefault="003E66FB" w:rsidP="00B15146">
            <w:pPr>
              <w:ind w:firstLineChars="0" w:firstLine="0"/>
              <w:rPr>
                <w:rFonts w:ascii="Calibri" w:eastAsia="宋体" w:hAnsi="Calibri" w:cs="Times New Roman"/>
              </w:rPr>
            </w:pPr>
            <m:oMathPara>
              <m:oMath>
                <m:sSub>
                  <m:sSubPr>
                    <m:ctrlPr>
                      <w:rPr>
                        <w:rFonts w:ascii="Cambria Math" w:eastAsia="宋体" w:hAnsi="Cambria Math"/>
                      </w:rPr>
                    </m:ctrlPr>
                  </m:sSubPr>
                  <m:e>
                    <m:r>
                      <m:rPr>
                        <m:sty m:val="p"/>
                      </m:rPr>
                      <w:rPr>
                        <w:rFonts w:ascii="Cambria Math" w:eastAsia="宋体" w:hAnsi="Cambria Math" w:hint="eastAsia"/>
                      </w:rPr>
                      <m:t>t</m:t>
                    </m:r>
                    <m:ctrlPr>
                      <w:rPr>
                        <w:rFonts w:ascii="Cambria Math" w:eastAsia="宋体" w:hAnsi="Cambria Math" w:hint="eastAsia"/>
                      </w:rPr>
                    </m:ctrlPr>
                  </m:e>
                  <m:sub>
                    <m:sSub>
                      <m:sSubPr>
                        <m:ctrlPr>
                          <w:rPr>
                            <w:rFonts w:ascii="Cambria Math" w:eastAsia="宋体" w:hAnsi="Cambria Math"/>
                          </w:rPr>
                        </m:ctrlPr>
                      </m:sSubPr>
                      <m:e>
                        <m:r>
                          <m:rPr>
                            <m:sty m:val="p"/>
                          </m:rPr>
                          <w:rPr>
                            <w:rFonts w:ascii="Cambria Math" w:eastAsia="宋体" w:hAnsi="Cambria Math" w:hint="eastAsia"/>
                          </w:rPr>
                          <m:t>fix</m:t>
                        </m:r>
                        <m:ctrlPr>
                          <w:rPr>
                            <w:rFonts w:ascii="Cambria Math" w:eastAsia="宋体" w:hAnsi="Cambria Math" w:hint="eastAsia"/>
                          </w:rPr>
                        </m:ctrlPr>
                      </m:e>
                      <m:sub>
                        <m:r>
                          <m:rPr>
                            <m:sty m:val="p"/>
                          </m:rPr>
                          <w:rPr>
                            <w:rFonts w:ascii="Cambria Math" w:eastAsia="宋体" w:hAnsi="Cambria Math"/>
                          </w:rPr>
                          <m:t>total</m:t>
                        </m:r>
                      </m:sub>
                    </m:sSub>
                  </m:sub>
                </m:sSub>
              </m:oMath>
            </m:oMathPara>
          </w:p>
        </w:tc>
        <w:tc>
          <w:tcPr>
            <w:tcW w:w="4530" w:type="dxa"/>
          </w:tcPr>
          <w:p w14:paraId="511BE22D" w14:textId="77777777" w:rsidR="00B15146" w:rsidRPr="00B15146" w:rsidRDefault="00B15146" w:rsidP="00B15146">
            <w:pPr>
              <w:ind w:firstLineChars="0" w:firstLine="0"/>
            </w:pPr>
            <w:r>
              <w:rPr>
                <w:rFonts w:ascii="宋体" w:eastAsia="宋体" w:hAnsi="宋体" w:cs="Arial" w:hint="eastAsia"/>
              </w:rPr>
              <w:t>CNC进行故障排除的总时间</w:t>
            </w:r>
          </w:p>
        </w:tc>
      </w:tr>
      <w:tr w:rsidR="00B15146" w14:paraId="6035EBFE" w14:textId="77777777" w:rsidTr="00B15146">
        <w:trPr>
          <w:cnfStyle w:val="000000100000" w:firstRow="0" w:lastRow="0" w:firstColumn="0" w:lastColumn="0" w:oddVBand="0" w:evenVBand="0" w:oddHBand="1" w:evenHBand="0" w:firstRowFirstColumn="0" w:firstRowLastColumn="0" w:lastRowFirstColumn="0" w:lastRowLastColumn="0"/>
        </w:trPr>
        <w:tc>
          <w:tcPr>
            <w:tcW w:w="4530" w:type="dxa"/>
          </w:tcPr>
          <w:p w14:paraId="3BEB33D6" w14:textId="77777777" w:rsidR="00B15146" w:rsidRDefault="00B15146" w:rsidP="00B15146">
            <w:pPr>
              <w:ind w:firstLineChars="0" w:firstLine="0"/>
              <w:rPr>
                <w:rFonts w:ascii="Calibri" w:eastAsia="宋体" w:hAnsi="Calibri" w:cs="Times New Roman"/>
              </w:rPr>
            </w:pPr>
            <m:oMathPara>
              <m:oMath>
                <m:r>
                  <m:rPr>
                    <m:sty m:val="p"/>
                  </m:rPr>
                  <w:rPr>
                    <w:rFonts w:ascii="Cambria Math" w:eastAsia="宋体" w:hAnsi="Cambria Math" w:hint="eastAsia"/>
                  </w:rPr>
                  <m:t>r</m:t>
                </m:r>
              </m:oMath>
            </m:oMathPara>
          </w:p>
        </w:tc>
        <w:tc>
          <w:tcPr>
            <w:tcW w:w="4530" w:type="dxa"/>
          </w:tcPr>
          <w:p w14:paraId="4930623F" w14:textId="6D802FEE" w:rsidR="00B15146" w:rsidRPr="00B15146" w:rsidRDefault="00FD54B9" w:rsidP="00B15146">
            <w:pPr>
              <w:ind w:firstLineChars="0" w:firstLine="0"/>
            </w:pPr>
            <w:r>
              <w:rPr>
                <w:rFonts w:ascii="宋体" w:eastAsia="宋体" w:hAnsi="宋体" w:hint="eastAsia"/>
              </w:rPr>
              <w:t>Python生成</w:t>
            </w:r>
            <w:r w:rsidR="001C48CD">
              <w:rPr>
                <w:rFonts w:ascii="宋体" w:eastAsia="宋体" w:hAnsi="宋体" w:hint="eastAsia"/>
              </w:rPr>
              <w:t>的</w:t>
            </w:r>
            <w:r w:rsidR="00B15146">
              <w:rPr>
                <w:rFonts w:ascii="宋体" w:eastAsia="宋体" w:hAnsi="宋体" w:hint="eastAsia"/>
              </w:rPr>
              <w:t>随机数</w:t>
            </w:r>
          </w:p>
        </w:tc>
      </w:tr>
      <w:tr w:rsidR="00B15146" w14:paraId="4F2466E7" w14:textId="77777777" w:rsidTr="00B15146">
        <w:tc>
          <w:tcPr>
            <w:tcW w:w="4530" w:type="dxa"/>
          </w:tcPr>
          <w:p w14:paraId="0FAB58B3" w14:textId="77777777" w:rsidR="00B15146" w:rsidRDefault="00B15146" w:rsidP="00B15146">
            <w:pPr>
              <w:ind w:firstLineChars="0" w:firstLine="0"/>
              <w:rPr>
                <w:rFonts w:ascii="宋体" w:eastAsia="宋体" w:hAnsi="宋体"/>
              </w:rPr>
            </w:pPr>
            <m:oMathPara>
              <m:oMath>
                <m:r>
                  <m:rPr>
                    <m:sty m:val="p"/>
                  </m:rPr>
                  <w:rPr>
                    <w:rFonts w:ascii="Cambria Math" w:eastAsia="宋体" w:hAnsi="Cambria Math" w:hint="eastAsia"/>
                  </w:rPr>
                  <m:t>p</m:t>
                </m:r>
              </m:oMath>
            </m:oMathPara>
          </w:p>
        </w:tc>
        <w:tc>
          <w:tcPr>
            <w:tcW w:w="4530" w:type="dxa"/>
          </w:tcPr>
          <w:p w14:paraId="3B76944F" w14:textId="6930A790" w:rsidR="00B15146" w:rsidRPr="00B15146" w:rsidRDefault="00B15146" w:rsidP="00B15146">
            <w:pPr>
              <w:ind w:firstLineChars="0" w:firstLine="0"/>
            </w:pPr>
            <w:r>
              <w:rPr>
                <w:rFonts w:hint="eastAsia"/>
              </w:rPr>
              <w:t>定值</w:t>
            </w:r>
            <w:r w:rsidR="00FC3FF8">
              <w:rPr>
                <w:rFonts w:hint="eastAsia"/>
              </w:rPr>
              <w:t>，即每个时间步内发生故障的概率</w:t>
            </w:r>
          </w:p>
        </w:tc>
      </w:tr>
      <w:tr w:rsidR="00B15146" w14:paraId="0A6C4D65" w14:textId="77777777" w:rsidTr="00B15146">
        <w:trPr>
          <w:cnfStyle w:val="000000100000" w:firstRow="0" w:lastRow="0" w:firstColumn="0" w:lastColumn="0" w:oddVBand="0" w:evenVBand="0" w:oddHBand="1" w:evenHBand="0" w:firstRowFirstColumn="0" w:firstRowLastColumn="0" w:lastRowFirstColumn="0" w:lastRowLastColumn="0"/>
        </w:trPr>
        <w:tc>
          <w:tcPr>
            <w:tcW w:w="4530" w:type="dxa"/>
          </w:tcPr>
          <w:p w14:paraId="428C7B58" w14:textId="77777777" w:rsidR="00B15146" w:rsidRDefault="003E66FB" w:rsidP="00B15146">
            <w:pPr>
              <w:ind w:firstLineChars="0" w:firstLine="0"/>
              <w:rPr>
                <w:rFonts w:ascii="宋体" w:eastAsia="宋体" w:hAnsi="宋体"/>
              </w:rPr>
            </w:pPr>
            <m:oMathPara>
              <m:oMath>
                <m:sSub>
                  <m:sSubPr>
                    <m:ctrlPr>
                      <w:rPr>
                        <w:rFonts w:ascii="Cambria Math" w:eastAsia="宋体" w:hAnsi="Cambria Math"/>
                      </w:rPr>
                    </m:ctrlPr>
                  </m:sSubPr>
                  <m:e>
                    <m:r>
                      <m:rPr>
                        <m:sty m:val="p"/>
                      </m:rPr>
                      <w:rPr>
                        <w:rFonts w:ascii="Cambria Math" w:eastAsia="宋体" w:hAnsi="Cambria Math" w:hint="eastAsia"/>
                      </w:rPr>
                      <m:t>n</m:t>
                    </m:r>
                    <m:ctrlPr>
                      <w:rPr>
                        <w:rFonts w:ascii="Cambria Math" w:eastAsia="宋体" w:hAnsi="Cambria Math" w:hint="eastAsia"/>
                      </w:rPr>
                    </m:ctrlPr>
                  </m:e>
                  <m:sub>
                    <m:r>
                      <m:rPr>
                        <m:sty m:val="p"/>
                      </m:rPr>
                      <w:rPr>
                        <w:rFonts w:ascii="Cambria Math" w:eastAsia="宋体" w:hAnsi="Cambria Math"/>
                      </w:rPr>
                      <m:t>fix</m:t>
                    </m:r>
                  </m:sub>
                </m:sSub>
              </m:oMath>
            </m:oMathPara>
          </w:p>
        </w:tc>
        <w:tc>
          <w:tcPr>
            <w:tcW w:w="4530" w:type="dxa"/>
          </w:tcPr>
          <w:p w14:paraId="2264A720" w14:textId="77777777" w:rsidR="00B15146" w:rsidRPr="00B15146" w:rsidRDefault="00B15146" w:rsidP="00B15146">
            <w:pPr>
              <w:ind w:firstLineChars="0" w:firstLine="0"/>
            </w:pPr>
            <w:r>
              <w:rPr>
                <w:rFonts w:hint="eastAsia"/>
              </w:rPr>
              <w:t>故障次数</w:t>
            </w:r>
          </w:p>
        </w:tc>
      </w:tr>
    </w:tbl>
    <w:p w14:paraId="77E1DC34" w14:textId="77777777" w:rsidR="00B15146" w:rsidRPr="00B15146" w:rsidRDefault="00B15146" w:rsidP="00B15146">
      <w:pPr>
        <w:ind w:firstLine="480"/>
      </w:pPr>
    </w:p>
    <w:p w14:paraId="2EC99FCB" w14:textId="77777777" w:rsidR="00D75620" w:rsidRPr="00233FA0" w:rsidRDefault="00B15146" w:rsidP="00B15146">
      <w:pPr>
        <w:pStyle w:val="2"/>
      </w:pPr>
      <w:r>
        <w:rPr>
          <w:rFonts w:hint="eastAsia"/>
        </w:rPr>
        <w:t>4</w:t>
      </w:r>
      <w:r>
        <w:t xml:space="preserve">.2 </w:t>
      </w:r>
      <w:r w:rsidR="00D75620" w:rsidRPr="00233FA0">
        <w:rPr>
          <w:rFonts w:hint="eastAsia"/>
        </w:rPr>
        <w:t>名词解释</w:t>
      </w:r>
      <w:r w:rsidR="00233FA0" w:rsidRPr="00233FA0">
        <w:tab/>
      </w:r>
    </w:p>
    <w:p w14:paraId="0803ED9D" w14:textId="77777777" w:rsidR="00B749C9" w:rsidRDefault="00D75620" w:rsidP="006E1A21">
      <w:pPr>
        <w:ind w:firstLine="480"/>
      </w:pPr>
      <w:r w:rsidRPr="005424B1">
        <w:rPr>
          <w:rFonts w:hint="eastAsia"/>
        </w:rPr>
        <w:t>1</w:t>
      </w:r>
      <w:r>
        <w:rPr>
          <w:rFonts w:hint="eastAsia"/>
        </w:rPr>
        <w:t>、</w:t>
      </w:r>
      <w:r w:rsidRPr="00D75620">
        <w:rPr>
          <w:rFonts w:hint="eastAsia"/>
        </w:rPr>
        <w:t>机器故障率：机器故障停机时间</w:t>
      </w:r>
      <w:r w:rsidR="00E72464">
        <w:t>与</w:t>
      </w:r>
      <w:r w:rsidRPr="00D75620">
        <w:rPr>
          <w:rFonts w:hint="eastAsia"/>
        </w:rPr>
        <w:t>机器预期负荷时间</w:t>
      </w:r>
      <w:r w:rsidR="00E72464">
        <w:rPr>
          <w:rFonts w:hint="eastAsia"/>
        </w:rPr>
        <w:t>的比值；</w:t>
      </w:r>
    </w:p>
    <w:p w14:paraId="19BF62B9" w14:textId="77777777" w:rsidR="00427AF3" w:rsidRPr="00B15146" w:rsidRDefault="00D75620" w:rsidP="00B15146">
      <w:pPr>
        <w:ind w:firstLine="480"/>
        <w:rPr>
          <w:szCs w:val="21"/>
        </w:rPr>
      </w:pPr>
      <w:r>
        <w:rPr>
          <w:rFonts w:hint="eastAsia"/>
        </w:rPr>
        <w:t>2</w:t>
      </w:r>
      <w:r>
        <w:rPr>
          <w:rFonts w:hint="eastAsia"/>
        </w:rPr>
        <w:t>、</w:t>
      </w:r>
      <w:r w:rsidR="00B749C9">
        <w:rPr>
          <w:rFonts w:hint="eastAsia"/>
        </w:rPr>
        <w:t>半熟料：</w:t>
      </w:r>
      <w:r w:rsidR="00B749C9" w:rsidRPr="006E1A21">
        <w:rPr>
          <w:rFonts w:hint="eastAsia"/>
        </w:rPr>
        <w:t>生料在进行第一道工序</w:t>
      </w:r>
      <w:r w:rsidR="002449BB" w:rsidRPr="006E1A21">
        <w:rPr>
          <w:rFonts w:hint="eastAsia"/>
        </w:rPr>
        <w:t>之后，第二道工序之前的状态称为半熟料。</w:t>
      </w:r>
    </w:p>
    <w:p w14:paraId="5E3B2002" w14:textId="77777777" w:rsidR="00A47AC8" w:rsidRDefault="00A47AC8" w:rsidP="005424B1">
      <w:pPr>
        <w:pStyle w:val="1"/>
      </w:pPr>
      <w:r w:rsidRPr="00492994">
        <w:rPr>
          <w:rFonts w:hint="eastAsia"/>
        </w:rPr>
        <w:t>§</w:t>
      </w:r>
      <w:r w:rsidRPr="00492994">
        <w:rPr>
          <w:rFonts w:hint="eastAsia"/>
        </w:rPr>
        <w:t xml:space="preserve">5 </w:t>
      </w:r>
      <w:r w:rsidRPr="00492994">
        <w:rPr>
          <w:rFonts w:hint="eastAsia"/>
        </w:rPr>
        <w:t>模型的建立与求解</w:t>
      </w:r>
    </w:p>
    <w:p w14:paraId="1D47CD89" w14:textId="77777777" w:rsidR="00D6411A" w:rsidRPr="00492994" w:rsidRDefault="00A47AC8" w:rsidP="005424B1">
      <w:pPr>
        <w:pStyle w:val="2"/>
      </w:pPr>
      <w:r w:rsidRPr="00492994">
        <w:rPr>
          <w:rFonts w:hint="eastAsia"/>
        </w:rPr>
        <w:t>5.1 对问题一的分析与求解</w:t>
      </w:r>
    </w:p>
    <w:p w14:paraId="66A4CE51" w14:textId="77777777" w:rsidR="00CC62AE" w:rsidRPr="00D6411A" w:rsidRDefault="00D6411A" w:rsidP="005424B1">
      <w:pPr>
        <w:pStyle w:val="3"/>
      </w:pPr>
      <w:r w:rsidRPr="00D6411A">
        <w:rPr>
          <w:rFonts w:hint="eastAsia"/>
        </w:rPr>
        <w:t>5.1</w:t>
      </w:r>
      <w:r w:rsidR="006E1A21">
        <w:rPr>
          <w:rFonts w:hint="eastAsia"/>
        </w:rPr>
        <w:t>.</w:t>
      </w:r>
      <w:r w:rsidRPr="00D6411A">
        <w:rPr>
          <w:rFonts w:hint="eastAsia"/>
        </w:rPr>
        <w:t xml:space="preserve">1 </w:t>
      </w:r>
      <w:r w:rsidR="00B77758">
        <w:rPr>
          <w:rFonts w:hint="eastAsia"/>
        </w:rPr>
        <w:t>调度规则的选取与</w:t>
      </w:r>
      <w:r w:rsidR="00CC62AE" w:rsidRPr="00D6411A">
        <w:t>单工序作业RGV动态调度模型</w:t>
      </w:r>
    </w:p>
    <w:p w14:paraId="5B8BF98D" w14:textId="77777777" w:rsidR="00EC5005" w:rsidRDefault="00EC5005" w:rsidP="006E1A21">
      <w:pPr>
        <w:ind w:firstLine="480"/>
      </w:pPr>
      <w:r>
        <w:t>先考虑只包含一道工序的加工作业过程。当设定</w:t>
      </w:r>
      <w:r w:rsidRPr="00D75C86">
        <w:t>RGV</w:t>
      </w:r>
      <w:r w:rsidRPr="00D75C86">
        <w:t>在不同位点移动单位距离的时间</w:t>
      </w:r>
      <w:r>
        <w:t>（</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move</m:t>
            </m:r>
          </m:sub>
        </m:sSub>
      </m:oMath>
      <w:r>
        <w:t>）</w:t>
      </w:r>
      <w:r w:rsidRPr="00D75C86">
        <w:t>、每个</w:t>
      </w:r>
      <w:r w:rsidRPr="00D75C86">
        <w:t>CNC</w:t>
      </w:r>
      <w:r w:rsidRPr="00D75C86">
        <w:t>加工时长</w:t>
      </w:r>
      <w:r>
        <w:t>（</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process</m:t>
            </m:r>
          </m:sub>
        </m:sSub>
      </m:oMath>
      <w:r>
        <w:t>）</w:t>
      </w:r>
      <w:r w:rsidRPr="00D75C86">
        <w:t>、</w:t>
      </w:r>
      <w:r w:rsidRPr="00D75C86">
        <w:t>RGV</w:t>
      </w:r>
      <w:r w:rsidRPr="00D75C86">
        <w:t>为各</w:t>
      </w:r>
      <w:r w:rsidRPr="00D75C86">
        <w:t>CNC</w:t>
      </w:r>
      <w:r>
        <w:t>上下料的时间（</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load</m:t>
            </m:r>
          </m:sub>
        </m:sSub>
      </m:oMath>
      <w:r>
        <w:t>）及清洗时间（</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wash</m:t>
            </m:r>
          </m:sub>
        </m:sSub>
      </m:oMath>
      <w:r>
        <w:t>）为一固定值时，我们在调度决策中面临的所有时间均是非随机的。每台</w:t>
      </w:r>
      <w:r>
        <w:t>CNC</w:t>
      </w:r>
      <w:r>
        <w:t>机器在加工完成后都会处于停止等待状态，需要</w:t>
      </w:r>
      <w:r>
        <w:t>RGV</w:t>
      </w:r>
      <w:r>
        <w:t>尽早为其完成下熟料、上生料的操作才能够恢复工作状态。在我们的车间模型中，总共有</w:t>
      </w:r>
      <w:r>
        <w:rPr>
          <w:rFonts w:hint="eastAsia"/>
        </w:rPr>
        <w:t>8</w:t>
      </w:r>
      <w:r>
        <w:rPr>
          <w:rFonts w:hint="eastAsia"/>
        </w:rPr>
        <w:t>台</w:t>
      </w:r>
      <w:r>
        <w:rPr>
          <w:rFonts w:hint="eastAsia"/>
        </w:rPr>
        <w:t>CNC</w:t>
      </w:r>
      <w:r>
        <w:rPr>
          <w:rFonts w:hint="eastAsia"/>
        </w:rPr>
        <w:t>，相互独立无差错运行，并仅依靠一台</w:t>
      </w:r>
      <w:r>
        <w:rPr>
          <w:rFonts w:hint="eastAsia"/>
        </w:rPr>
        <w:t>RGV</w:t>
      </w:r>
      <w:r>
        <w:rPr>
          <w:rFonts w:hint="eastAsia"/>
        </w:rPr>
        <w:t>为其上下料。</w:t>
      </w:r>
      <w:r>
        <w:rPr>
          <w:rFonts w:hint="eastAsia"/>
        </w:rPr>
        <w:t>RGV</w:t>
      </w:r>
      <w:r>
        <w:rPr>
          <w:rFonts w:hint="eastAsia"/>
        </w:rPr>
        <w:t>在上下料工作之外，还需要承担熟料的清洗与成料的下料输出工作。</w:t>
      </w:r>
      <w:r>
        <w:rPr>
          <w:rFonts w:hint="eastAsia"/>
        </w:rPr>
        <w:t>RGV</w:t>
      </w:r>
      <w:r>
        <w:rPr>
          <w:rFonts w:hint="eastAsia"/>
        </w:rPr>
        <w:t>的上下料、清洗、移动、等待均不可同时进行。因此，为了最大化发挥</w:t>
      </w:r>
      <w:r>
        <w:rPr>
          <w:rFonts w:hint="eastAsia"/>
        </w:rPr>
        <w:t>CNC</w:t>
      </w:r>
      <w:r>
        <w:rPr>
          <w:rFonts w:hint="eastAsia"/>
        </w:rPr>
        <w:t>机器的利用率、提高加工车间总体效率，我们需要考虑最适宜的车间调度策略</w:t>
      </w:r>
      <w:r w:rsidR="007778B8">
        <w:fldChar w:fldCharType="begin"/>
      </w:r>
      <w:r w:rsidR="007778B8">
        <w:instrText xml:space="preserve"> ADDIN EN.CITE &lt;EndNote&gt;&lt;Cite&gt;&lt;Author&gt;Kiran&lt;/Author&gt;&lt;Year&gt;1984&lt;/Year&gt;&lt;RecNum&gt;41&lt;/RecNum&gt;&lt;DisplayText&gt;&lt;style face="superscript"&gt;[7]&lt;/style&gt;&lt;/DisplayText&gt;&lt;record&gt;&lt;rec-number&gt;41&lt;/rec-number&gt;&lt;foreign-keys&gt;&lt;key app="EN" db-id="ddwfrf059teeflet59b50fda0fesvt5dz9as" timestamp="1537078545"&gt;41&lt;/key&gt;&lt;/foreign-keys&gt;&lt;ref-type name="Journal Article"&gt;17&lt;/ref-type&gt;&lt;contributors&gt;&lt;authors&gt;&lt;author&gt;Kiran, Ali S&lt;/author&gt;&lt;author&gt;Smith, Milton L&lt;/author&gt;&lt;/authors&gt;&lt;/contributors&gt;&lt;titles&gt;&lt;title&gt;Simulation studies in job shop sheduling—I a survey&lt;/title&gt;&lt;secondary-title&gt;Computers &amp;amp; Industrial Engineering&lt;/secondary-title&gt;&lt;/titles&gt;&lt;periodical&gt;&lt;full-title&gt;Computers &amp;amp; Industrial Engineering&lt;/full-title&gt;&lt;/periodical&gt;&lt;pages&gt;87-93&lt;/pages&gt;&lt;volume&gt;8&lt;/volume&gt;&lt;number&gt;2&lt;/number&gt;&lt;dates&gt;&lt;year&gt;1984&lt;/year&gt;&lt;/dates&gt;&lt;isbn&gt;0360-8352&lt;/isbn&gt;&lt;urls&gt;&lt;/urls&gt;&lt;/record&gt;&lt;/Cite&gt;&lt;/EndNote&gt;</w:instrText>
      </w:r>
      <w:r w:rsidR="007778B8">
        <w:fldChar w:fldCharType="separate"/>
      </w:r>
      <w:r w:rsidR="007778B8" w:rsidRPr="007778B8">
        <w:rPr>
          <w:noProof/>
          <w:vertAlign w:val="superscript"/>
        </w:rPr>
        <w:t>[7]</w:t>
      </w:r>
      <w:r w:rsidR="007778B8">
        <w:fldChar w:fldCharType="end"/>
      </w:r>
      <w:r>
        <w:rPr>
          <w:rFonts w:hint="eastAsia"/>
        </w:rPr>
        <w:t>。</w:t>
      </w:r>
    </w:p>
    <w:p w14:paraId="23F1874B" w14:textId="77777777" w:rsidR="00EC5005" w:rsidRDefault="00EC5005" w:rsidP="006E1A21">
      <w:pPr>
        <w:ind w:firstLine="480"/>
      </w:pPr>
      <w:r>
        <w:rPr>
          <w:rFonts w:hint="eastAsia"/>
        </w:rPr>
        <w:t>寻找车间调度策略，首先要确定调度规则。所谓</w:t>
      </w:r>
      <w:r w:rsidRPr="001C5BEE">
        <w:rPr>
          <w:rFonts w:hint="eastAsia"/>
        </w:rPr>
        <w:t>调度规则，亦称优先分派规则，是能够决定如何将工件分配给机器、实现实际生产中车间作业调度的一或多种启发式规则的组合</w:t>
      </w:r>
      <w:r w:rsidR="00A4123A">
        <w:fldChar w:fldCharType="begin"/>
      </w:r>
      <w:r w:rsidR="007778B8">
        <w:rPr>
          <w:rFonts w:hint="eastAsia"/>
        </w:rPr>
        <w:instrText xml:space="preserve"> ADDIN EN.CITE &lt;EndNote&gt;&lt;Cite&gt;&lt;Author&gt;</w:instrText>
      </w:r>
      <w:r w:rsidR="007778B8">
        <w:rPr>
          <w:rFonts w:hint="eastAsia"/>
        </w:rPr>
        <w:instrText>范华丽</w:instrText>
      </w:r>
      <w:r w:rsidR="007778B8">
        <w:rPr>
          <w:rFonts w:hint="eastAsia"/>
        </w:rPr>
        <w:instrText>&lt;/Author&gt;&lt;Year&gt;2016&lt;/Year&gt;&lt;RecNum&gt;27&lt;/RecNum&gt;&lt;DisplayText&gt;&lt;style face="superscript"&gt;[8]&lt;/style&gt;&lt;/DisplayText&gt;&lt;record&gt;&lt;rec-number&gt;27&lt;/rec-number&gt;&lt;foreign-keys&gt;&lt;key app="EN" db-id="ddwfrf059teeflet59b50fda0fesvt5dz9as" timestamp="1537064827"&gt;27&lt;/key&gt;&lt;/foreign-keys&gt;&lt;ref-type name="Journal Article"&gt;17&lt;/ref-type&gt;&lt;contributors&gt;&lt;authors&gt;&lt;author&gt;</w:instrText>
      </w:r>
      <w:r w:rsidR="007778B8">
        <w:rPr>
          <w:rFonts w:hint="eastAsia"/>
        </w:rPr>
        <w:instrText>范华丽</w:instrText>
      </w:r>
      <w:r w:rsidR="007778B8">
        <w:rPr>
          <w:rFonts w:hint="eastAsia"/>
        </w:rPr>
        <w:instrText>&lt;/author&gt;&lt;author&gt;</w:instrText>
      </w:r>
      <w:r w:rsidR="007778B8">
        <w:rPr>
          <w:rFonts w:hint="eastAsia"/>
        </w:rPr>
        <w:instrText>熊禾根</w:instrText>
      </w:r>
      <w:r w:rsidR="007778B8">
        <w:rPr>
          <w:rFonts w:hint="eastAsia"/>
        </w:rPr>
        <w:instrText>&lt;/author&gt;&lt;author&gt;</w:instrText>
      </w:r>
      <w:r w:rsidR="007778B8">
        <w:rPr>
          <w:rFonts w:hint="eastAsia"/>
        </w:rPr>
        <w:instrText>蒋国璋</w:instrText>
      </w:r>
      <w:r w:rsidR="007778B8">
        <w:rPr>
          <w:rFonts w:hint="eastAsia"/>
        </w:rPr>
        <w:instrText>&lt;/author&gt;&lt;author&gt;</w:instrText>
      </w:r>
      <w:r w:rsidR="007778B8">
        <w:rPr>
          <w:rFonts w:hint="eastAsia"/>
        </w:rPr>
        <w:instrText>李公法</w:instrText>
      </w:r>
      <w:r w:rsidR="007778B8">
        <w:rPr>
          <w:rFonts w:hint="eastAsia"/>
        </w:rPr>
        <w:instrText>&lt;/author&gt;&lt;/authors&gt;&lt;/contributors&gt;&lt;titles&gt;&lt;title&gt;</w:instrText>
      </w:r>
      <w:r w:rsidR="007778B8">
        <w:rPr>
          <w:rFonts w:hint="eastAsia"/>
        </w:rPr>
        <w:instrText>动态车间作业调度问题中调度规则算法研究综述</w:instrText>
      </w:r>
      <w:r w:rsidR="007778B8">
        <w:rPr>
          <w:rFonts w:hint="eastAsia"/>
        </w:rPr>
        <w:instrText>&lt;/title&gt;&lt;secondary-title&gt;</w:instrText>
      </w:r>
      <w:r w:rsidR="007778B8">
        <w:rPr>
          <w:rFonts w:hint="eastAsia"/>
        </w:rPr>
        <w:instrText>计算机应用研究</w:instrText>
      </w:r>
      <w:r w:rsidR="007778B8">
        <w:rPr>
          <w:rFonts w:hint="eastAsia"/>
        </w:rPr>
        <w:instrText>&lt;/secondary-title&gt;&lt;/titles&gt;&lt;periodical&gt;&lt;full-title&gt;</w:instrText>
      </w:r>
      <w:r w:rsidR="007778B8">
        <w:rPr>
          <w:rFonts w:hint="eastAsia"/>
        </w:rPr>
        <w:instrText>计算机应用研究</w:instrText>
      </w:r>
      <w:r w:rsidR="007778B8">
        <w:rPr>
          <w:rFonts w:hint="eastAsia"/>
        </w:rPr>
        <w:instrText>&lt;/full-title&gt;&lt;/periodical&gt;&lt;pages&gt;648-653&lt;/pages&gt;&lt;volume&gt;33&lt;/volume&gt;&lt;number&gt;3&lt;/number&gt;&lt;dates&gt;&lt;year&gt;2016&lt;/year&gt;&lt;/dates&gt;&lt;urls&gt;&lt;/urls&gt;&lt;/record&gt;&lt;/Cite&gt;&lt;/EndNote&gt;</w:instrText>
      </w:r>
      <w:r w:rsidR="00A4123A">
        <w:fldChar w:fldCharType="separate"/>
      </w:r>
      <w:r w:rsidR="007778B8" w:rsidRPr="007778B8">
        <w:rPr>
          <w:noProof/>
          <w:vertAlign w:val="superscript"/>
        </w:rPr>
        <w:t>[8]</w:t>
      </w:r>
      <w:r w:rsidR="00A4123A">
        <w:fldChar w:fldCharType="end"/>
      </w:r>
      <w:r w:rsidRPr="001C5BEE">
        <w:rPr>
          <w:rFonts w:hint="eastAsia"/>
        </w:rPr>
        <w:t>。其具体作用为：每当有机器出现闲置，调度规则便会为等待中的工件分派各自的优先值。这一优先值可基于车间、机器、工件的特征而产生，并被用于为机器安排具有最高优先值的工件进行加工作业的过程。随着研究的深入，我们已经可以选择具有不同优先属性、结构特征的调度规则来配合实际生产要求。比如，根据规则与时间之间的关系，调度规则有动态静态之分；根据规则的结构特征，调度规则又有简单优先规则、组合规则、加权规则和启发式规则的分别</w:t>
      </w:r>
      <w:r w:rsidR="00A4123A">
        <w:fldChar w:fldCharType="begin">
          <w:fldData xml:space="preserve">PEVuZE5vdGU+PENpdGU+PEF1dGhvcj7ojIPljY7kuL08L0F1dGhvcj48WWVhcj4yMDE2PC9ZZWFy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</w:fldData>
        </w:fldChar>
      </w:r>
      <w:r w:rsidR="00000D38">
        <w:instrText xml:space="preserve"> ADDIN EN.CITE </w:instrText>
      </w:r>
      <w:r w:rsidR="00000D38">
        <w:fldChar w:fldCharType="begin">
          <w:fldData xml:space="preserve">PEVuZE5vdGU+PENpdGU+PEF1dGhvcj7ojIPljY7kuL08L0F1dGhvcj48WWVhcj4yMDE2PC9ZZWFy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</w:fldData>
        </w:fldChar>
      </w:r>
      <w:r w:rsidR="00000D38">
        <w:instrText xml:space="preserve"> ADDIN EN.CITE.DATA </w:instrText>
      </w:r>
      <w:r w:rsidR="00000D38">
        <w:fldChar w:fldCharType="end"/>
      </w:r>
      <w:r w:rsidR="00A4123A">
        <w:fldChar w:fldCharType="separate"/>
      </w:r>
      <w:r w:rsidR="00000D38" w:rsidRPr="00000D38">
        <w:rPr>
          <w:noProof/>
          <w:vertAlign w:val="superscript"/>
        </w:rPr>
        <w:t>[8-10]</w:t>
      </w:r>
      <w:r w:rsidR="00A4123A">
        <w:fldChar w:fldCharType="end"/>
      </w:r>
      <w:r w:rsidRPr="001C5BEE">
        <w:rPr>
          <w:rFonts w:hint="eastAsia"/>
        </w:rPr>
        <w:t>。</w:t>
      </w:r>
    </w:p>
    <w:p w14:paraId="03DFFF66" w14:textId="77777777" w:rsidR="00EC5005" w:rsidRDefault="00EC5005" w:rsidP="006E1A21">
      <w:pPr>
        <w:ind w:firstLine="480"/>
      </w:pPr>
      <w:r w:rsidRPr="001C5BEE">
        <w:rPr>
          <w:rFonts w:hint="eastAsia"/>
        </w:rPr>
        <w:t>结合本题车间模型的特征，我们认为动态规则、简单优先规则是能够有效而简洁的解决车间调度策略的调度规则。动态规则是与动态的工作环境相对应的，工作优先值会随着时间变化</w:t>
      </w:r>
      <w:r w:rsidR="00BD3AA7">
        <w:fldChar w:fldCharType="begin"/>
      </w:r>
      <w:r w:rsidR="00BD3AA7">
        <w:instrText xml:space="preserve"> ADDIN EN.CITE &lt;EndNote&gt;&lt;Cite&gt;&lt;Author&gt;El-Bouri&lt;/Author&gt;&lt;Year&gt;2012&lt;/Year&gt;&lt;RecNum&gt;42&lt;/RecNum&gt;&lt;DisplayText&gt;&lt;style face="superscript"&gt;[5]&lt;/style&gt;&lt;/DisplayText&gt;&lt;record&gt;&lt;rec-number&gt;42&lt;/rec-number&gt;&lt;foreign-keys&gt;&lt;key app="EN" db-id="ddwfrf059teeflet59b50fda0fesvt5dz9as" timestamp="1537078864"&gt;42&lt;/key&gt;&lt;/foreign-keys&gt;&lt;ref-type name="Journal Article"&gt;17&lt;/ref-type&gt;&lt;contributors&gt;&lt;authors&gt;&lt;author&gt;El-Bouri, Ahmed&lt;/author&gt;&lt;/authors&gt;&lt;/contributors&gt;&lt;titles&gt;&lt;title&gt;A cooperative dispatching approach for minimizing mean tardiness in a dynamic flowshop&lt;/title&gt;&lt;secondary-title&gt;Computers &amp;amp; Operations Research&lt;/secondary-title&gt;&lt;/titles&gt;&lt;periodical&gt;&lt;full-title&gt;Computers &amp;amp; Operations Research&lt;/full-title&gt;&lt;/periodical&gt;&lt;pages&gt;1305-1314&lt;/pages&gt;&lt;volume&gt;39&lt;/volume&gt;&lt;number&gt;7&lt;/number&gt;&lt;dates&gt;&lt;year&gt;2012&lt;/year&gt;&lt;/dates&gt;&lt;isbn&gt;0305-0548&lt;/isbn&gt;&lt;urls&gt;&lt;/urls&gt;&lt;/record&gt;&lt;/Cite&gt;&lt;/EndNote&gt;</w:instrText>
      </w:r>
      <w:r w:rsidR="00BD3AA7">
        <w:fldChar w:fldCharType="separate"/>
      </w:r>
      <w:r w:rsidR="00BD3AA7" w:rsidRPr="00BD3AA7">
        <w:rPr>
          <w:noProof/>
          <w:vertAlign w:val="superscript"/>
        </w:rPr>
        <w:t>[5]</w:t>
      </w:r>
      <w:r w:rsidR="00BD3AA7">
        <w:fldChar w:fldCharType="end"/>
      </w:r>
      <w:r w:rsidRPr="001C5BEE">
        <w:rPr>
          <w:rFonts w:hint="eastAsia"/>
        </w:rPr>
        <w:t>，如常见的</w:t>
      </w:r>
      <w:r w:rsidRPr="001C5BEE">
        <w:t>WINQ</w:t>
      </w:r>
      <w:r w:rsidRPr="001C5BEE">
        <w:t>规则</w:t>
      </w:r>
      <w:r w:rsidR="00BD3AA7">
        <w:fldChar w:fldCharType="begin"/>
      </w:r>
      <w:r w:rsidR="00BD3AA7">
        <w:instrText xml:space="preserve"> ADDIN EN.CITE &lt;EndNote&gt;&lt;Cite&gt;&lt;Author&gt;Branke&lt;/Author&gt;&lt;Year&gt;2011&lt;/Year&gt;&lt;RecNum&gt;43&lt;/RecNum&gt;&lt;DisplayText&gt;&lt;style face="superscript"&gt;[11]&lt;/style&gt;&lt;/DisplayText&gt;&lt;record&gt;&lt;rec-number&gt;43&lt;/rec-number&gt;&lt;foreign-keys&gt;&lt;key app="EN" db-id="ddwfrf059teeflet59b50fda0fesvt5dz9as" timestamp="1537079066"&gt;43&lt;/key&gt;&lt;/foreign-keys&gt;&lt;ref-type name="Journal Article"&gt;17&lt;/ref-type&gt;&lt;contributors&gt;&lt;authors&gt;&lt;author&gt;Branke, Juergen&lt;/author&gt;&lt;author&gt;Pickardt, Christoph W&lt;/author&gt;&lt;/authors&gt;&lt;/contributors&gt;&lt;titles&gt;&lt;title&gt;Evolutionary search for difficult problem instances to support the design of job shop dispatching rules&lt;/title&gt;&lt;secondary-title&gt;European Journal of Operational Research&lt;/secondary-title&gt;&lt;/titles&gt;&lt;periodical&gt;&lt;full-title&gt;European Journal of Operational Research&lt;/full-title&gt;&lt;/periodical&gt;&lt;pages&gt;22-32&lt;/pages&gt;&lt;volume&gt;212&lt;/volume&gt;&lt;number&gt;1&lt;/number&gt;&lt;dates&gt;&lt;year&gt;2011&lt;/year&gt;&lt;/dates&gt;&lt;isbn&gt;0377-2217&lt;/isbn&gt;&lt;urls&gt;&lt;/urls&gt;&lt;/record&gt;&lt;/Cite&gt;&lt;/EndNote&gt;</w:instrText>
      </w:r>
      <w:r w:rsidR="00BD3AA7">
        <w:fldChar w:fldCharType="separate"/>
      </w:r>
      <w:r w:rsidR="00BD3AA7" w:rsidRPr="00BD3AA7">
        <w:rPr>
          <w:noProof/>
          <w:vertAlign w:val="superscript"/>
        </w:rPr>
        <w:t>[11]</w:t>
      </w:r>
      <w:r w:rsidR="00BD3AA7">
        <w:fldChar w:fldCharType="end"/>
      </w:r>
      <w:r w:rsidRPr="001C5BEE">
        <w:t>。本题中，考虑到机器故障等随机事件的发生，整个工作环境是动态的，</w:t>
      </w:r>
      <w:r w:rsidRPr="001C5BEE">
        <w:t>CNC</w:t>
      </w:r>
      <w:r w:rsidRPr="001C5BEE">
        <w:t>的选择需要根据具体情况作出相应调整，从而达到最佳。</w:t>
      </w:r>
      <w:r w:rsidRPr="001C5BEE">
        <w:rPr>
          <w:rFonts w:hint="eastAsia"/>
        </w:rPr>
        <w:lastRenderedPageBreak/>
        <w:t>简单优先规则，一般情况下只包含一个车间系统参数，比如基于加工工时的</w:t>
      </w:r>
      <w:r w:rsidRPr="001C5BEE">
        <w:t>SPT</w:t>
      </w:r>
      <w:r w:rsidRPr="001C5BEE">
        <w:t>规则，基于交货期的</w:t>
      </w:r>
      <w:r w:rsidRPr="001C5BEE">
        <w:t>EDD</w:t>
      </w:r>
      <w:r w:rsidRPr="001C5BEE">
        <w:t>规则，以及其他基于工序数、到达时间、松弛时间等参数的规则。本题中，为了尽可能地提高工件加工效率，我们依据</w:t>
      </w:r>
      <w:r w:rsidRPr="001C5BEE">
        <w:t>SPT</w:t>
      </w:r>
      <w:r w:rsidRPr="001C5BEE">
        <w:t>规则，提出以下</w:t>
      </w:r>
      <w:r w:rsidRPr="001C5BEE">
        <w:t>RGV</w:t>
      </w:r>
      <w:r w:rsidRPr="001C5BEE">
        <w:t>动态调度模型。</w:t>
      </w:r>
    </w:p>
    <w:p w14:paraId="4355938B" w14:textId="77777777" w:rsidR="00EC5005" w:rsidRDefault="00EC5005" w:rsidP="005424B1">
      <w:pPr>
        <w:ind w:firstLine="480"/>
        <w:jc w:val="center"/>
      </w:pPr>
      <w:r>
        <w:rPr>
          <w:noProof/>
        </w:rPr>
        <w:drawing>
          <wp:inline distT="0" distB="0" distL="0" distR="0" wp14:anchorId="4D37BFE7" wp14:editId="6EC9DB21">
            <wp:extent cx="2574188" cy="4595070"/>
            <wp:effectExtent l="0" t="0" r="0" b="0"/>
            <wp:docPr id="1" name="图片 1" descr="C:\Users\halo\AppData\Local\Temp\WeChat Files\1161730467250048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o\AppData\Local\Temp\WeChat Files\116173046725004875.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74188" cy="4595070"/>
                    </a:xfrm>
                    <a:prstGeom prst="rect">
                      <a:avLst/>
                    </a:prstGeom>
                    <a:noFill/>
                    <a:ln>
                      <a:noFill/>
                    </a:ln>
                  </pic:spPr>
                </pic:pic>
              </a:graphicData>
            </a:graphic>
          </wp:inline>
        </w:drawing>
      </w:r>
    </w:p>
    <w:p w14:paraId="450A0AC5" w14:textId="75DF682E" w:rsidR="00EC5005" w:rsidRDefault="00EC5005" w:rsidP="005424B1">
      <w:pPr>
        <w:ind w:firstLine="482"/>
        <w:jc w:val="center"/>
      </w:pPr>
      <w:r w:rsidRPr="005424B1">
        <w:rPr>
          <w:b/>
        </w:rPr>
        <w:t>图</w:t>
      </w:r>
      <w:r w:rsidRPr="005424B1">
        <w:rPr>
          <w:b/>
        </w:rPr>
        <w:t xml:space="preserve"> </w:t>
      </w:r>
      <w:r w:rsidRPr="005424B1">
        <w:rPr>
          <w:b/>
        </w:rPr>
        <w:fldChar w:fldCharType="begin"/>
      </w:r>
      <w:r w:rsidRPr="005424B1">
        <w:rPr>
          <w:b/>
        </w:rPr>
        <w:instrText xml:space="preserve"> SEQ </w:instrText>
      </w:r>
      <w:r w:rsidRPr="005424B1">
        <w:rPr>
          <w:b/>
        </w:rPr>
        <w:instrText>图</w:instrText>
      </w:r>
      <w:r w:rsidRPr="005424B1">
        <w:rPr>
          <w:b/>
        </w:rPr>
        <w:instrText xml:space="preserve"> \* ARABIC </w:instrText>
      </w:r>
      <w:r w:rsidRPr="005424B1">
        <w:rPr>
          <w:b/>
        </w:rPr>
        <w:fldChar w:fldCharType="separate"/>
      </w:r>
      <w:r w:rsidR="00BD68B5">
        <w:rPr>
          <w:b/>
          <w:noProof/>
        </w:rPr>
        <w:t>1</w:t>
      </w:r>
      <w:r w:rsidRPr="005424B1">
        <w:rPr>
          <w:b/>
        </w:rPr>
        <w:fldChar w:fldCharType="end"/>
      </w:r>
      <w:r>
        <w:rPr>
          <w:rFonts w:hint="eastAsia"/>
        </w:rPr>
        <w:t xml:space="preserve"> RGV</w:t>
      </w:r>
      <w:r>
        <w:rPr>
          <w:rFonts w:hint="eastAsia"/>
        </w:rPr>
        <w:t>工作流程图</w:t>
      </w:r>
    </w:p>
    <w:p w14:paraId="2D4C0827" w14:textId="77777777" w:rsidR="00233FA0" w:rsidRDefault="00EC5005" w:rsidP="006E1A21">
      <w:pPr>
        <w:ind w:firstLine="480"/>
      </w:pPr>
      <w:r>
        <w:rPr>
          <w:rFonts w:hint="eastAsia"/>
        </w:rPr>
        <w:t>已知</w:t>
      </w:r>
      <w:r>
        <w:rPr>
          <w:rFonts w:hint="eastAsia"/>
        </w:rPr>
        <w:t>RGV</w:t>
      </w:r>
      <w:r>
        <w:rPr>
          <w:rFonts w:hint="eastAsia"/>
        </w:rPr>
        <w:t>有四个状态：移动状态、上下料状态、清洗状态、停止等待状态。当</w:t>
      </w:r>
      <w:r>
        <w:rPr>
          <w:rFonts w:hint="eastAsia"/>
        </w:rPr>
        <w:t>RGV</w:t>
      </w:r>
      <w:r>
        <w:rPr>
          <w:rFonts w:hint="eastAsia"/>
        </w:rPr>
        <w:t>转换至停止等待状态时，我们需要判断处于当下位点的</w:t>
      </w:r>
      <w:r>
        <w:rPr>
          <w:rFonts w:hint="eastAsia"/>
        </w:rPr>
        <w:t>RGV</w:t>
      </w:r>
      <w:r>
        <w:rPr>
          <w:rFonts w:hint="eastAsia"/>
        </w:rPr>
        <w:t>关于每个</w:t>
      </w:r>
      <w:r w:rsidR="005424B1">
        <w:rPr>
          <w:rFonts w:hint="eastAsia"/>
        </w:rPr>
        <w:t>CNC</w:t>
      </w:r>
      <w:r>
        <w:rPr>
          <w:rFonts w:hint="eastAsia"/>
        </w:rPr>
        <w:t>的</w:t>
      </w:r>
      <w:r>
        <w:rPr>
          <w:rFonts w:hint="eastAsia"/>
        </w:rPr>
        <w:t>T</w:t>
      </w:r>
      <w:r>
        <w:rPr>
          <w:rFonts w:hint="eastAsia"/>
        </w:rPr>
        <w:t>的相对大小。指标</w:t>
      </w:r>
      <w:r>
        <w:rPr>
          <w:rFonts w:hint="eastAsia"/>
        </w:rPr>
        <w:t>T</w:t>
      </w:r>
      <w:r>
        <w:rPr>
          <w:rFonts w:hint="eastAsia"/>
        </w:rPr>
        <w:t>的定义式如下：</w:t>
      </w:r>
    </w:p>
    <w:p w14:paraId="58E178D0" w14:textId="77777777" w:rsidR="00584CBD" w:rsidRPr="00584CBD" w:rsidRDefault="003E66FB" w:rsidP="00584CBD">
      <w:pPr>
        <w:ind w:firstLine="480"/>
      </w:pPr>
      <m:oMathPara>
        <m:oMath>
          <m:eqArr>
            <m:eqArrPr>
              <m:maxDist m:val="1"/>
              <m:ctrlPr>
                <w:rPr>
                  <w:rFonts w:ascii="Cambria Math" w:hAnsi="Cambria Math"/>
                  <w:i/>
                </w:rPr>
              </m:ctrlPr>
            </m:eqArrPr>
            <m:e>
              <m:r>
                <m:rPr>
                  <m:sty m:val="p"/>
                </m:rPr>
                <w:rPr>
                  <w:rFonts w:ascii="Cambria Math" w:hAnsi="Cambria Math" w:hint="eastAsia"/>
                </w:rPr>
                <m:t xml:space="preserve">T =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move</m:t>
                  </m:r>
                </m:sub>
              </m:sSub>
              <m:r>
                <m:rPr>
                  <m:sty m:val="p"/>
                </m:rPr>
                <w:rPr>
                  <w:rFonts w:ascii="Cambria Math" w:hAnsi="Cambria Math" w:hint="eastAsia"/>
                </w:rPr>
                <m:t xml:space="preserve"> </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left</m:t>
                  </m:r>
                </m:sub>
              </m:sSub>
              <m:r>
                <m:rPr>
                  <m:sty m:val="p"/>
                </m:rPr>
                <w:rPr>
                  <w:rFonts w:ascii="Cambria Math" w:hAnsi="Cambria Math" w:hint="eastAsia"/>
                </w:rPr>
                <m:t xml:space="preserve"> +</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load</m:t>
                  </m:r>
                </m:sub>
              </m:sSub>
              <m:r>
                <m:rPr>
                  <m:sty m:val="p"/>
                </m:rPr>
                <w:rPr>
                  <w:rFonts w:ascii="Cambria Math" w:hAnsi="Cambria Math" w:hint="eastAsia"/>
                </w:rPr>
                <m:t xml:space="preserve"> +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wash</m:t>
                  </m:r>
                </m:sub>
              </m:sSub>
              <m: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e>
          </m:eqArr>
        </m:oMath>
      </m:oMathPara>
    </w:p>
    <w:p w14:paraId="5CE4A9B0" w14:textId="77777777" w:rsidR="00EC5005" w:rsidRDefault="00EC5005" w:rsidP="005424B1">
      <w:pPr>
        <w:ind w:firstLineChars="0" w:firstLine="0"/>
      </w:pPr>
      <w:r>
        <w:t>其中，对于一个特定</w:t>
      </w:r>
      <w:r w:rsidR="005424B1">
        <w:t>CNC</w:t>
      </w:r>
      <w:r>
        <w:t>，</w:t>
      </w:r>
      <m:oMath>
        <m:sSub>
          <m:sSubPr>
            <m:ctrlPr>
              <w:rPr>
                <w:rFonts w:ascii="Cambria Math" w:eastAsia="Arial Unicode MS" w:hAnsi="Cambria Math" w:cs="Arial Unicode MS"/>
              </w:rPr>
            </m:ctrlPr>
          </m:sSubPr>
          <m:e>
            <m:r>
              <m:rPr>
                <m:sty m:val="p"/>
              </m:rPr>
              <w:rPr>
                <w:rFonts w:ascii="Cambria Math" w:eastAsia="Arial Unicode MS" w:hAnsi="Cambria Math" w:cs="Arial Unicode MS"/>
              </w:rPr>
              <m:t>t</m:t>
            </m:r>
          </m:e>
          <m:sub>
            <m:r>
              <m:rPr>
                <m:sty m:val="p"/>
              </m:rPr>
              <w:rPr>
                <w:rFonts w:ascii="Cambria Math" w:eastAsia="Arial Unicode MS" w:hAnsi="Cambria Math" w:cs="Arial Unicode MS"/>
              </w:rPr>
              <m:t>move</m:t>
            </m:r>
          </m:sub>
        </m:sSub>
      </m:oMath>
      <w:r>
        <w:rPr>
          <w:rFonts w:hint="eastAsia"/>
        </w:rPr>
        <w:t>为从</w:t>
      </w:r>
      <w:r>
        <w:rPr>
          <w:rFonts w:hint="eastAsia"/>
        </w:rPr>
        <w:t>RGV</w:t>
      </w:r>
      <w:r>
        <w:rPr>
          <w:rFonts w:hint="eastAsia"/>
        </w:rPr>
        <w:t>当前位点移动到该</w:t>
      </w:r>
      <w:r w:rsidR="005424B1">
        <w:rPr>
          <w:rFonts w:hint="eastAsia"/>
        </w:rPr>
        <w:t>CNC</w:t>
      </w:r>
      <w:r>
        <w:rPr>
          <w:rFonts w:hint="eastAsia"/>
        </w:rPr>
        <w:t>的时间，</w:t>
      </w:r>
      <m:oMath>
        <m:sSub>
          <m:sSubPr>
            <m:ctrlPr>
              <w:rPr>
                <w:rFonts w:ascii="Cambria Math" w:eastAsia="Arial Unicode MS" w:hAnsi="Cambria Math" w:cs="Arial Unicode MS"/>
              </w:rPr>
            </m:ctrlPr>
          </m:sSubPr>
          <m:e>
            <m:r>
              <m:rPr>
                <m:sty m:val="p"/>
              </m:rPr>
              <w:rPr>
                <w:rFonts w:ascii="Cambria Math" w:eastAsia="Arial Unicode MS" w:hAnsi="Cambria Math" w:cs="Arial Unicode MS"/>
              </w:rPr>
              <m:t>t</m:t>
            </m:r>
          </m:e>
          <m:sub>
            <m:r>
              <m:rPr>
                <m:sty m:val="p"/>
              </m:rPr>
              <w:rPr>
                <w:rFonts w:ascii="Cambria Math" w:eastAsia="Arial Unicode MS" w:hAnsi="Cambria Math" w:cs="Arial Unicode MS"/>
              </w:rPr>
              <m:t>left</m:t>
            </m:r>
          </m:sub>
        </m:sSub>
      </m:oMath>
      <w:r>
        <w:t>为</w:t>
      </w:r>
      <w:r>
        <w:t>RGV</w:t>
      </w:r>
      <w:r>
        <w:t>到达</w:t>
      </w:r>
      <w:r w:rsidR="005424B1">
        <w:t>CNC</w:t>
      </w:r>
      <w:r>
        <w:t>之后仍需等待</w:t>
      </w:r>
      <w:r w:rsidR="005424B1">
        <w:t>CNC</w:t>
      </w:r>
      <w:r>
        <w:t>对前料的加工时间，</w:t>
      </w:r>
      <m:oMath>
        <m:sSub>
          <m:sSubPr>
            <m:ctrlPr>
              <w:rPr>
                <w:rFonts w:ascii="Cambria Math" w:eastAsia="Arial Unicode MS" w:hAnsi="Cambria Math" w:cs="Arial Unicode MS"/>
              </w:rPr>
            </m:ctrlPr>
          </m:sSubPr>
          <m:e>
            <m:r>
              <m:rPr>
                <m:sty m:val="p"/>
              </m:rPr>
              <w:rPr>
                <w:rFonts w:ascii="Cambria Math" w:eastAsia="Arial Unicode MS" w:hAnsi="Cambria Math" w:cs="Arial Unicode MS"/>
              </w:rPr>
              <m:t>t</m:t>
            </m:r>
          </m:e>
          <m:sub>
            <m:r>
              <m:rPr>
                <m:sty m:val="p"/>
              </m:rPr>
              <w:rPr>
                <w:rFonts w:ascii="Cambria Math" w:eastAsia="Arial Unicode MS" w:hAnsi="Cambria Math" w:cs="Arial Unicode MS"/>
              </w:rPr>
              <m:t>load</m:t>
            </m:r>
          </m:sub>
        </m:sSub>
      </m:oMath>
      <w:r>
        <w:rPr>
          <w:rFonts w:hint="eastAsia"/>
        </w:rPr>
        <w:t>和</w:t>
      </w:r>
      <m:oMath>
        <m:sSub>
          <m:sSubPr>
            <m:ctrlPr>
              <w:rPr>
                <w:rFonts w:ascii="Cambria Math" w:eastAsia="Arial Unicode MS" w:hAnsi="Cambria Math" w:cs="Arial Unicode MS"/>
              </w:rPr>
            </m:ctrlPr>
          </m:sSubPr>
          <m:e>
            <m:r>
              <m:rPr>
                <m:sty m:val="p"/>
              </m:rPr>
              <w:rPr>
                <w:rFonts w:ascii="Cambria Math" w:eastAsia="Arial Unicode MS" w:hAnsi="Cambria Math" w:cs="Arial Unicode MS"/>
              </w:rPr>
              <m:t>t</m:t>
            </m:r>
          </m:e>
          <m:sub>
            <m:r>
              <m:rPr>
                <m:sty m:val="p"/>
              </m:rPr>
              <w:rPr>
                <w:rFonts w:ascii="Cambria Math" w:eastAsia="Arial Unicode MS" w:hAnsi="Cambria Math" w:cs="Arial Unicode MS"/>
              </w:rPr>
              <m:t>wash</m:t>
            </m:r>
          </m:sub>
        </m:sSub>
      </m:oMath>
      <w:r>
        <w:t>分别为</w:t>
      </w:r>
      <w:r>
        <w:t>RGV</w:t>
      </w:r>
      <w:r>
        <w:t>上下料时间与熟料清洗时间。四个量均为非负值。</w:t>
      </w:r>
    </w:p>
    <w:p w14:paraId="4B4EB4E1" w14:textId="77777777" w:rsidR="00EC5005" w:rsidRPr="0071358D" w:rsidRDefault="00EC5005" w:rsidP="006E1A21">
      <w:pPr>
        <w:ind w:firstLine="480"/>
      </w:pPr>
      <w:r>
        <w:rPr>
          <w:rFonts w:hint="eastAsia"/>
        </w:rPr>
        <w:t>这个</w:t>
      </w:r>
      <w:r>
        <w:rPr>
          <w:rFonts w:hint="eastAsia"/>
        </w:rPr>
        <w:t>T</w:t>
      </w:r>
      <w:r>
        <w:rPr>
          <w:rFonts w:hint="eastAsia"/>
        </w:rPr>
        <w:t>值便是我们简单优化原则的优先级判断指标，</w:t>
      </w:r>
      <w:r>
        <w:rPr>
          <w:rFonts w:hint="eastAsia"/>
        </w:rPr>
        <w:t>T</w:t>
      </w:r>
      <w:r>
        <w:rPr>
          <w:rFonts w:hint="eastAsia"/>
        </w:rPr>
        <w:t>越小代表</w:t>
      </w:r>
      <w:r>
        <w:rPr>
          <w:rFonts w:hint="eastAsia"/>
        </w:rPr>
        <w:t>RGV</w:t>
      </w:r>
      <w:r>
        <w:rPr>
          <w:rFonts w:hint="eastAsia"/>
        </w:rPr>
        <w:t>选择此</w:t>
      </w:r>
      <w:r>
        <w:rPr>
          <w:rFonts w:hint="eastAsia"/>
        </w:rPr>
        <w:t>CNC</w:t>
      </w:r>
      <w:r>
        <w:rPr>
          <w:rFonts w:hint="eastAsia"/>
        </w:rPr>
        <w:t>工作所带来系统的效率越高，因此该</w:t>
      </w:r>
      <w:r>
        <w:rPr>
          <w:rFonts w:hint="eastAsia"/>
        </w:rPr>
        <w:t>CNC</w:t>
      </w:r>
      <w:r>
        <w:rPr>
          <w:rFonts w:hint="eastAsia"/>
        </w:rPr>
        <w:t>所值得的优先级越高。通过比较</w:t>
      </w:r>
      <w:r>
        <w:rPr>
          <w:rFonts w:hint="eastAsia"/>
        </w:rPr>
        <w:t>8</w:t>
      </w:r>
      <w:r>
        <w:rPr>
          <w:rFonts w:hint="eastAsia"/>
        </w:rPr>
        <w:t>台</w:t>
      </w:r>
      <w:r w:rsidR="005424B1">
        <w:rPr>
          <w:rFonts w:hint="eastAsia"/>
        </w:rPr>
        <w:t>CNC</w:t>
      </w:r>
      <w:r>
        <w:rPr>
          <w:rFonts w:hint="eastAsia"/>
        </w:rPr>
        <w:t>对应的</w:t>
      </w:r>
      <w:r>
        <w:rPr>
          <w:rFonts w:hint="eastAsia"/>
        </w:rPr>
        <w:t>T</w:t>
      </w:r>
      <w:r>
        <w:rPr>
          <w:rFonts w:hint="eastAsia"/>
        </w:rPr>
        <w:t>值，选取拥有最小</w:t>
      </w:r>
      <w:r>
        <w:rPr>
          <w:rFonts w:hint="eastAsia"/>
        </w:rPr>
        <w:t>T</w:t>
      </w:r>
      <w:r>
        <w:rPr>
          <w:rFonts w:hint="eastAsia"/>
        </w:rPr>
        <w:t>值的</w:t>
      </w:r>
      <w:r w:rsidR="005424B1">
        <w:rPr>
          <w:rFonts w:hint="eastAsia"/>
        </w:rPr>
        <w:t>CNC</w:t>
      </w:r>
      <w:r>
        <w:rPr>
          <w:rFonts w:hint="eastAsia"/>
        </w:rPr>
        <w:t>作为最高优先级拥有者，并令</w:t>
      </w:r>
      <w:r>
        <w:rPr>
          <w:rFonts w:hint="eastAsia"/>
        </w:rPr>
        <w:t>RGV</w:t>
      </w:r>
      <w:r>
        <w:rPr>
          <w:rFonts w:hint="eastAsia"/>
        </w:rPr>
        <w:t>向此机器移动。</w:t>
      </w:r>
    </w:p>
    <w:p w14:paraId="257E03D1" w14:textId="77777777" w:rsidR="00A47AC8" w:rsidRDefault="00EC5005" w:rsidP="006E1A21">
      <w:pPr>
        <w:ind w:firstLine="480"/>
      </w:pPr>
      <w:r>
        <w:t>当</w:t>
      </w:r>
      <w:r>
        <w:t>RGV</w:t>
      </w:r>
      <w:r>
        <w:t>完成对新</w:t>
      </w:r>
      <w:r w:rsidR="005424B1">
        <w:t>CNC</w:t>
      </w:r>
      <w:r>
        <w:t>的移动、等待上料（可不存在）、上下料、清洗操作后，又会</w:t>
      </w:r>
      <w:r>
        <w:lastRenderedPageBreak/>
        <w:t>进入停止等待状态，如此重复上述决策，完成整个动态调度过程。</w:t>
      </w:r>
    </w:p>
    <w:p w14:paraId="6E6527DD" w14:textId="77777777" w:rsidR="001275BC" w:rsidRDefault="00D6411A" w:rsidP="005424B1">
      <w:pPr>
        <w:pStyle w:val="3"/>
      </w:pPr>
      <w:r w:rsidRPr="00492994">
        <w:rPr>
          <w:rFonts w:hint="eastAsia"/>
        </w:rPr>
        <w:t>5.1</w:t>
      </w:r>
      <w:r w:rsidR="006E1A21">
        <w:t>.</w:t>
      </w:r>
      <w:r w:rsidRPr="00492994">
        <w:rPr>
          <w:rFonts w:hint="eastAsia"/>
        </w:rPr>
        <w:t xml:space="preserve">2 </w:t>
      </w:r>
      <w:r w:rsidR="00A47AC8" w:rsidRPr="00492994">
        <w:rPr>
          <w:rFonts w:hint="eastAsia"/>
        </w:rPr>
        <w:t>双工序作业RGV动态调度模型</w:t>
      </w:r>
    </w:p>
    <w:p w14:paraId="39B7394E" w14:textId="77777777" w:rsidR="001275BC" w:rsidRPr="006E1A21" w:rsidRDefault="001275BC" w:rsidP="006E1A21">
      <w:pPr>
        <w:ind w:firstLine="480"/>
      </w:pPr>
      <w:r>
        <w:rPr>
          <w:rFonts w:hint="eastAsia"/>
        </w:rPr>
        <w:t>参考题目给出的智能加工系统参数，在单工序作业系统各种，“</w:t>
      </w:r>
      <w:r>
        <w:rPr>
          <w:rFonts w:hint="eastAsia"/>
        </w:rPr>
        <w:t>RGV</w:t>
      </w:r>
      <w:r>
        <w:rPr>
          <w:rFonts w:hint="eastAsia"/>
        </w:rPr>
        <w:t>为</w:t>
      </w:r>
      <w:r>
        <w:rPr>
          <w:rFonts w:hint="eastAsia"/>
        </w:rPr>
        <w:t>CNC</w:t>
      </w:r>
      <w:r>
        <w:rPr>
          <w:rFonts w:hint="eastAsia"/>
        </w:rPr>
        <w:t>上下料的时间”包含了</w:t>
      </w:r>
      <w:r>
        <w:rPr>
          <w:rFonts w:hint="eastAsia"/>
        </w:rPr>
        <w:t>RGV</w:t>
      </w:r>
      <w:r>
        <w:rPr>
          <w:rFonts w:hint="eastAsia"/>
        </w:rPr>
        <w:t>从上料传送带上取料的时间。这启示我们，对于两道工序的生产而言，进行完第一道工序的半熟料可以放置在上料传送带上，和生料一样在上料之前被抓取。除此之外，我们还考虑由机械臂抓取半熟料之后直接放入负责第二道工序的</w:t>
      </w:r>
      <w:r>
        <w:rPr>
          <w:rFonts w:hint="eastAsia"/>
        </w:rPr>
        <w:t>CNC</w:t>
      </w:r>
      <w:r>
        <w:rPr>
          <w:rFonts w:hint="eastAsia"/>
        </w:rPr>
        <w:t>上加工为熟料。参照这两种思路的</w:t>
      </w:r>
      <w:r>
        <w:rPr>
          <w:rFonts w:hint="eastAsia"/>
        </w:rPr>
        <w:t>RGV</w:t>
      </w:r>
      <w:r>
        <w:rPr>
          <w:rFonts w:hint="eastAsia"/>
        </w:rPr>
        <w:t>调度模型将分别被讨论。并且下一部分的仿真模拟将给出模型效率的比较。</w:t>
      </w:r>
    </w:p>
    <w:p w14:paraId="451E2E17" w14:textId="77777777" w:rsidR="00AC4653" w:rsidRPr="00BA1CFD" w:rsidRDefault="00AC4653" w:rsidP="005424B1">
      <w:pPr>
        <w:pStyle w:val="4"/>
      </w:pPr>
      <w:r w:rsidRPr="00BA1CFD">
        <w:rPr>
          <w:rFonts w:hint="eastAsia"/>
        </w:rPr>
        <w:t>5.1</w:t>
      </w:r>
      <w:r w:rsidR="006E1A21">
        <w:t>.</w:t>
      </w:r>
      <w:r w:rsidRPr="00BA1CFD">
        <w:rPr>
          <w:rFonts w:hint="eastAsia"/>
        </w:rPr>
        <w:t>2</w:t>
      </w:r>
      <w:r w:rsidR="006E1A21">
        <w:t>.</w:t>
      </w:r>
      <w:r w:rsidRPr="00BA1CFD">
        <w:rPr>
          <w:rFonts w:hint="eastAsia"/>
        </w:rPr>
        <w:t xml:space="preserve">1 </w:t>
      </w:r>
      <w:r w:rsidR="00BA1CFD" w:rsidRPr="00BA1CFD">
        <w:rPr>
          <w:rFonts w:hint="eastAsia"/>
        </w:rPr>
        <w:t>假设半熟料需放置在上料传送带上</w:t>
      </w:r>
    </w:p>
    <w:p w14:paraId="31DB1082" w14:textId="77777777" w:rsidR="009539CD" w:rsidRDefault="00EC5005" w:rsidP="006E1A21">
      <w:pPr>
        <w:ind w:firstLine="480"/>
      </w:pPr>
      <w:r>
        <w:rPr>
          <w:rFonts w:hint="eastAsia"/>
        </w:rPr>
        <w:t>当我们考虑两道工序的车间作业时，</w:t>
      </w:r>
      <w:r w:rsidR="00240691">
        <w:rPr>
          <w:rFonts w:hint="eastAsia"/>
        </w:rPr>
        <w:t>若假设经过第一道工序加工完成的半熟料均被放置在上料传送带上，</w:t>
      </w:r>
      <w:r>
        <w:rPr>
          <w:rFonts w:hint="eastAsia"/>
        </w:rPr>
        <w:t>RGV</w:t>
      </w:r>
      <w:r>
        <w:rPr>
          <w:rFonts w:hint="eastAsia"/>
        </w:rPr>
        <w:t>的动态调度模型与只考虑一道工序的情况是相同的。</w:t>
      </w:r>
      <w:r w:rsidR="009641AA">
        <w:rPr>
          <w:rFonts w:hint="eastAsia"/>
        </w:rPr>
        <w:t>即</w:t>
      </w:r>
      <w:r w:rsidR="009641AA">
        <w:rPr>
          <w:rFonts w:hint="eastAsia"/>
        </w:rPr>
        <w:t>T</w:t>
      </w:r>
      <w:r w:rsidR="009641AA">
        <w:rPr>
          <w:rFonts w:hint="eastAsia"/>
        </w:rPr>
        <w:t>值仍遵循：</w:t>
      </w:r>
    </w:p>
    <w:p w14:paraId="3C151123" w14:textId="77777777" w:rsidR="00E640B5" w:rsidRPr="00E640B5" w:rsidRDefault="003E66FB" w:rsidP="00E640B5">
      <w:pPr>
        <w:ind w:firstLine="480"/>
      </w:pPr>
      <m:oMathPara>
        <m:oMath>
          <m:eqArr>
            <m:eqArrPr>
              <m:maxDist m:val="1"/>
              <m:ctrlPr>
                <w:rPr>
                  <w:rFonts w:ascii="Cambria Math" w:hAnsi="Cambria Math"/>
                  <w:i/>
                </w:rPr>
              </m:ctrlPr>
            </m:eqArrPr>
            <m:e>
              <m:r>
                <m:rPr>
                  <m:sty m:val="p"/>
                </m:rPr>
                <w:rPr>
                  <w:rFonts w:ascii="Cambria Math" w:hAnsi="Cambria Math" w:hint="eastAsia"/>
                </w:rPr>
                <m:t xml:space="preserve">T =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move</m:t>
                  </m:r>
                </m:sub>
              </m:sSub>
              <m:r>
                <m:rPr>
                  <m:sty m:val="p"/>
                </m:rPr>
                <w:rPr>
                  <w:rFonts w:ascii="Cambria Math" w:hAnsi="Cambria Math" w:hint="eastAsia"/>
                </w:rPr>
                <m:t xml:space="preserve"> </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left</m:t>
                  </m:r>
                </m:sub>
              </m:sSub>
              <m:r>
                <m:rPr>
                  <m:sty m:val="p"/>
                </m:rPr>
                <w:rPr>
                  <w:rFonts w:ascii="Cambria Math" w:hAnsi="Cambria Math" w:hint="eastAsia"/>
                </w:rPr>
                <m:t xml:space="preserve"> +</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load</m:t>
                  </m:r>
                </m:sub>
              </m:sSub>
              <m:r>
                <m:rPr>
                  <m:sty m:val="p"/>
                </m:rPr>
                <w:rPr>
                  <w:rFonts w:ascii="Cambria Math" w:hAnsi="Cambria Math" w:hint="eastAsia"/>
                </w:rPr>
                <m:t xml:space="preserve"> +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wash</m:t>
                  </m:r>
                </m:sub>
              </m:sSub>
              <m: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e>
          </m:eqArr>
        </m:oMath>
      </m:oMathPara>
    </w:p>
    <w:p w14:paraId="0F3F3140" w14:textId="77777777" w:rsidR="00EC5005" w:rsidRDefault="00EC5005" w:rsidP="006E1A21">
      <w:pPr>
        <w:ind w:firstLine="480"/>
      </w:pPr>
      <w:r>
        <w:rPr>
          <w:rFonts w:hint="eastAsia"/>
        </w:rPr>
        <w:t>当</w:t>
      </w:r>
      <w:r>
        <w:rPr>
          <w:rFonts w:hint="eastAsia"/>
        </w:rPr>
        <w:t>RGV</w:t>
      </w:r>
      <w:r>
        <w:rPr>
          <w:rFonts w:hint="eastAsia"/>
        </w:rPr>
        <w:t>进入停止等待状态时，无论它下一步移动至进行第一道工序还是第二道工序加工的</w:t>
      </w:r>
      <w:r w:rsidR="005424B1">
        <w:rPr>
          <w:rFonts w:hint="eastAsia"/>
        </w:rPr>
        <w:t>CNC</w:t>
      </w:r>
      <w:r>
        <w:rPr>
          <w:rFonts w:hint="eastAsia"/>
        </w:rPr>
        <w:t>机器，其操作流程均遵循移动、等待上料（可不存在）、上下料、清洗的过程。</w:t>
      </w:r>
      <w:r w:rsidR="005424B1">
        <w:rPr>
          <w:rFonts w:hint="eastAsia"/>
        </w:rPr>
        <w:t>CNC</w:t>
      </w:r>
      <w:r>
        <w:rPr>
          <w:rFonts w:hint="eastAsia"/>
        </w:rPr>
        <w:t>具体进行第几道工序的加工对于模型设置并无影响。故上述</w:t>
      </w:r>
      <w:r>
        <w:rPr>
          <w:rFonts w:hint="eastAsia"/>
        </w:rPr>
        <w:t>RGV</w:t>
      </w:r>
      <w:r>
        <w:rPr>
          <w:rFonts w:hint="eastAsia"/>
        </w:rPr>
        <w:t>动态调度模型仍成立。</w:t>
      </w:r>
    </w:p>
    <w:p w14:paraId="06512D4F" w14:textId="77777777" w:rsidR="00A47AC8" w:rsidRDefault="00EC5005" w:rsidP="006E1A21">
      <w:pPr>
        <w:ind w:firstLine="480"/>
      </w:pPr>
      <w:r>
        <w:rPr>
          <w:rFonts w:hint="eastAsia"/>
        </w:rPr>
        <w:t>在对模型进行仿真决策时，由于</w:t>
      </w:r>
      <w:r>
        <w:rPr>
          <w:rFonts w:hint="eastAsia"/>
        </w:rPr>
        <w:t>CNC</w:t>
      </w:r>
      <w:r>
        <w:rPr>
          <w:rFonts w:hint="eastAsia"/>
        </w:rPr>
        <w:t>刀具无法更换，我们需要考虑到分别负责两道工序的</w:t>
      </w:r>
      <w:r>
        <w:rPr>
          <w:rFonts w:hint="eastAsia"/>
        </w:rPr>
        <w:t>CNC</w:t>
      </w:r>
      <w:r>
        <w:rPr>
          <w:rFonts w:hint="eastAsia"/>
        </w:rPr>
        <w:t>机器排布问题。两种</w:t>
      </w:r>
      <w:r>
        <w:rPr>
          <w:rFonts w:hint="eastAsia"/>
        </w:rPr>
        <w:t>CNC</w:t>
      </w:r>
      <w:r>
        <w:rPr>
          <w:rFonts w:hint="eastAsia"/>
        </w:rPr>
        <w:t>的数量与位置将影响</w:t>
      </w:r>
      <w:r>
        <w:rPr>
          <w:rFonts w:hint="eastAsia"/>
        </w:rPr>
        <w:t>RGV</w:t>
      </w:r>
      <w:r>
        <w:rPr>
          <w:rFonts w:hint="eastAsia"/>
        </w:rPr>
        <w:t>的调度与生产效率。比如，两道工序加工时间不同，故要合理配置两类机器数量使得两道工序顺畅高效的衔接。再者，考虑到只有两道工序配合衔接紧密才不会出现某一种机器的大量闲置，两类机器的分布差异所导致的</w:t>
      </w:r>
      <w:r>
        <w:rPr>
          <w:rFonts w:hint="eastAsia"/>
        </w:rPr>
        <w:t>RGV</w:t>
      </w:r>
      <w:r>
        <w:rPr>
          <w:rFonts w:hint="eastAsia"/>
        </w:rPr>
        <w:t>在其间移动时间的差异也要考虑在内。</w:t>
      </w:r>
    </w:p>
    <w:p w14:paraId="7343E6FE" w14:textId="77777777" w:rsidR="009539CD" w:rsidRPr="00FE2571" w:rsidRDefault="009539CD" w:rsidP="005424B1">
      <w:pPr>
        <w:pStyle w:val="4"/>
      </w:pPr>
      <w:r w:rsidRPr="00FE2571">
        <w:rPr>
          <w:rFonts w:hint="eastAsia"/>
        </w:rPr>
        <w:t>5.1</w:t>
      </w:r>
      <w:r w:rsidR="006E1A21">
        <w:t>.</w:t>
      </w:r>
      <w:r w:rsidRPr="00FE2571">
        <w:rPr>
          <w:rFonts w:hint="eastAsia"/>
        </w:rPr>
        <w:t>2</w:t>
      </w:r>
      <w:r w:rsidR="006E1A21">
        <w:t>.</w:t>
      </w:r>
      <w:r w:rsidRPr="00FE2571">
        <w:rPr>
          <w:rFonts w:hint="eastAsia"/>
        </w:rPr>
        <w:t xml:space="preserve">2 </w:t>
      </w:r>
      <w:r w:rsidRPr="00FE2571">
        <w:rPr>
          <w:rFonts w:hint="eastAsia"/>
        </w:rPr>
        <w:t>假设机械臂抓取半熟料之后直接放入负责第二道工序的</w:t>
      </w:r>
      <w:r w:rsidRPr="00FE2571">
        <w:rPr>
          <w:rFonts w:hint="eastAsia"/>
        </w:rPr>
        <w:t>CNC</w:t>
      </w:r>
      <w:r w:rsidRPr="00FE2571">
        <w:tab/>
      </w:r>
    </w:p>
    <w:p w14:paraId="0F01A06D" w14:textId="77777777" w:rsidR="009539CD" w:rsidRDefault="00FE2571" w:rsidP="006E1A21">
      <w:pPr>
        <w:ind w:firstLine="480"/>
      </w:pPr>
      <w:r w:rsidRPr="00FE2571">
        <w:rPr>
          <w:rFonts w:hint="eastAsia"/>
        </w:rPr>
        <w:t>这一情形下，</w:t>
      </w:r>
      <w:r w:rsidRPr="00FE2571">
        <w:rPr>
          <w:rFonts w:hint="eastAsia"/>
        </w:rPr>
        <w:t>RGV</w:t>
      </w:r>
      <w:r w:rsidRPr="00FE2571">
        <w:rPr>
          <w:rFonts w:hint="eastAsia"/>
        </w:rPr>
        <w:t>的工作流程</w:t>
      </w:r>
      <w:r w:rsidR="0025650F">
        <w:rPr>
          <w:rFonts w:hint="eastAsia"/>
        </w:rPr>
        <w:t>与调度决策</w:t>
      </w:r>
      <w:r w:rsidRPr="00FE2571">
        <w:rPr>
          <w:rFonts w:hint="eastAsia"/>
        </w:rPr>
        <w:t>将会有所不同</w:t>
      </w:r>
      <w:r>
        <w:rPr>
          <w:rFonts w:hint="eastAsia"/>
        </w:rPr>
        <w:t>。</w:t>
      </w:r>
      <w:r w:rsidR="0025650F">
        <w:rPr>
          <w:rFonts w:hint="eastAsia"/>
        </w:rPr>
        <w:t>当</w:t>
      </w:r>
      <w:r w:rsidR="0025650F">
        <w:rPr>
          <w:rFonts w:hint="eastAsia"/>
        </w:rPr>
        <w:t>RGV</w:t>
      </w:r>
      <w:r w:rsidR="0025650F">
        <w:rPr>
          <w:rFonts w:hint="eastAsia"/>
        </w:rPr>
        <w:t>从负责第一道工序的</w:t>
      </w:r>
      <w:r w:rsidR="0025650F">
        <w:rPr>
          <w:rFonts w:hint="eastAsia"/>
        </w:rPr>
        <w:t>CNC</w:t>
      </w:r>
      <w:r w:rsidR="0025650F">
        <w:rPr>
          <w:rFonts w:hint="eastAsia"/>
        </w:rPr>
        <w:t>上抓取半熟料后，没有将其下放至上料传送带的时间，而直接计算</w:t>
      </w:r>
      <w:r w:rsidR="009641AA">
        <w:rPr>
          <w:rFonts w:hint="eastAsia"/>
        </w:rPr>
        <w:t>8</w:t>
      </w:r>
      <w:r w:rsidR="009641AA">
        <w:rPr>
          <w:rFonts w:hint="eastAsia"/>
        </w:rPr>
        <w:t>台</w:t>
      </w:r>
      <w:r w:rsidR="009641AA">
        <w:rPr>
          <w:rFonts w:hint="eastAsia"/>
        </w:rPr>
        <w:t>CNC</w:t>
      </w:r>
      <w:r w:rsidR="009641AA">
        <w:rPr>
          <w:rFonts w:hint="eastAsia"/>
        </w:rPr>
        <w:t>中负责第二道工序的</w:t>
      </w:r>
      <w:r w:rsidR="009641AA">
        <w:rPr>
          <w:rFonts w:hint="eastAsia"/>
        </w:rPr>
        <w:t>CNC</w:t>
      </w:r>
      <w:r w:rsidR="009641AA">
        <w:rPr>
          <w:rFonts w:hint="eastAsia"/>
        </w:rPr>
        <w:t>的</w:t>
      </w:r>
      <w:r w:rsidR="009641AA">
        <w:rPr>
          <w:rFonts w:hint="eastAsia"/>
        </w:rPr>
        <w:t>T</w:t>
      </w:r>
      <w:r w:rsidR="009641AA">
        <w:rPr>
          <w:rFonts w:hint="eastAsia"/>
        </w:rPr>
        <w:t>值，确定优先级最高的</w:t>
      </w:r>
      <w:r w:rsidR="009641AA">
        <w:rPr>
          <w:rFonts w:hint="eastAsia"/>
        </w:rPr>
        <w:t>CNC</w:t>
      </w:r>
      <w:r w:rsidR="009641AA">
        <w:rPr>
          <w:rFonts w:hint="eastAsia"/>
        </w:rPr>
        <w:t>并向其移动将半熟料上至该</w:t>
      </w:r>
      <w:r w:rsidR="009641AA">
        <w:rPr>
          <w:rFonts w:hint="eastAsia"/>
        </w:rPr>
        <w:t>CNC</w:t>
      </w:r>
      <w:r w:rsidR="009641AA">
        <w:rPr>
          <w:rFonts w:hint="eastAsia"/>
        </w:rPr>
        <w:t>。</w:t>
      </w:r>
    </w:p>
    <w:p w14:paraId="4C743CB4" w14:textId="77777777" w:rsidR="009641AA" w:rsidRDefault="009641AA" w:rsidP="006E1A21">
      <w:pPr>
        <w:ind w:firstLine="480"/>
      </w:pPr>
      <w:r>
        <w:rPr>
          <w:rFonts w:hint="eastAsia"/>
        </w:rPr>
        <w:t>具体的，对于负责第一道工序是</w:t>
      </w:r>
      <w:r>
        <w:rPr>
          <w:rFonts w:hint="eastAsia"/>
        </w:rPr>
        <w:t>CNC</w:t>
      </w:r>
      <w:r>
        <w:rPr>
          <w:rFonts w:hint="eastAsia"/>
        </w:rPr>
        <w:t>，</w:t>
      </w:r>
      <w:r>
        <w:rPr>
          <w:rFonts w:hint="eastAsia"/>
        </w:rPr>
        <w:t>RGV</w:t>
      </w:r>
      <w:r>
        <w:rPr>
          <w:rFonts w:hint="eastAsia"/>
        </w:rPr>
        <w:t>的决策指标</w:t>
      </w:r>
      <w:r>
        <w:rPr>
          <w:rFonts w:hint="eastAsia"/>
        </w:rPr>
        <w:t>T</w:t>
      </w:r>
      <w:r>
        <w:rPr>
          <w:rFonts w:hint="eastAsia"/>
        </w:rPr>
        <w:t>为：</w:t>
      </w:r>
    </w:p>
    <w:p w14:paraId="2249ADB1" w14:textId="77777777" w:rsidR="00E640B5" w:rsidRPr="00E640B5" w:rsidRDefault="003E66FB" w:rsidP="00E640B5">
      <w:pPr>
        <w:ind w:firstLine="480"/>
      </w:pPr>
      <m:oMathPara>
        <m:oMath>
          <m:eqArr>
            <m:eqArrPr>
              <m:maxDist m:val="1"/>
              <m:ctrlPr>
                <w:rPr>
                  <w:rFonts w:ascii="Cambria Math" w:hAnsi="Cambria Math"/>
                  <w:i/>
                </w:rPr>
              </m:ctrlPr>
            </m:eqArrPr>
            <m:e>
              <m:r>
                <m:rPr>
                  <m:sty m:val="p"/>
                </m:rPr>
                <w:rPr>
                  <w:rFonts w:ascii="Cambria Math" w:hAnsi="Cambria Math" w:hint="eastAsia"/>
                </w:rPr>
                <m:t xml:space="preserve">T =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move</m:t>
                  </m:r>
                </m:sub>
              </m:sSub>
              <m:r>
                <m:rPr>
                  <m:sty m:val="p"/>
                </m:rPr>
                <w:rPr>
                  <w:rFonts w:ascii="Cambria Math" w:hAnsi="Cambria Math" w:hint="eastAsia"/>
                </w:rPr>
                <m:t xml:space="preserve"> </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left</m:t>
                  </m:r>
                </m:sub>
              </m:sSub>
              <m:r>
                <m:rPr>
                  <m:sty m:val="p"/>
                </m:rPr>
                <w:rPr>
                  <w:rFonts w:ascii="Cambria Math" w:hAnsi="Cambria Math" w:hint="eastAsia"/>
                </w:rPr>
                <m:t xml:space="preserve"> +</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load</m:t>
                  </m:r>
                </m:sub>
              </m:sSub>
              <m: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e>
          </m:eqArr>
        </m:oMath>
      </m:oMathPara>
    </w:p>
    <w:p w14:paraId="7F993324" w14:textId="77777777" w:rsidR="009641AA" w:rsidRDefault="009641AA" w:rsidP="006E1A21">
      <w:pPr>
        <w:ind w:firstLine="480"/>
      </w:pPr>
      <w:r>
        <w:rPr>
          <w:rFonts w:hint="eastAsia"/>
        </w:rPr>
        <w:t>对于负责第二道工序是</w:t>
      </w:r>
      <w:r>
        <w:rPr>
          <w:rFonts w:hint="eastAsia"/>
        </w:rPr>
        <w:t>CNC</w:t>
      </w:r>
      <w:r>
        <w:rPr>
          <w:rFonts w:hint="eastAsia"/>
        </w:rPr>
        <w:t>，</w:t>
      </w:r>
      <w:r>
        <w:rPr>
          <w:rFonts w:hint="eastAsia"/>
        </w:rPr>
        <w:t>RGV</w:t>
      </w:r>
      <w:r>
        <w:rPr>
          <w:rFonts w:hint="eastAsia"/>
        </w:rPr>
        <w:t>的决策指标</w:t>
      </w:r>
      <w:r>
        <w:rPr>
          <w:rFonts w:hint="eastAsia"/>
        </w:rPr>
        <w:t>T</w:t>
      </w:r>
      <w:r>
        <w:rPr>
          <w:rFonts w:hint="eastAsia"/>
        </w:rPr>
        <w:t>为：</w:t>
      </w:r>
    </w:p>
    <w:p w14:paraId="334BF619" w14:textId="77777777" w:rsidR="00E640B5" w:rsidRPr="00E640B5" w:rsidRDefault="003E66FB" w:rsidP="00E640B5">
      <w:pPr>
        <w:ind w:firstLine="480"/>
      </w:pPr>
      <m:oMathPara>
        <m:oMath>
          <m:eqArr>
            <m:eqArrPr>
              <m:maxDist m:val="1"/>
              <m:ctrlPr>
                <w:rPr>
                  <w:rFonts w:ascii="Cambria Math" w:hAnsi="Cambria Math"/>
                  <w:i/>
                </w:rPr>
              </m:ctrlPr>
            </m:eqArrPr>
            <m:e>
              <m:r>
                <m:rPr>
                  <m:sty m:val="p"/>
                </m:rPr>
                <w:rPr>
                  <w:rFonts w:ascii="Cambria Math" w:hAnsi="Cambria Math" w:hint="eastAsia"/>
                </w:rPr>
                <m:t xml:space="preserve">T =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move</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left</m:t>
                  </m:r>
                </m:sub>
              </m:sSub>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load</m:t>
                  </m:r>
                </m:sub>
              </m:sSub>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wash</m:t>
                  </m:r>
                </m:sub>
              </m:sSub>
              <m: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e>
          </m:eqArr>
        </m:oMath>
      </m:oMathPara>
    </w:p>
    <w:p w14:paraId="042CE70A" w14:textId="77777777" w:rsidR="009641AA" w:rsidRDefault="009641AA" w:rsidP="006E1A21">
      <w:pPr>
        <w:ind w:firstLine="480"/>
      </w:pPr>
      <w:r>
        <w:t>这两</w:t>
      </w:r>
      <w:r w:rsidR="0039439B">
        <w:t>种</w:t>
      </w:r>
      <w:r w:rsidR="0039439B">
        <w:t>CNC</w:t>
      </w:r>
      <w:r w:rsidR="0039439B">
        <w:t>的决策指标</w:t>
      </w:r>
      <w:r w:rsidR="0039439B">
        <w:t>T</w:t>
      </w:r>
      <w:r w:rsidR="0039439B">
        <w:t>虽然组成不同，但是鉴于假设的清洗时间（主要为下料时间）固定，相当于加上一个常数。所以对于具体决策结果不会有影响。</w:t>
      </w:r>
    </w:p>
    <w:p w14:paraId="49A828D3" w14:textId="77777777" w:rsidR="0039439B" w:rsidRDefault="0039439B" w:rsidP="005424B1">
      <w:pPr>
        <w:pStyle w:val="4"/>
      </w:pPr>
      <w:r w:rsidRPr="0039439B">
        <w:rPr>
          <w:rFonts w:hint="eastAsia"/>
        </w:rPr>
        <w:t>5.1</w:t>
      </w:r>
      <w:r w:rsidR="006E1A21">
        <w:t>.</w:t>
      </w:r>
      <w:r w:rsidRPr="0039439B">
        <w:rPr>
          <w:rFonts w:hint="eastAsia"/>
        </w:rPr>
        <w:t>2</w:t>
      </w:r>
      <w:r w:rsidR="006E1A21">
        <w:t>.</w:t>
      </w:r>
      <w:r w:rsidRPr="0039439B">
        <w:rPr>
          <w:rFonts w:hint="eastAsia"/>
        </w:rPr>
        <w:t xml:space="preserve">3 </w:t>
      </w:r>
      <w:r w:rsidRPr="0039439B">
        <w:rPr>
          <w:rFonts w:hint="eastAsia"/>
        </w:rPr>
        <w:t>两种双工序操作模式的对比</w:t>
      </w:r>
    </w:p>
    <w:p w14:paraId="5332F759" w14:textId="77777777" w:rsidR="0039439B" w:rsidRPr="0039439B" w:rsidRDefault="00AE4953" w:rsidP="006E1A21">
      <w:pPr>
        <w:ind w:firstLine="480"/>
      </w:pPr>
      <w:r>
        <w:rPr>
          <w:rFonts w:hint="eastAsia"/>
        </w:rPr>
        <w:t>第二种模式相对于第一种节省了对于半熟料的清洗时间（主要为下料至上料传送带的时间），但是也增加了调度决策的限制。具体表现为，当</w:t>
      </w:r>
      <w:r>
        <w:rPr>
          <w:rFonts w:hint="eastAsia"/>
        </w:rPr>
        <w:t>RGV</w:t>
      </w:r>
      <w:r>
        <w:rPr>
          <w:rFonts w:hint="eastAsia"/>
        </w:rPr>
        <w:t>的机械手上持有半熟料时，他的决策对象只有负责第二道工序的</w:t>
      </w:r>
      <w:r>
        <w:rPr>
          <w:rFonts w:hint="eastAsia"/>
        </w:rPr>
        <w:t>CNC</w:t>
      </w:r>
      <w:r>
        <w:rPr>
          <w:rFonts w:hint="eastAsia"/>
        </w:rPr>
        <w:t>。因此，两种</w:t>
      </w:r>
      <w:r w:rsidR="00FD2C54">
        <w:rPr>
          <w:rFonts w:hint="eastAsia"/>
        </w:rPr>
        <w:t>模式各有优劣，具体哪一种在实际生产中的效率更高，还需要仿真模拟来实现。</w:t>
      </w:r>
    </w:p>
    <w:p w14:paraId="65480339" w14:textId="77777777" w:rsidR="00A47AC8" w:rsidRPr="00D6411A" w:rsidRDefault="00D6411A" w:rsidP="005424B1">
      <w:pPr>
        <w:pStyle w:val="3"/>
      </w:pPr>
      <w:r w:rsidRPr="00D6411A">
        <w:rPr>
          <w:rFonts w:hint="eastAsia"/>
        </w:rPr>
        <w:t>5.1</w:t>
      </w:r>
      <w:r w:rsidR="006E1A21">
        <w:t>.</w:t>
      </w:r>
      <w:r w:rsidRPr="00D6411A">
        <w:rPr>
          <w:rFonts w:hint="eastAsia"/>
        </w:rPr>
        <w:t xml:space="preserve">3 </w:t>
      </w:r>
      <w:r w:rsidR="00A47AC8" w:rsidRPr="00D6411A">
        <w:rPr>
          <w:rFonts w:hint="eastAsia"/>
        </w:rPr>
        <w:t>考虑CNC故障率的RGV动态调度模型</w:t>
      </w:r>
    </w:p>
    <w:p w14:paraId="16B07F25" w14:textId="77777777" w:rsidR="00FD2C54" w:rsidRDefault="00563AD0" w:rsidP="006E1A21">
      <w:pPr>
        <w:ind w:firstLine="480"/>
      </w:pPr>
      <w:r>
        <w:rPr>
          <w:rFonts w:hint="eastAsia"/>
        </w:rPr>
        <w:t>最后我们抛弃各个</w:t>
      </w:r>
      <w:r>
        <w:rPr>
          <w:rFonts w:hint="eastAsia"/>
        </w:rPr>
        <w:t>CNC</w:t>
      </w:r>
      <w:r>
        <w:rPr>
          <w:rFonts w:hint="eastAsia"/>
        </w:rPr>
        <w:t>均无差错运转的前提，允许</w:t>
      </w:r>
      <w:r>
        <w:rPr>
          <w:rFonts w:hint="eastAsia"/>
        </w:rPr>
        <w:t>CNC</w:t>
      </w:r>
      <w:r>
        <w:rPr>
          <w:rFonts w:hint="eastAsia"/>
        </w:rPr>
        <w:t>发生故障。这时候我们对于</w:t>
      </w:r>
      <w:r>
        <w:rPr>
          <w:rFonts w:hint="eastAsia"/>
        </w:rPr>
        <w:t>RGV</w:t>
      </w:r>
      <w:r>
        <w:rPr>
          <w:rFonts w:hint="eastAsia"/>
        </w:rPr>
        <w:t>动态调度模型进行微调。即将除去</w:t>
      </w:r>
      <w:r>
        <w:rPr>
          <w:rFonts w:hint="eastAsia"/>
        </w:rPr>
        <w:t>RGV</w:t>
      </w:r>
      <w:r>
        <w:rPr>
          <w:rFonts w:hint="eastAsia"/>
        </w:rPr>
        <w:t>移动事件后仍剩余的</w:t>
      </w:r>
      <w:r>
        <w:rPr>
          <w:rFonts w:hint="eastAsia"/>
        </w:rPr>
        <w:t>CNC</w:t>
      </w:r>
      <w:r>
        <w:rPr>
          <w:rFonts w:hint="eastAsia"/>
        </w:rPr>
        <w:t>故障维修时间</w:t>
      </w:r>
      <m:oMath>
        <m:sSub>
          <m:sSubPr>
            <m:ctrlPr>
              <w:rPr>
                <w:rFonts w:ascii="Cambria Math" w:hAnsi="Cambria Math"/>
              </w:rPr>
            </m:ctrlPr>
          </m:sSubPr>
          <m:e>
            <m:r>
              <m:rPr>
                <m:sty m:val="p"/>
              </m:rPr>
              <w:rPr>
                <w:rFonts w:ascii="Cambria Math" w:hAnsi="Cambria Math" w:hint="eastAsia"/>
              </w:rPr>
              <m:t>t</m:t>
            </m:r>
            <m:ctrlPr>
              <w:rPr>
                <w:rFonts w:ascii="Cambria Math" w:hAnsi="Cambria Math" w:hint="eastAsia"/>
              </w:rPr>
            </m:ctrlPr>
          </m:e>
          <m:sub>
            <m:r>
              <m:rPr>
                <m:sty m:val="p"/>
              </m:rPr>
              <w:rPr>
                <w:rFonts w:ascii="Cambria Math" w:hAnsi="Cambria Math" w:hint="eastAsia"/>
              </w:rPr>
              <m:t>fix</m:t>
            </m:r>
          </m:sub>
        </m:sSub>
      </m:oMath>
      <w:r w:rsidR="005D67B7">
        <w:rPr>
          <w:rFonts w:hint="eastAsia"/>
        </w:rPr>
        <w:t>（随机变量，服从</w:t>
      </w:r>
      <w:r w:rsidR="005D67B7">
        <w:rPr>
          <w:rFonts w:hint="eastAsia"/>
        </w:rPr>
        <w:t>10</w:t>
      </w:r>
      <w:r w:rsidR="005D67B7">
        <w:rPr>
          <w:rFonts w:hint="eastAsia"/>
        </w:rPr>
        <w:t>到</w:t>
      </w:r>
      <w:r w:rsidR="005D67B7">
        <w:rPr>
          <w:rFonts w:hint="eastAsia"/>
        </w:rPr>
        <w:t>20</w:t>
      </w:r>
      <w:r w:rsidR="005D67B7">
        <w:rPr>
          <w:rFonts w:hint="eastAsia"/>
        </w:rPr>
        <w:t>上的均匀分布）</w:t>
      </w:r>
      <w:r w:rsidR="00FD2C54">
        <w:rPr>
          <w:rFonts w:hint="eastAsia"/>
        </w:rPr>
        <w:t>替代</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left</m:t>
            </m:r>
          </m:sub>
        </m:sSub>
      </m:oMath>
      <w:r w:rsidR="0044405D">
        <w:fldChar w:fldCharType="begin"/>
      </w:r>
      <w:r w:rsidR="00BD3AA7">
        <w:rPr>
          <w:rFonts w:hint="eastAsia"/>
        </w:rPr>
        <w:instrText xml:space="preserve"> ADDIN EN.CITE &lt;EndNote&gt;&lt;Cite&gt;&lt;Author&gt;</w:instrText>
      </w:r>
      <w:r w:rsidR="00BD3AA7">
        <w:rPr>
          <w:rFonts w:hint="eastAsia"/>
        </w:rPr>
        <w:instrText>吴正佳</w:instrText>
      </w:r>
      <w:r w:rsidR="00BD3AA7">
        <w:rPr>
          <w:rFonts w:hint="eastAsia"/>
        </w:rPr>
        <w:instrText>&lt;/Author&gt;&lt;Year&gt;2015&lt;/Year&gt;&lt;RecNum&gt;28&lt;/RecNum&gt;&lt;DisplayText&gt;&lt;style face="superscript"&gt;[12]&lt;/style&gt;&lt;/DisplayText&gt;&lt;record&gt;&lt;rec-number&gt;28&lt;/rec-number&gt;&lt;foreign-keys&gt;&lt;key app="EN" db-id="ddwfrf059teeflet59b50fda0fesvt5dz9as" timestamp="1537064874"&gt;28&lt;/key&gt;&lt;/foreign-keys&gt;&lt;ref-type name="Journal Article"&gt;17&lt;/ref-type&gt;&lt;contributors&gt;&lt;authors&gt;&lt;author&gt;</w:instrText>
      </w:r>
      <w:r w:rsidR="00BD3AA7">
        <w:rPr>
          <w:rFonts w:hint="eastAsia"/>
        </w:rPr>
        <w:instrText>吴正佳</w:instrText>
      </w:r>
      <w:r w:rsidR="00BD3AA7">
        <w:rPr>
          <w:rFonts w:hint="eastAsia"/>
        </w:rPr>
        <w:instrText>&lt;/author&gt;&lt;author&gt;</w:instrText>
      </w:r>
      <w:r w:rsidR="00BD3AA7">
        <w:rPr>
          <w:rFonts w:hint="eastAsia"/>
        </w:rPr>
        <w:instrText>何海洋</w:instrText>
      </w:r>
      <w:r w:rsidR="00BD3AA7">
        <w:rPr>
          <w:rFonts w:hint="eastAsia"/>
        </w:rPr>
        <w:instrText>&lt;/author&gt;&lt;author&gt;</w:instrText>
      </w:r>
      <w:r w:rsidR="00BD3AA7">
        <w:rPr>
          <w:rFonts w:hint="eastAsia"/>
        </w:rPr>
        <w:instrText>黄灿超</w:instrText>
      </w:r>
      <w:r w:rsidR="00BD3AA7">
        <w:rPr>
          <w:rFonts w:hint="eastAsia"/>
        </w:rPr>
        <w:instrText>&lt;/author&gt;&lt;author&gt;</w:instrText>
      </w:r>
      <w:r w:rsidR="00BD3AA7">
        <w:rPr>
          <w:rFonts w:hint="eastAsia"/>
        </w:rPr>
        <w:instrText>张利平</w:instrText>
      </w:r>
      <w:r w:rsidR="00BD3AA7">
        <w:rPr>
          <w:rFonts w:hint="eastAsia"/>
        </w:rPr>
        <w:instrText>&lt;/author&gt;&lt;author&gt;</w:instrText>
      </w:r>
      <w:r w:rsidR="00BD3AA7">
        <w:rPr>
          <w:rFonts w:hint="eastAsia"/>
        </w:rPr>
        <w:instrText>孟荣华</w:instrText>
      </w:r>
      <w:r w:rsidR="00BD3AA7">
        <w:rPr>
          <w:rFonts w:hint="eastAsia"/>
        </w:rPr>
        <w:instrText>&lt;/author&gt;&lt;author&gt;</w:instrText>
      </w:r>
      <w:r w:rsidR="00BD3AA7">
        <w:rPr>
          <w:rFonts w:hint="eastAsia"/>
        </w:rPr>
        <w:instrText>蔡保健</w:instrText>
      </w:r>
      <w:r w:rsidR="00BD3AA7">
        <w:rPr>
          <w:rFonts w:hint="eastAsia"/>
        </w:rPr>
        <w:instrText>&lt;/author&gt;&lt;/authors&gt;&lt;/contributors&gt;&lt;titles&gt;&lt;title&gt;</w:instrText>
      </w:r>
      <w:r w:rsidR="00BD3AA7">
        <w:rPr>
          <w:rFonts w:hint="eastAsia"/>
        </w:rPr>
        <w:instrText>带机器故障的柔性作业车间动态调度</w:instrText>
      </w:r>
      <w:r w:rsidR="00BD3AA7">
        <w:rPr>
          <w:rFonts w:hint="eastAsia"/>
        </w:rPr>
        <w:instrText>&lt;/title&gt;&lt;secondary-title&gt;</w:instrText>
      </w:r>
      <w:r w:rsidR="00BD3AA7">
        <w:rPr>
          <w:rFonts w:hint="eastAsia"/>
        </w:rPr>
        <w:instrText>机械设计与研究</w:instrText>
      </w:r>
      <w:r w:rsidR="00BD3AA7">
        <w:rPr>
          <w:rFonts w:hint="eastAsia"/>
        </w:rPr>
        <w:instrText>&lt;/secondary-title&gt;&lt;/titles&gt;&lt;periodical&gt;&lt;full-title&gt;</w:instrText>
      </w:r>
      <w:r w:rsidR="00BD3AA7">
        <w:rPr>
          <w:rFonts w:hint="eastAsia"/>
        </w:rPr>
        <w:instrText>机械设计与研究</w:instrText>
      </w:r>
      <w:r w:rsidR="00BD3AA7">
        <w:rPr>
          <w:rFonts w:hint="eastAsia"/>
        </w:rPr>
        <w:instrText>&lt;/full-title&gt;&lt;/periodical&gt;&lt;pages&gt;94-98&lt;/pages&gt;&lt;volume&gt;31&lt;/volume&gt;&lt;number&gt;3&lt;/number&gt;&lt;dates&gt;&lt;year&gt;2015&lt;/year&gt;&lt;/dates&gt;&lt;urls&gt;&lt;/ur</w:instrText>
      </w:r>
      <w:r w:rsidR="00BD3AA7">
        <w:instrText>ls&gt;&lt;/record&gt;&lt;/Cite&gt;&lt;/EndNote&gt;</w:instrText>
      </w:r>
      <w:r w:rsidR="0044405D">
        <w:fldChar w:fldCharType="separate"/>
      </w:r>
      <w:r w:rsidR="00BD3AA7" w:rsidRPr="00BD3AA7">
        <w:rPr>
          <w:noProof/>
          <w:vertAlign w:val="superscript"/>
        </w:rPr>
        <w:t>[12]</w:t>
      </w:r>
      <w:r w:rsidR="0044405D">
        <w:fldChar w:fldCharType="end"/>
      </w:r>
      <w:r w:rsidR="0044405D">
        <w:rPr>
          <w:rFonts w:hint="eastAsia"/>
        </w:rPr>
        <w:t>。</w:t>
      </w:r>
    </w:p>
    <w:p w14:paraId="0C0A7554" w14:textId="77777777" w:rsidR="00E640B5" w:rsidRPr="00E640B5" w:rsidRDefault="003E66FB" w:rsidP="00E640B5">
      <w:pPr>
        <w:ind w:firstLine="480"/>
      </w:pPr>
      <m:oMathPara>
        <m:oMath>
          <m:eqArr>
            <m:eqArrPr>
              <m:maxDist m:val="1"/>
              <m:ctrlPr>
                <w:rPr>
                  <w:rFonts w:ascii="Cambria Math" w:hAnsi="Cambria Math"/>
                  <w:i/>
                </w:rPr>
              </m:ctrlPr>
            </m:eqArrPr>
            <m:e>
              <m:r>
                <m:rPr>
                  <m:sty m:val="p"/>
                </m:rPr>
                <w:rPr>
                  <w:rFonts w:ascii="Cambria Math" w:hAnsi="Cambria Math" w:hint="eastAsia"/>
                </w:rPr>
                <m:t xml:space="preserve">T =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move</m:t>
                  </m:r>
                </m:sub>
              </m:sSub>
              <m:r>
                <m:rPr>
                  <m:sty m:val="p"/>
                </m:rPr>
                <w:rPr>
                  <w:rFonts w:ascii="Cambria Math" w:hAnsi="Cambria Math" w:hint="eastAsia"/>
                </w:rPr>
                <m:t xml:space="preserve"> </m:t>
              </m:r>
              <m:r>
                <m:rPr>
                  <m:sty m:val="p"/>
                </m:rPr>
                <w:rPr>
                  <w:rFonts w:ascii="Cambria Math" w:hAnsi="Cambria Math"/>
                </w:rPr>
                <m:t>+</m:t>
              </m:r>
              <m:r>
                <m:rPr>
                  <m:sty m:val="p"/>
                </m:rPr>
                <w:rPr>
                  <w:rFonts w:ascii="Cambria Math" w:hAnsi="Cambria Math" w:hint="eastAsia"/>
                </w:rPr>
                <m:t xml:space="preserve"> </m:t>
              </m:r>
              <m:sSub>
                <m:sSubPr>
                  <m:ctrlPr>
                    <w:rPr>
                      <w:rFonts w:ascii="Cambria Math" w:hAnsi="Cambria Math"/>
                    </w:rPr>
                  </m:ctrlPr>
                </m:sSubPr>
                <m:e>
                  <m:r>
                    <m:rPr>
                      <m:sty m:val="p"/>
                    </m:rPr>
                    <w:rPr>
                      <w:rFonts w:ascii="Cambria Math" w:hAnsi="Cambria Math" w:hint="eastAsia"/>
                    </w:rPr>
                    <m:t>t</m:t>
                  </m:r>
                </m:e>
                <m:sub>
                  <m:r>
                    <m:rPr>
                      <m:sty m:val="p"/>
                    </m:rPr>
                    <w:rPr>
                      <w:rFonts w:ascii="Cambria Math" w:hAnsi="Cambria Math" w:hint="eastAsia"/>
                    </w:rPr>
                    <m:t>fix</m:t>
                  </m:r>
                </m:sub>
              </m:sSub>
              <m:r>
                <m:rPr>
                  <m:sty m:val="p"/>
                </m:rPr>
                <w:rPr>
                  <w:rFonts w:ascii="Cambria Math" w:hAnsi="Cambria Math" w:hint="eastAsia"/>
                </w:rPr>
                <m:t xml:space="preserve"> +</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load</m:t>
                  </m:r>
                </m:sub>
              </m:sSub>
              <m:r>
                <m:rPr>
                  <m:sty m:val="p"/>
                </m:rPr>
                <w:rPr>
                  <w:rFonts w:ascii="Cambria Math" w:hAnsi="Cambria Math" w:hint="eastAsia"/>
                </w:rPr>
                <m:t xml:space="preserve"> +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wash</m:t>
                  </m:r>
                </m:sub>
              </m:sSub>
              <m: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e>
          </m:eqArr>
        </m:oMath>
      </m:oMathPara>
    </w:p>
    <w:p w14:paraId="0843C48D" w14:textId="77777777" w:rsidR="00563AD0" w:rsidRDefault="00563AD0" w:rsidP="006E1A21">
      <w:pPr>
        <w:ind w:firstLine="480"/>
      </w:pPr>
      <w:r>
        <w:t>因为根据假设，发生故障的</w:t>
      </w:r>
      <w:r>
        <w:t>CNC</w:t>
      </w:r>
      <w:r>
        <w:t>在维修结束后可以立即投入生产，因此对于将要为其投入新料的</w:t>
      </w:r>
      <w:r>
        <w:t>RGV</w:t>
      </w:r>
      <w:r>
        <w:t>来说，</w:t>
      </w:r>
      <w:r>
        <w:t>CNC</w:t>
      </w:r>
      <w:r>
        <w:t>的维修状态与加工作业状态无异。其他模型构建维持不变。</w:t>
      </w:r>
    </w:p>
    <w:p w14:paraId="2AD80F12" w14:textId="77777777" w:rsidR="005424B1" w:rsidRDefault="001051D2" w:rsidP="001051D2">
      <w:pPr>
        <w:pStyle w:val="2"/>
      </w:pPr>
      <w:r>
        <w:rPr>
          <w:rFonts w:hint="eastAsia"/>
        </w:rPr>
        <w:t>5</w:t>
      </w:r>
      <w:r>
        <w:t xml:space="preserve">.2 </w:t>
      </w:r>
      <w:r w:rsidR="005424B1">
        <w:rPr>
          <w:rFonts w:hint="eastAsia"/>
        </w:rPr>
        <w:t>问题二的分析和求解</w:t>
      </w:r>
    </w:p>
    <w:p w14:paraId="3DC6E1B5" w14:textId="77777777" w:rsidR="005424B1" w:rsidRDefault="001051D2" w:rsidP="001051D2">
      <w:pPr>
        <w:pStyle w:val="3"/>
      </w:pPr>
      <w:r>
        <w:t>5.2.</w:t>
      </w:r>
      <w:r w:rsidR="005424B1">
        <w:rPr>
          <w:rFonts w:hint="eastAsia"/>
        </w:rPr>
        <w:t>1</w:t>
      </w:r>
      <w:r>
        <w:t xml:space="preserve"> </w:t>
      </w:r>
      <w:r w:rsidR="009036BA">
        <w:rPr>
          <w:rFonts w:hint="eastAsia"/>
        </w:rPr>
        <w:t>基于时间的</w:t>
      </w:r>
      <w:r w:rsidR="005424B1">
        <w:rPr>
          <w:rFonts w:hint="eastAsia"/>
        </w:rPr>
        <w:t>仿真模型的建立</w:t>
      </w:r>
    </w:p>
    <w:p w14:paraId="11CDB120" w14:textId="77777777" w:rsidR="005424B1" w:rsidRDefault="005424B1" w:rsidP="005424B1">
      <w:pPr>
        <w:ind w:firstLine="480"/>
        <w:rPr>
          <w:rFonts w:ascii="宋体" w:eastAsia="宋体" w:hAnsi="宋体"/>
          <w:szCs w:val="24"/>
        </w:rPr>
      </w:pPr>
      <w:r>
        <w:rPr>
          <w:rFonts w:ascii="宋体" w:eastAsia="宋体" w:hAnsi="宋体" w:hint="eastAsia"/>
          <w:szCs w:val="24"/>
        </w:rPr>
        <w:t>为了检验模型的实用性和算法的有效性，我们需要用仿真模型对调度模型进行测试。</w:t>
      </w:r>
    </w:p>
    <w:p w14:paraId="1B10E055" w14:textId="77777777" w:rsidR="005424B1" w:rsidRDefault="005424B1" w:rsidP="005424B1">
      <w:pPr>
        <w:ind w:firstLine="480"/>
        <w:rPr>
          <w:rFonts w:ascii="宋体" w:eastAsia="宋体" w:hAnsi="宋体"/>
        </w:rPr>
      </w:pPr>
      <w:r>
        <w:rPr>
          <w:rFonts w:ascii="宋体" w:eastAsia="宋体" w:hAnsi="宋体" w:hint="eastAsia"/>
          <w:szCs w:val="24"/>
        </w:rPr>
        <w:t>为了模拟整个过程，我</w:t>
      </w:r>
      <w:r>
        <w:rPr>
          <w:rFonts w:ascii="宋体" w:eastAsia="宋体" w:hAnsi="宋体" w:hint="eastAsia"/>
        </w:rPr>
        <w:t>们将其分为若干个时间步长</w:t>
      </w:r>
      <m:oMath>
        <m:r>
          <m:rPr>
            <m:sty m:val="p"/>
          </m:rPr>
          <w:rPr>
            <w:rFonts w:ascii="Cambria Math" w:eastAsia="宋体" w:hAnsi="Cambria Math"/>
          </w:rPr>
          <m:t>∆</m:t>
        </m:r>
        <m:r>
          <m:rPr>
            <m:sty m:val="p"/>
          </m:rPr>
          <w:rPr>
            <w:rFonts w:ascii="Cambria Math" w:eastAsia="宋体" w:hAnsi="Cambria Math" w:hint="eastAsia"/>
          </w:rPr>
          <m:t>t</m:t>
        </m:r>
      </m:oMath>
      <w:r>
        <w:rPr>
          <w:rFonts w:ascii="宋体" w:eastAsia="宋体" w:hAnsi="宋体" w:hint="eastAsia"/>
        </w:rPr>
        <w:t>，根据建立的调度模型，模拟每个步长中发生的事件。这里，</w:t>
      </w:r>
      <m:oMath>
        <m:r>
          <m:rPr>
            <m:sty m:val="p"/>
          </m:rPr>
          <w:rPr>
            <w:rFonts w:ascii="Cambria Math" w:eastAsia="宋体" w:hAnsi="Cambria Math"/>
          </w:rPr>
          <m:t>∆</m:t>
        </m:r>
        <m:r>
          <m:rPr>
            <m:sty m:val="p"/>
          </m:rPr>
          <w:rPr>
            <w:rFonts w:ascii="Cambria Math" w:eastAsia="宋体" w:hAnsi="Cambria Math" w:hint="eastAsia"/>
          </w:rPr>
          <m:t>t</m:t>
        </m:r>
      </m:oMath>
      <w:r>
        <w:rPr>
          <w:rFonts w:ascii="宋体" w:eastAsia="宋体" w:hAnsi="宋体" w:hint="eastAsia"/>
        </w:rPr>
        <w:t>不能过大或过小。若</w:t>
      </w:r>
      <m:oMath>
        <m:r>
          <m:rPr>
            <m:sty m:val="p"/>
          </m:rPr>
          <w:rPr>
            <w:rFonts w:ascii="Cambria Math" w:eastAsia="宋体" w:hAnsi="Cambria Math"/>
          </w:rPr>
          <m:t>∆</m:t>
        </m:r>
        <m:r>
          <m:rPr>
            <m:sty m:val="p"/>
          </m:rPr>
          <w:rPr>
            <w:rFonts w:ascii="Cambria Math" w:eastAsia="宋体" w:hAnsi="Cambria Math" w:hint="eastAsia"/>
          </w:rPr>
          <m:t>t</m:t>
        </m:r>
      </m:oMath>
      <w:r>
        <w:rPr>
          <w:rFonts w:ascii="宋体" w:eastAsia="宋体" w:hAnsi="宋体" w:hint="eastAsia"/>
        </w:rPr>
        <w:t>过大，会导致模拟的精度较低；若</w:t>
      </w:r>
      <m:oMath>
        <m:r>
          <m:rPr>
            <m:sty m:val="p"/>
          </m:rPr>
          <w:rPr>
            <w:rFonts w:ascii="Cambria Math" w:eastAsia="宋体" w:hAnsi="Cambria Math"/>
          </w:rPr>
          <m:t>∆</m:t>
        </m:r>
        <m:r>
          <m:rPr>
            <m:sty m:val="p"/>
          </m:rPr>
          <w:rPr>
            <w:rFonts w:ascii="Cambria Math" w:eastAsia="宋体" w:hAnsi="Cambria Math" w:hint="eastAsia"/>
          </w:rPr>
          <m:t>t</m:t>
        </m:r>
      </m:oMath>
      <w:r>
        <w:rPr>
          <w:rFonts w:ascii="宋体" w:eastAsia="宋体" w:hAnsi="宋体" w:hint="eastAsia"/>
        </w:rPr>
        <w:t>过小，会增加不必要的计算量。这里，我们取</w:t>
      </w:r>
      <m:oMath>
        <m:r>
          <m:rPr>
            <m:sty m:val="p"/>
          </m:rPr>
          <w:rPr>
            <w:rFonts w:ascii="Cambria Math" w:eastAsia="宋体" w:hAnsi="Cambria Math"/>
          </w:rPr>
          <m:t>∆</m:t>
        </m:r>
        <m:r>
          <m:rPr>
            <m:sty m:val="p"/>
          </m:rPr>
          <w:rPr>
            <w:rFonts w:ascii="Cambria Math" w:eastAsia="宋体" w:hAnsi="Cambria Math" w:hint="eastAsia"/>
          </w:rPr>
          <m:t>t</m:t>
        </m:r>
      </m:oMath>
      <w:r>
        <w:rPr>
          <w:rFonts w:ascii="宋体" w:eastAsia="宋体" w:hAnsi="宋体" w:hint="eastAsia"/>
        </w:rPr>
        <w:t>为题中所给所有时间的最大公约数1s，因而能在保证精度的同时，使计算量最小。</w:t>
      </w:r>
    </w:p>
    <w:p w14:paraId="717AF032" w14:textId="77777777" w:rsidR="005424B1" w:rsidRDefault="005424B1" w:rsidP="005424B1">
      <w:pPr>
        <w:ind w:firstLine="480"/>
        <w:rPr>
          <w:rFonts w:ascii="宋体" w:eastAsia="宋体" w:hAnsi="宋体"/>
        </w:rPr>
      </w:pPr>
      <w:r>
        <w:rPr>
          <w:rFonts w:ascii="宋体" w:eastAsia="宋体" w:hAnsi="宋体" w:hint="eastAsia"/>
        </w:rPr>
        <w:t>在每一个时间步</w:t>
      </w:r>
      <m:oMath>
        <m:r>
          <m:rPr>
            <m:sty m:val="p"/>
          </m:rPr>
          <w:rPr>
            <w:rFonts w:ascii="Cambria Math" w:eastAsia="宋体" w:hAnsi="Cambria Math"/>
          </w:rPr>
          <m:t>∆</m:t>
        </m:r>
        <m:r>
          <m:rPr>
            <m:sty m:val="p"/>
          </m:rPr>
          <w:rPr>
            <w:rFonts w:ascii="Cambria Math" w:eastAsia="宋体" w:hAnsi="Cambria Math" w:hint="eastAsia"/>
          </w:rPr>
          <m:t>t</m:t>
        </m:r>
      </m:oMath>
      <w:r>
        <w:rPr>
          <w:rFonts w:ascii="宋体" w:eastAsia="宋体" w:hAnsi="宋体" w:hint="eastAsia"/>
        </w:rPr>
        <w:t>开始时，我们需要更新CNC和RGV的状态信息，判断上一步的状</w:t>
      </w:r>
      <w:r>
        <w:rPr>
          <w:rFonts w:ascii="宋体" w:eastAsia="宋体" w:hAnsi="宋体" w:hint="eastAsia"/>
        </w:rPr>
        <w:lastRenderedPageBreak/>
        <w:t>态（如加工、上下料等）是否结束。若CNC的加工状态结束，则将其状态改为空闲状态。若RGV上一步状态已经结束，则我们需要根据调度模型，进行决策，判断RGV此步的状态（例如，RGV上下料结束，则此步开始清洗）。</w:t>
      </w:r>
    </w:p>
    <w:p w14:paraId="145DADC5" w14:textId="77777777" w:rsidR="005424B1" w:rsidRDefault="005424B1" w:rsidP="005424B1">
      <w:pPr>
        <w:ind w:firstLine="480"/>
        <w:rPr>
          <w:rFonts w:ascii="宋体" w:eastAsia="宋体" w:hAnsi="宋体"/>
        </w:rPr>
      </w:pPr>
      <w:r>
        <w:rPr>
          <w:rFonts w:ascii="宋体" w:eastAsia="宋体" w:hAnsi="宋体" w:hint="eastAsia"/>
        </w:rPr>
        <w:t>为了跟踪</w:t>
      </w:r>
      <w:r w:rsidRPr="00F07B12">
        <w:rPr>
          <w:rFonts w:ascii="宋体" w:eastAsia="宋体" w:hAnsi="宋体" w:hint="eastAsia"/>
        </w:rPr>
        <w:t>加工物料</w:t>
      </w:r>
      <w:r>
        <w:rPr>
          <w:rFonts w:ascii="宋体" w:eastAsia="宋体" w:hAnsi="宋体" w:hint="eastAsia"/>
        </w:rPr>
        <w:t>，我们对</w:t>
      </w:r>
      <w:r w:rsidRPr="00F07B12">
        <w:rPr>
          <w:rFonts w:ascii="宋体" w:eastAsia="宋体" w:hAnsi="宋体" w:hint="eastAsia"/>
        </w:rPr>
        <w:t>加工物料</w:t>
      </w:r>
      <w:r>
        <w:rPr>
          <w:rFonts w:ascii="宋体" w:eastAsia="宋体" w:hAnsi="宋体" w:hint="eastAsia"/>
        </w:rPr>
        <w:t>从1开始编号，在每个物料上下料时，记录其</w:t>
      </w:r>
      <w:r w:rsidRPr="00B40229">
        <w:rPr>
          <w:rFonts w:ascii="宋体" w:eastAsia="宋体" w:hAnsi="宋体" w:hint="eastAsia"/>
        </w:rPr>
        <w:t>加工</w:t>
      </w:r>
      <w:r w:rsidRPr="00B40229">
        <w:rPr>
          <w:rFonts w:ascii="宋体" w:eastAsia="宋体" w:hAnsi="宋体"/>
        </w:rPr>
        <w:t>CNC编号</w:t>
      </w:r>
      <w:r>
        <w:rPr>
          <w:rFonts w:ascii="宋体" w:eastAsia="宋体" w:hAnsi="宋体" w:hint="eastAsia"/>
        </w:rPr>
        <w:t>、</w:t>
      </w:r>
      <w:r w:rsidRPr="00B40229">
        <w:rPr>
          <w:rFonts w:ascii="宋体" w:eastAsia="宋体" w:hAnsi="宋体"/>
        </w:rPr>
        <w:t>上料开始时间</w:t>
      </w:r>
      <w:r>
        <w:rPr>
          <w:rFonts w:ascii="宋体" w:eastAsia="宋体" w:hAnsi="宋体" w:hint="eastAsia"/>
        </w:rPr>
        <w:t>、</w:t>
      </w:r>
      <w:r w:rsidRPr="00B40229">
        <w:rPr>
          <w:rFonts w:ascii="宋体" w:eastAsia="宋体" w:hAnsi="宋体"/>
        </w:rPr>
        <w:t>下料开始时间</w:t>
      </w:r>
      <w:r>
        <w:rPr>
          <w:rFonts w:ascii="宋体" w:eastAsia="宋体" w:hAnsi="宋体" w:hint="eastAsia"/>
        </w:rPr>
        <w:t>。我们用Python程序实现了上述模拟过程（详见</w:t>
      </w:r>
      <w:hyperlink w:anchor="_附录2_system.py" w:history="1">
        <w:r w:rsidR="000D6D96" w:rsidRPr="000D6D96">
          <w:rPr>
            <w:rStyle w:val="ad"/>
            <w:rFonts w:ascii="宋体" w:eastAsia="宋体" w:hAnsi="宋体" w:hint="eastAsia"/>
          </w:rPr>
          <w:t>附录</w:t>
        </w:r>
        <w:r w:rsidRPr="000D6D96">
          <w:rPr>
            <w:rStyle w:val="ad"/>
            <w:rFonts w:ascii="宋体" w:eastAsia="宋体" w:hAnsi="宋体" w:hint="eastAsia"/>
          </w:rPr>
          <w:t>2</w:t>
        </w:r>
      </w:hyperlink>
      <w:r>
        <w:rPr>
          <w:rFonts w:ascii="宋体" w:eastAsia="宋体" w:hAnsi="宋体" w:hint="eastAsia"/>
        </w:rPr>
        <w:t>）。</w:t>
      </w:r>
    </w:p>
    <w:p w14:paraId="68E01EED" w14:textId="77777777" w:rsidR="005424B1" w:rsidRDefault="005424B1" w:rsidP="005424B1">
      <w:pPr>
        <w:ind w:firstLine="480"/>
        <w:rPr>
          <w:rFonts w:ascii="宋体" w:eastAsia="宋体" w:hAnsi="宋体"/>
        </w:rPr>
      </w:pPr>
      <w:r>
        <w:rPr>
          <w:rFonts w:ascii="宋体" w:eastAsia="宋体" w:hAnsi="宋体" w:hint="eastAsia"/>
        </w:rPr>
        <w:t>我们模拟一定的时间后，可以得到整个过程的调度策略，及每个物料成品的信息。根据物料成品的数量，我们可以计算出作业效率</w:t>
      </w:r>
      <m:oMath>
        <m:r>
          <m:rPr>
            <m:sty m:val="p"/>
          </m:rPr>
          <w:rPr>
            <w:rFonts w:ascii="Cambria Math" w:eastAsia="宋体" w:hAnsi="Cambria Math"/>
          </w:rPr>
          <m:t>η</m:t>
        </m:r>
      </m:oMath>
      <w:r>
        <w:rPr>
          <w:rFonts w:ascii="宋体" w:eastAsia="宋体" w:hAnsi="宋体" w:hint="eastAsia"/>
        </w:rPr>
        <w:t>：</w:t>
      </w:r>
    </w:p>
    <w:p w14:paraId="790F6B6C" w14:textId="77777777" w:rsidR="00E640B5" w:rsidRPr="00E640B5" w:rsidRDefault="003E66FB" w:rsidP="00E640B5">
      <w:pPr>
        <w:ind w:firstLine="480"/>
        <w:rPr>
          <w:rFonts w:ascii="宋体" w:eastAsia="宋体" w:hAnsi="宋体"/>
        </w:rPr>
      </w:pPr>
      <m:oMathPara>
        <m:oMath>
          <m:eqArr>
            <m:eqArrPr>
              <m:maxDist m:val="1"/>
              <m:ctrlPr>
                <w:rPr>
                  <w:rFonts w:ascii="Cambria Math" w:hAnsi="Cambria Math"/>
                  <w:i/>
                </w:rPr>
              </m:ctrlPr>
            </m:eqArrPr>
            <m:e>
              <m:r>
                <m:rPr>
                  <m:sty m:val="p"/>
                </m:rPr>
                <w:rPr>
                  <w:rFonts w:ascii="Cambria Math" w:eastAsia="宋体" w:hAnsi="Cambria Math"/>
                </w:rPr>
                <m:t>η</m:t>
              </m:r>
              <m:r>
                <m:rPr>
                  <m:sty m:val="p"/>
                </m:rPr>
                <w:rPr>
                  <w:rFonts w:ascii="Cambria Math" w:eastAsia="宋体" w:hAnsi="Cambria Math" w:hint="eastAsia"/>
                </w:rPr>
                <m:t>=</m:t>
              </m:r>
              <m:f>
                <m:fPr>
                  <m:ctrlPr>
                    <w:rPr>
                      <w:rFonts w:ascii="Cambria Math" w:eastAsia="宋体" w:hAnsi="Cambria Math"/>
                      <w:i/>
                    </w:rPr>
                  </m:ctrlPr>
                </m:fPr>
                <m:num>
                  <m:sSub>
                    <m:sSubPr>
                      <m:ctrlPr>
                        <w:rPr>
                          <w:rFonts w:ascii="Cambria Math" w:eastAsia="宋体" w:hAnsi="Cambria Math"/>
                        </w:rPr>
                      </m:ctrlPr>
                    </m:sSubPr>
                    <m:e>
                      <m:r>
                        <m:rPr>
                          <m:sty m:val="p"/>
                        </m:rPr>
                        <w:rPr>
                          <w:rFonts w:ascii="Cambria Math" w:eastAsia="宋体" w:hAnsi="Cambria Math" w:hint="eastAsia"/>
                        </w:rPr>
                        <m:t>n</m:t>
                      </m:r>
                      <m:ctrlPr>
                        <w:rPr>
                          <w:rFonts w:ascii="Cambria Math" w:eastAsia="宋体" w:hAnsi="Cambria Math" w:hint="eastAsia"/>
                        </w:rPr>
                      </m:ctrlPr>
                    </m:e>
                    <m:sub>
                      <m:r>
                        <m:rPr>
                          <m:sty m:val="p"/>
                        </m:rPr>
                        <w:rPr>
                          <w:rFonts w:ascii="Cambria Math" w:eastAsia="宋体" w:hAnsi="Cambria Math"/>
                        </w:rPr>
                        <m:t>s</m:t>
                      </m:r>
                    </m:sub>
                  </m:sSub>
                  <m:sSub>
                    <m:sSubPr>
                      <m:ctrlPr>
                        <w:rPr>
                          <w:rFonts w:ascii="Cambria Math" w:eastAsia="宋体" w:hAnsi="Cambria Math"/>
                        </w:rPr>
                      </m:ctrlPr>
                    </m:sSubPr>
                    <m:e>
                      <m:r>
                        <m:rPr>
                          <m:sty m:val="p"/>
                        </m:rPr>
                        <w:rPr>
                          <w:rFonts w:ascii="Cambria Math" w:eastAsia="宋体" w:hAnsi="Cambria Math"/>
                        </w:rPr>
                        <m:t>t</m:t>
                      </m:r>
                    </m:e>
                    <m:sub>
                      <m:r>
                        <m:rPr>
                          <m:sty m:val="p"/>
                        </m:rPr>
                        <w:rPr>
                          <w:rFonts w:ascii="Cambria Math" w:eastAsia="宋体" w:hAnsi="Cambria Math"/>
                        </w:rPr>
                        <m:t>p</m:t>
                      </m:r>
                      <m:r>
                        <m:rPr>
                          <m:sty m:val="p"/>
                        </m:rPr>
                        <w:rPr>
                          <w:rFonts w:ascii="Cambria Math" w:eastAsia="宋体" w:hAnsi="Cambria Math" w:hint="eastAsia"/>
                        </w:rPr>
                        <m:t>rocess</m:t>
                      </m:r>
                    </m:sub>
                  </m:sSub>
                </m:num>
                <m:den>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rPr>
                        <m:t>total</m:t>
                      </m:r>
                    </m:sub>
                  </m:sSub>
                  <m:sSub>
                    <m:sSubPr>
                      <m:ctrlPr>
                        <w:rPr>
                          <w:rFonts w:ascii="Cambria Math" w:eastAsia="宋体" w:hAnsi="Cambria Math"/>
                        </w:rPr>
                      </m:ctrlPr>
                    </m:sSubPr>
                    <m:e>
                      <m:r>
                        <m:rPr>
                          <m:sty m:val="p"/>
                        </m:rPr>
                        <w:rPr>
                          <w:rFonts w:ascii="Cambria Math" w:eastAsia="宋体" w:hAnsi="Cambria Math"/>
                        </w:rPr>
                        <m:t>n</m:t>
                      </m:r>
                    </m:e>
                    <m:sub>
                      <m:r>
                        <m:rPr>
                          <m:sty m:val="p"/>
                        </m:rPr>
                        <w:rPr>
                          <w:rFonts w:ascii="Cambria Math" w:eastAsia="宋体" w:hAnsi="Cambria Math"/>
                        </w:rPr>
                        <m:t>CNC</m:t>
                      </m:r>
                    </m:sub>
                  </m:sSub>
                </m:den>
              </m:f>
              <m:r>
                <w:rPr>
                  <w:rFonts w:ascii="Cambria Math" w:eastAsia="宋体"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ctrlPr>
                <w:rPr>
                  <w:rFonts w:ascii="Cambria Math" w:eastAsia="宋体" w:hAnsi="Cambria Math"/>
                  <w:i/>
                </w:rPr>
              </m:ctrlPr>
            </m:e>
          </m:eqArr>
        </m:oMath>
      </m:oMathPara>
    </w:p>
    <w:p w14:paraId="5F98FBB4" w14:textId="77777777" w:rsidR="005424B1" w:rsidRDefault="005424B1" w:rsidP="00E640B5">
      <w:pPr>
        <w:ind w:firstLineChars="0" w:firstLine="0"/>
        <w:rPr>
          <w:rFonts w:ascii="宋体" w:eastAsia="宋体" w:hAnsi="宋体"/>
        </w:rPr>
      </w:pPr>
      <w:r>
        <w:rPr>
          <w:rFonts w:ascii="宋体" w:eastAsia="宋体" w:hAnsi="宋体" w:hint="eastAsia"/>
        </w:rPr>
        <w:t>其中，</w:t>
      </w:r>
      <m:oMath>
        <m:sSub>
          <m:sSubPr>
            <m:ctrlPr>
              <w:rPr>
                <w:rFonts w:ascii="Cambria Math" w:eastAsia="宋体" w:hAnsi="Cambria Math"/>
              </w:rPr>
            </m:ctrlPr>
          </m:sSubPr>
          <m:e>
            <m:r>
              <m:rPr>
                <m:sty m:val="p"/>
              </m:rPr>
              <w:rPr>
                <w:rFonts w:ascii="Cambria Math" w:eastAsia="宋体" w:hAnsi="Cambria Math" w:hint="eastAsia"/>
              </w:rPr>
              <m:t>n</m:t>
            </m:r>
            <m:ctrlPr>
              <w:rPr>
                <w:rFonts w:ascii="Cambria Math" w:eastAsia="宋体" w:hAnsi="Cambria Math" w:hint="eastAsia"/>
              </w:rPr>
            </m:ctrlPr>
          </m:e>
          <m:sub>
            <m:r>
              <m:rPr>
                <m:sty m:val="p"/>
              </m:rPr>
              <w:rPr>
                <w:rFonts w:ascii="Cambria Math" w:eastAsia="宋体" w:hAnsi="Cambria Math"/>
              </w:rPr>
              <m:t>s</m:t>
            </m:r>
          </m:sub>
        </m:sSub>
      </m:oMath>
      <w:r>
        <w:rPr>
          <w:rFonts w:ascii="宋体" w:eastAsia="宋体" w:hAnsi="宋体" w:hint="eastAsia"/>
        </w:rPr>
        <w:t>为物料成品的数量，</w:t>
      </w:r>
      <m:oMath>
        <m:sSub>
          <m:sSubPr>
            <m:ctrlPr>
              <w:rPr>
                <w:rFonts w:ascii="Cambria Math" w:eastAsia="宋体" w:hAnsi="Cambria Math"/>
              </w:rPr>
            </m:ctrlPr>
          </m:sSubPr>
          <m:e>
            <m:r>
              <m:rPr>
                <m:sty m:val="p"/>
              </m:rPr>
              <w:rPr>
                <w:rFonts w:ascii="Cambria Math" w:eastAsia="宋体" w:hAnsi="Cambria Math"/>
              </w:rPr>
              <m:t>t</m:t>
            </m:r>
          </m:e>
          <m:sub>
            <m:r>
              <m:rPr>
                <m:sty m:val="p"/>
              </m:rPr>
              <w:rPr>
                <w:rFonts w:ascii="Cambria Math" w:eastAsia="宋体" w:hAnsi="Cambria Math"/>
              </w:rPr>
              <m:t>p</m:t>
            </m:r>
            <m:r>
              <m:rPr>
                <m:sty m:val="p"/>
              </m:rPr>
              <w:rPr>
                <w:rFonts w:ascii="Cambria Math" w:eastAsia="宋体" w:hAnsi="Cambria Math" w:hint="eastAsia"/>
              </w:rPr>
              <m:t>rocess</m:t>
            </m:r>
          </m:sub>
        </m:sSub>
      </m:oMath>
      <w:r>
        <w:rPr>
          <w:rFonts w:ascii="宋体" w:eastAsia="宋体" w:hAnsi="宋体" w:hint="eastAsia"/>
        </w:rPr>
        <w:t>为每个物料的加工时间，</w:t>
      </w:r>
      <m:oMath>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rPr>
              <m:t>total</m:t>
            </m:r>
          </m:sub>
        </m:sSub>
      </m:oMath>
      <w:r>
        <w:rPr>
          <w:rFonts w:ascii="宋体" w:eastAsia="宋体" w:hAnsi="宋体" w:hint="eastAsia"/>
        </w:rPr>
        <w:t>为总模拟时长，</w:t>
      </w:r>
      <m:oMath>
        <m:sSub>
          <m:sSubPr>
            <m:ctrlPr>
              <w:rPr>
                <w:rFonts w:ascii="Cambria Math" w:eastAsia="宋体" w:hAnsi="Cambria Math"/>
              </w:rPr>
            </m:ctrlPr>
          </m:sSubPr>
          <m:e>
            <m:r>
              <m:rPr>
                <m:sty m:val="p"/>
              </m:rPr>
              <w:rPr>
                <w:rFonts w:ascii="Cambria Math" w:eastAsia="宋体" w:hAnsi="Cambria Math"/>
              </w:rPr>
              <m:t>n</m:t>
            </m:r>
          </m:e>
          <m:sub>
            <m:r>
              <m:rPr>
                <m:sty m:val="p"/>
              </m:rPr>
              <w:rPr>
                <w:rFonts w:ascii="Cambria Math" w:eastAsia="宋体" w:hAnsi="Cambria Math"/>
              </w:rPr>
              <m:t>CNC</m:t>
            </m:r>
          </m:sub>
        </m:sSub>
      </m:oMath>
      <w:r>
        <w:rPr>
          <w:rFonts w:ascii="宋体" w:eastAsia="宋体" w:hAnsi="宋体" w:hint="eastAsia"/>
        </w:rPr>
        <w:t>为CNC机器的数量。</w:t>
      </w:r>
    </w:p>
    <w:p w14:paraId="0AFD10C5" w14:textId="77777777" w:rsidR="005424B1" w:rsidRDefault="001051D2" w:rsidP="001051D2">
      <w:pPr>
        <w:pStyle w:val="3"/>
      </w:pPr>
      <w:r>
        <w:t>5.</w:t>
      </w:r>
      <w:r w:rsidR="005424B1">
        <w:rPr>
          <w:rFonts w:hint="eastAsia"/>
        </w:rPr>
        <w:t>2.</w:t>
      </w:r>
      <w:r>
        <w:t xml:space="preserve">2 </w:t>
      </w:r>
      <w:r w:rsidR="00216EA3">
        <w:rPr>
          <w:rFonts w:hint="eastAsia"/>
        </w:rPr>
        <w:t>基于蒙特卡罗方法的</w:t>
      </w:r>
      <w:r w:rsidR="005424B1">
        <w:rPr>
          <w:rFonts w:hint="eastAsia"/>
        </w:rPr>
        <w:t>机器损坏的模拟</w:t>
      </w:r>
    </w:p>
    <w:p w14:paraId="29790A05" w14:textId="77777777" w:rsidR="005424B1" w:rsidRDefault="005424B1" w:rsidP="005424B1">
      <w:pPr>
        <w:ind w:firstLine="480"/>
        <w:rPr>
          <w:rFonts w:ascii="宋体" w:eastAsia="宋体" w:hAnsi="宋体"/>
        </w:rPr>
      </w:pPr>
      <w:r>
        <w:rPr>
          <w:rFonts w:ascii="宋体" w:eastAsia="宋体" w:hAnsi="宋体" w:hint="eastAsia"/>
        </w:rPr>
        <w:t>在第三种情况中，CNC在加工过程中可能发生故障，发生的概率约为1%。这里，根据</w:t>
      </w:r>
      <w:r w:rsidRPr="00405DBE">
        <w:rPr>
          <w:rFonts w:ascii="宋体" w:eastAsia="宋体" w:hAnsi="宋体" w:hint="eastAsia"/>
        </w:rPr>
        <w:t>几何概型</w:t>
      </w:r>
      <w:r>
        <w:rPr>
          <w:rFonts w:ascii="宋体" w:eastAsia="宋体" w:hAnsi="宋体" w:hint="eastAsia"/>
        </w:rPr>
        <w:t>，发生故障的概率为故障时间（即故障排除时间）与总时间的比值，即：</w:t>
      </w:r>
    </w:p>
    <w:p w14:paraId="23821AFD" w14:textId="77777777" w:rsidR="00E640B5" w:rsidRPr="00E640B5" w:rsidRDefault="003E66FB" w:rsidP="00E640B5">
      <w:pPr>
        <w:ind w:firstLine="480"/>
        <w:rPr>
          <w:rFonts w:ascii="宋体" w:eastAsia="宋体" w:hAnsi="宋体"/>
          <w:color w:val="545454"/>
          <w:shd w:val="clear" w:color="auto" w:fill="FFFFFF"/>
        </w:rPr>
      </w:pPr>
      <m:oMathPara>
        <m:oMath>
          <m:eqArr>
            <m:eqArrPr>
              <m:maxDist m:val="1"/>
              <m:ctrlPr>
                <w:rPr>
                  <w:rFonts w:ascii="Cambria Math" w:hAnsi="Cambria Math"/>
                  <w:i/>
                </w:rPr>
              </m:ctrlPr>
            </m:eqArrPr>
            <m:e>
              <m:r>
                <m:rPr>
                  <m:sty m:val="p"/>
                </m:rPr>
                <w:rPr>
                  <w:rFonts w:ascii="Cambria Math" w:hAnsi="Cambria Math" w:cs="Arial"/>
                  <w:color w:val="545454"/>
                  <w:shd w:val="clear" w:color="auto" w:fill="FFFFFF"/>
                </w:rPr>
                <m:t>λ</m:t>
              </m:r>
              <m:r>
                <m:rPr>
                  <m:sty m:val="p"/>
                </m:rPr>
                <w:rPr>
                  <w:rFonts w:ascii="Cambria Math" w:eastAsia="宋体" w:hAnsi="Cambria Math" w:hint="eastAsia"/>
                </w:rPr>
                <m:t>=</m:t>
              </m:r>
              <m:f>
                <m:fPr>
                  <m:ctrlPr>
                    <w:rPr>
                      <w:rFonts w:ascii="Cambria Math" w:eastAsia="宋体" w:hAnsi="Cambria Math"/>
                      <w:i/>
                    </w:rPr>
                  </m:ctrlPr>
                </m:fPr>
                <m:num>
                  <m:sSub>
                    <m:sSubPr>
                      <m:ctrlPr>
                        <w:rPr>
                          <w:rFonts w:ascii="Cambria Math" w:eastAsia="宋体" w:hAnsi="Cambria Math"/>
                        </w:rPr>
                      </m:ctrlPr>
                    </m:sSubPr>
                    <m:e>
                      <m:r>
                        <m:rPr>
                          <m:sty m:val="p"/>
                        </m:rPr>
                        <w:rPr>
                          <w:rFonts w:ascii="Cambria Math" w:eastAsia="宋体" w:hAnsi="Cambria Math" w:hint="eastAsia"/>
                        </w:rPr>
                        <m:t>t</m:t>
                      </m:r>
                      <m:ctrlPr>
                        <w:rPr>
                          <w:rFonts w:ascii="Cambria Math" w:eastAsia="宋体" w:hAnsi="Cambria Math" w:hint="eastAsia"/>
                        </w:rPr>
                      </m:ctrlPr>
                    </m:e>
                    <m:sub>
                      <m:sSub>
                        <m:sSubPr>
                          <m:ctrlPr>
                            <w:rPr>
                              <w:rFonts w:ascii="Cambria Math" w:eastAsia="宋体" w:hAnsi="Cambria Math"/>
                            </w:rPr>
                          </m:ctrlPr>
                        </m:sSubPr>
                        <m:e>
                          <m:r>
                            <m:rPr>
                              <m:sty m:val="p"/>
                            </m:rPr>
                            <w:rPr>
                              <w:rFonts w:ascii="Cambria Math" w:eastAsia="宋体" w:hAnsi="Cambria Math" w:hint="eastAsia"/>
                            </w:rPr>
                            <m:t>fix</m:t>
                          </m:r>
                          <m:ctrlPr>
                            <w:rPr>
                              <w:rFonts w:ascii="Cambria Math" w:eastAsia="宋体" w:hAnsi="Cambria Math" w:hint="eastAsia"/>
                            </w:rPr>
                          </m:ctrlPr>
                        </m:e>
                        <m:sub>
                          <m:r>
                            <m:rPr>
                              <m:sty m:val="p"/>
                            </m:rPr>
                            <w:rPr>
                              <w:rFonts w:ascii="Cambria Math" w:eastAsia="宋体" w:hAnsi="Cambria Math"/>
                            </w:rPr>
                            <m:t>total</m:t>
                          </m:r>
                        </m:sub>
                      </m:sSub>
                    </m:sub>
                  </m:sSub>
                </m:num>
                <m:den>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rPr>
                        <m:t>total</m:t>
                      </m:r>
                    </m:sub>
                  </m:sSub>
                </m:den>
              </m:f>
              <m:r>
                <w:rPr>
                  <w:rFonts w:ascii="Cambria Math" w:hAnsi="Cambria Math" w:cs="Arial"/>
                  <w:color w:val="545454"/>
                  <w:shd w:val="clear" w:color="auto" w:fill="FFFFFF"/>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ctrlPr>
                <w:rPr>
                  <w:rFonts w:ascii="Cambria Math" w:hAnsi="Cambria Math" w:cs="Arial"/>
                  <w:i/>
                  <w:color w:val="545454"/>
                  <w:shd w:val="clear" w:color="auto" w:fill="FFFFFF"/>
                </w:rPr>
              </m:ctrlPr>
            </m:e>
          </m:eqArr>
        </m:oMath>
      </m:oMathPara>
    </w:p>
    <w:p w14:paraId="51522617" w14:textId="77777777" w:rsidR="005424B1" w:rsidRDefault="005424B1" w:rsidP="008C4067">
      <w:pPr>
        <w:ind w:firstLineChars="0" w:firstLine="0"/>
        <w:rPr>
          <w:rFonts w:ascii="宋体" w:eastAsia="宋体" w:hAnsi="宋体"/>
        </w:rPr>
      </w:pPr>
      <w:r>
        <w:rPr>
          <w:rFonts w:ascii="宋体" w:eastAsia="宋体" w:hAnsi="宋体" w:hint="eastAsia"/>
        </w:rPr>
        <w:t>式中，</w:t>
      </w:r>
      <m:oMath>
        <m:r>
          <m:rPr>
            <m:sty m:val="p"/>
          </m:rPr>
          <w:rPr>
            <w:rFonts w:ascii="Cambria Math" w:hAnsi="Cambria Math" w:cs="Arial"/>
            <w:color w:val="545454"/>
            <w:shd w:val="clear" w:color="auto" w:fill="FFFFFF"/>
          </w:rPr>
          <m:t>λ</m:t>
        </m:r>
      </m:oMath>
      <w:r w:rsidRPr="0060383B">
        <w:rPr>
          <w:rFonts w:ascii="宋体" w:eastAsia="宋体" w:hAnsi="宋体" w:cs="Arial" w:hint="eastAsia"/>
          <w:color w:val="545454"/>
          <w:szCs w:val="24"/>
          <w:shd w:val="clear" w:color="auto" w:fill="FFFFFF"/>
        </w:rPr>
        <w:t>为</w:t>
      </w:r>
      <w:r>
        <w:rPr>
          <w:rFonts w:ascii="宋体" w:eastAsia="宋体" w:hAnsi="宋体" w:cs="Arial" w:hint="eastAsia"/>
          <w:color w:val="545454"/>
          <w:szCs w:val="24"/>
          <w:shd w:val="clear" w:color="auto" w:fill="FFFFFF"/>
        </w:rPr>
        <w:t>发生故障的概率,</w:t>
      </w:r>
      <m:oMath>
        <m:r>
          <m:rPr>
            <m:sty m:val="p"/>
          </m:rPr>
          <w:rPr>
            <w:rFonts w:ascii="Cambria Math" w:eastAsia="宋体" w:hAnsi="Cambria Math"/>
          </w:rPr>
          <m:t xml:space="preserve"> </m:t>
        </m:r>
        <m:sSub>
          <m:sSubPr>
            <m:ctrlPr>
              <w:rPr>
                <w:rFonts w:ascii="Cambria Math" w:eastAsia="宋体" w:hAnsi="Cambria Math"/>
              </w:rPr>
            </m:ctrlPr>
          </m:sSubPr>
          <m:e>
            <m:r>
              <m:rPr>
                <m:sty m:val="p"/>
              </m:rPr>
              <w:rPr>
                <w:rFonts w:ascii="Cambria Math" w:eastAsia="宋体" w:hAnsi="Cambria Math" w:hint="eastAsia"/>
              </w:rPr>
              <m:t>t</m:t>
            </m:r>
            <m:ctrlPr>
              <w:rPr>
                <w:rFonts w:ascii="Cambria Math" w:eastAsia="宋体" w:hAnsi="Cambria Math" w:hint="eastAsia"/>
              </w:rPr>
            </m:ctrlPr>
          </m:e>
          <m:sub>
            <m:sSub>
              <m:sSubPr>
                <m:ctrlPr>
                  <w:rPr>
                    <w:rFonts w:ascii="Cambria Math" w:eastAsia="宋体" w:hAnsi="Cambria Math"/>
                  </w:rPr>
                </m:ctrlPr>
              </m:sSubPr>
              <m:e>
                <m:r>
                  <m:rPr>
                    <m:sty m:val="p"/>
                  </m:rPr>
                  <w:rPr>
                    <w:rFonts w:ascii="Cambria Math" w:eastAsia="宋体" w:hAnsi="Cambria Math" w:hint="eastAsia"/>
                  </w:rPr>
                  <m:t>fix</m:t>
                </m:r>
                <m:ctrlPr>
                  <w:rPr>
                    <w:rFonts w:ascii="Cambria Math" w:eastAsia="宋体" w:hAnsi="Cambria Math" w:hint="eastAsia"/>
                  </w:rPr>
                </m:ctrlPr>
              </m:e>
              <m:sub>
                <m:r>
                  <m:rPr>
                    <m:sty m:val="p"/>
                  </m:rPr>
                  <w:rPr>
                    <w:rFonts w:ascii="Cambria Math" w:eastAsia="宋体" w:hAnsi="Cambria Math"/>
                  </w:rPr>
                  <m:t>total</m:t>
                </m:r>
              </m:sub>
            </m:sSub>
          </m:sub>
        </m:sSub>
      </m:oMath>
      <w:r>
        <w:rPr>
          <w:rFonts w:ascii="宋体" w:eastAsia="宋体" w:hAnsi="宋体" w:cs="Arial" w:hint="eastAsia"/>
        </w:rPr>
        <w:t>为CNC进行故障排除的总时间</w:t>
      </w:r>
      <w:r>
        <w:rPr>
          <w:rFonts w:ascii="宋体" w:eastAsia="宋体" w:hAnsi="宋体" w:hint="eastAsia"/>
        </w:rPr>
        <w:t>，</w:t>
      </w:r>
      <m:oMath>
        <m:r>
          <w:rPr>
            <w:rFonts w:ascii="Cambria Math" w:eastAsia="宋体" w:hAnsi="Cambria Math"/>
          </w:rPr>
          <m:t xml:space="preserve"> </m:t>
        </m:r>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rPr>
              <m:t>total</m:t>
            </m:r>
          </m:sub>
        </m:sSub>
      </m:oMath>
      <w:r>
        <w:rPr>
          <w:rFonts w:ascii="宋体" w:eastAsia="宋体" w:hAnsi="宋体" w:hint="eastAsia"/>
        </w:rPr>
        <w:t>为总时长</w:t>
      </w:r>
    </w:p>
    <w:p w14:paraId="578C1373" w14:textId="6A2DC8E6" w:rsidR="005424B1" w:rsidRDefault="005424B1" w:rsidP="005424B1">
      <w:pPr>
        <w:ind w:firstLine="480"/>
        <w:rPr>
          <w:rFonts w:ascii="宋体" w:eastAsia="宋体" w:hAnsi="宋体"/>
        </w:rPr>
      </w:pPr>
      <w:r>
        <w:rPr>
          <w:rFonts w:ascii="宋体" w:eastAsia="宋体" w:hAnsi="宋体" w:hint="eastAsia"/>
        </w:rPr>
        <w:t>为了模拟故障情况，我们在每一个时间步长</w:t>
      </w:r>
      <m:oMath>
        <m:r>
          <m:rPr>
            <m:sty m:val="p"/>
          </m:rPr>
          <w:rPr>
            <w:rFonts w:ascii="Cambria Math" w:eastAsia="宋体" w:hAnsi="Cambria Math"/>
          </w:rPr>
          <m:t>∆</m:t>
        </m:r>
        <m:r>
          <m:rPr>
            <m:sty m:val="p"/>
          </m:rPr>
          <w:rPr>
            <w:rFonts w:ascii="Cambria Math" w:eastAsia="宋体" w:hAnsi="Cambria Math" w:hint="eastAsia"/>
          </w:rPr>
          <m:t>t</m:t>
        </m:r>
      </m:oMath>
      <w:r>
        <w:rPr>
          <w:rFonts w:ascii="宋体" w:eastAsia="宋体" w:hAnsi="宋体" w:hint="eastAsia"/>
        </w:rPr>
        <w:t>中用蒙特卡洛方法</w:t>
      </w:r>
      <w:r w:rsidR="00F82B95">
        <w:rPr>
          <w:rFonts w:ascii="宋体" w:eastAsia="宋体" w:hAnsi="宋体"/>
        </w:rPr>
        <w:fldChar w:fldCharType="begin"/>
      </w:r>
      <w:r w:rsidR="007778B8">
        <w:rPr>
          <w:rFonts w:ascii="宋体" w:eastAsia="宋体" w:hAnsi="宋体"/>
        </w:rPr>
        <w:instrText xml:space="preserve"> ADDIN EN.CITE &lt;EndNote&gt;&lt;Cite&gt;&lt;Author&gt;Metropolis&lt;/Author&gt;&lt;Year&gt;1949&lt;/Year&gt;&lt;RecNum&gt;33&lt;/RecNum&gt;&lt;DisplayText&gt;&lt;style face="superscript"&gt;[6]&lt;/style&gt;&lt;/DisplayText&gt;&lt;record&gt;&lt;rec-number&gt;33&lt;/rec-number&gt;&lt;foreign-keys&gt;&lt;key app="EN" db-id="ddwfrf059teeflet59b50fda0fesvt5dz9as" timestamp="1537076648"&gt;33&lt;/key&gt;&lt;/foreign-keys&gt;&lt;ref-type name="Journal Article"&gt;17&lt;/ref-type&gt;&lt;contributors&gt;&lt;authors&gt;&lt;author&gt;Metropolis, Nicholas&lt;/author&gt;&lt;author&gt;Ulam, Stanislaw&lt;/author&gt;&lt;/authors&gt;&lt;/contributors&gt;&lt;titles&gt;&lt;title&gt;The monte carlo method&lt;/title&gt;&lt;secondary-title&gt;Journal of the American statistical association&lt;/secondary-title&gt;&lt;/titles&gt;&lt;periodical&gt;&lt;full-title&gt;Journal of the American statistical association&lt;/full-title&gt;&lt;/periodical&gt;&lt;pages&gt;335-341&lt;/pages&gt;&lt;volume&gt;44&lt;/volume&gt;&lt;number&gt;247&lt;/number&gt;&lt;dates&gt;&lt;year&gt;1949&lt;/year&gt;&lt;/dates&gt;&lt;isbn&gt;0162-1459&lt;/isbn&gt;&lt;urls&gt;&lt;/urls&gt;&lt;/record&gt;&lt;/Cite&gt;&lt;/EndNote&gt;</w:instrText>
      </w:r>
      <w:r w:rsidR="00F82B95">
        <w:rPr>
          <w:rFonts w:ascii="宋体" w:eastAsia="宋体" w:hAnsi="宋体"/>
        </w:rPr>
        <w:fldChar w:fldCharType="separate"/>
      </w:r>
      <w:r w:rsidR="007778B8" w:rsidRPr="007778B8">
        <w:rPr>
          <w:rFonts w:ascii="宋体" w:eastAsia="宋体" w:hAnsi="宋体"/>
          <w:noProof/>
          <w:vertAlign w:val="superscript"/>
        </w:rPr>
        <w:t>[6]</w:t>
      </w:r>
      <w:r w:rsidR="00F82B95">
        <w:rPr>
          <w:rFonts w:ascii="宋体" w:eastAsia="宋体" w:hAnsi="宋体"/>
        </w:rPr>
        <w:fldChar w:fldCharType="end"/>
      </w:r>
      <w:r>
        <w:rPr>
          <w:rFonts w:ascii="宋体" w:eastAsia="宋体" w:hAnsi="宋体" w:hint="eastAsia"/>
        </w:rPr>
        <w:t>模拟机器的损坏。这里，我们用</w:t>
      </w:r>
      <w:r w:rsidR="00063261">
        <w:rPr>
          <w:rFonts w:ascii="宋体" w:eastAsia="宋体" w:hAnsi="宋体" w:hint="eastAsia"/>
        </w:rPr>
        <w:t>Python内置的</w:t>
      </w:r>
      <w:r>
        <w:rPr>
          <w:rFonts w:ascii="宋体" w:eastAsia="宋体" w:hAnsi="宋体" w:hint="eastAsia"/>
        </w:rPr>
        <w:t>随机数生成器</w:t>
      </w:r>
      <w:r w:rsidR="00EA17F1">
        <w:rPr>
          <w:rFonts w:ascii="宋体" w:eastAsia="宋体" w:hAnsi="宋体"/>
        </w:rPr>
        <w:fldChar w:fldCharType="begin"/>
      </w:r>
      <w:r w:rsidR="00BD3AA7">
        <w:rPr>
          <w:rFonts w:ascii="宋体" w:eastAsia="宋体" w:hAnsi="宋体"/>
        </w:rPr>
        <w:instrText xml:space="preserve"> ADDIN EN.CITE &lt;EndNote&gt;&lt;Cite&gt;&lt;Author&gt;Oliphant&lt;/Author&gt;&lt;Year&gt;2007&lt;/Year&gt;&lt;RecNum&gt;36&lt;/RecNum&gt;&lt;DisplayText&gt;&lt;style face="superscript"&gt;[13]&lt;/style&gt;&lt;/DisplayText&gt;&lt;record&gt;&lt;rec-number&gt;36&lt;/rec-number&gt;&lt;foreign-keys&gt;&lt;key app="EN" db-id="ddwfrf059teeflet59b50fda0fesvt5dz9as" timestamp="1537077830"&gt;36&lt;/key&gt;&lt;/foreign-keys&gt;&lt;ref-type name="Journal Article"&gt;17&lt;/ref-type&gt;&lt;contributors&gt;&lt;authors&gt;&lt;author&gt;Oliphant, Travis E&lt;/author&gt;&lt;/authors&gt;&lt;/contributors&gt;&lt;titles&gt;&lt;title&gt;Python for scientific computing&lt;/title&gt;&lt;secondary-title&gt;Computing in Science &amp;amp; Engineering&lt;/secondary-title&gt;&lt;/titles&gt;&lt;periodical&gt;&lt;full-title&gt;Computing in science &amp;amp; engineering&lt;/full-title&gt;&lt;/periodical&gt;&lt;volume&gt;9&lt;/volume&gt;&lt;number&gt;3&lt;/number&gt;&lt;dates&gt;&lt;year&gt;2007&lt;/year&gt;&lt;/dates&gt;&lt;isbn&gt;1521-9615&lt;/isbn&gt;&lt;urls&gt;&lt;/urls&gt;&lt;/record&gt;&lt;/Cite&gt;&lt;/EndNote&gt;</w:instrText>
      </w:r>
      <w:r w:rsidR="00EA17F1">
        <w:rPr>
          <w:rFonts w:ascii="宋体" w:eastAsia="宋体" w:hAnsi="宋体"/>
        </w:rPr>
        <w:fldChar w:fldCharType="separate"/>
      </w:r>
      <w:r w:rsidR="00BD3AA7" w:rsidRPr="00BD3AA7">
        <w:rPr>
          <w:rFonts w:ascii="宋体" w:eastAsia="宋体" w:hAnsi="宋体"/>
          <w:noProof/>
          <w:vertAlign w:val="superscript"/>
        </w:rPr>
        <w:t>[13]</w:t>
      </w:r>
      <w:r w:rsidR="00EA17F1">
        <w:rPr>
          <w:rFonts w:ascii="宋体" w:eastAsia="宋体" w:hAnsi="宋体"/>
        </w:rPr>
        <w:fldChar w:fldCharType="end"/>
      </w:r>
      <w:r>
        <w:rPr>
          <w:rFonts w:ascii="宋体" w:eastAsia="宋体" w:hAnsi="宋体" w:hint="eastAsia"/>
        </w:rPr>
        <w:t>生成一个随机数</w:t>
      </w:r>
      <m:oMath>
        <m:r>
          <m:rPr>
            <m:sty m:val="p"/>
          </m:rPr>
          <w:rPr>
            <w:rFonts w:ascii="Cambria Math" w:eastAsia="宋体" w:hAnsi="Cambria Math" w:hint="eastAsia"/>
          </w:rPr>
          <m:t>r</m:t>
        </m:r>
      </m:oMath>
      <w:r>
        <w:rPr>
          <w:rFonts w:ascii="宋体" w:eastAsia="宋体" w:hAnsi="宋体" w:hint="eastAsia"/>
        </w:rPr>
        <w:t>，若</w:t>
      </w:r>
      <m:oMath>
        <m:r>
          <m:rPr>
            <m:sty m:val="p"/>
          </m:rPr>
          <w:rPr>
            <w:rFonts w:ascii="Cambria Math" w:eastAsia="宋体" w:hAnsi="Cambria Math" w:hint="eastAsia"/>
          </w:rPr>
          <m:t>r</m:t>
        </m:r>
        <m:r>
          <m:rPr>
            <m:sty m:val="p"/>
          </m:rPr>
          <w:rPr>
            <w:rFonts w:ascii="Cambria Math" w:eastAsia="宋体" w:hAnsi="Cambria Math"/>
          </w:rPr>
          <m:t>≤</m:t>
        </m:r>
        <m:r>
          <m:rPr>
            <m:sty m:val="p"/>
          </m:rPr>
          <w:rPr>
            <w:rFonts w:ascii="Cambria Math" w:eastAsia="宋体" w:hAnsi="Cambria Math" w:hint="eastAsia"/>
          </w:rPr>
          <m:t>p</m:t>
        </m:r>
      </m:oMath>
      <w:r>
        <w:rPr>
          <w:rFonts w:ascii="宋体" w:eastAsia="宋体" w:hAnsi="宋体" w:hint="eastAsia"/>
        </w:rPr>
        <w:t>，则机器发生损坏。因而，故障发生次数</w:t>
      </w:r>
      <m:oMath>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n</m:t>
            </m:r>
          </m:e>
          <m:sub>
            <m:r>
              <w:rPr>
                <w:rFonts w:ascii="Cambria Math" w:hAnsi="Cambria Math" w:cs="Arial"/>
                <w:color w:val="545454"/>
                <w:shd w:val="clear" w:color="auto" w:fill="FFFFFF"/>
              </w:rPr>
              <m:t>fix</m:t>
            </m:r>
          </m:sub>
        </m:sSub>
      </m:oMath>
      <w:r>
        <w:rPr>
          <w:rFonts w:ascii="宋体" w:eastAsia="宋体" w:hAnsi="宋体" w:hint="eastAsia"/>
        </w:rPr>
        <w:t>的期望值为：</w:t>
      </w:r>
    </w:p>
    <w:p w14:paraId="33D30D7A" w14:textId="77777777" w:rsidR="00E640B5" w:rsidRPr="00E640B5" w:rsidRDefault="003E66FB" w:rsidP="00E640B5">
      <w:pPr>
        <w:ind w:firstLine="480"/>
        <w:rPr>
          <w:rFonts w:ascii="宋体" w:eastAsia="宋体" w:hAnsi="宋体"/>
          <w:color w:val="545454"/>
          <w:shd w:val="clear" w:color="auto" w:fill="FFFFFF"/>
        </w:rPr>
      </w:pPr>
      <m:oMathPara>
        <m:oMath>
          <m:eqArr>
            <m:eqArrPr>
              <m:maxDist m:val="1"/>
              <m:ctrlPr>
                <w:rPr>
                  <w:rFonts w:ascii="Cambria Math" w:hAnsi="Cambria Math"/>
                  <w:i/>
                </w:rPr>
              </m:ctrlPr>
            </m:eqArrPr>
            <m:e>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n</m:t>
                  </m:r>
                </m:e>
                <m:sub>
                  <m:r>
                    <w:rPr>
                      <w:rFonts w:ascii="Cambria Math" w:hAnsi="Cambria Math" w:cs="Arial"/>
                      <w:color w:val="545454"/>
                      <w:shd w:val="clear" w:color="auto" w:fill="FFFFFF"/>
                    </w:rPr>
                    <m:t>fix</m:t>
                  </m:r>
                </m:sub>
              </m:sSub>
              <m:r>
                <m:rPr>
                  <m:sty m:val="p"/>
                </m:rPr>
                <w:rPr>
                  <w:rFonts w:ascii="Cambria Math" w:hAnsi="Cambria Math" w:cs="Arial"/>
                  <w:color w:val="545454"/>
                  <w:shd w:val="clear" w:color="auto" w:fill="FFFFFF"/>
                </w:rPr>
                <m:t>=</m:t>
              </m:r>
              <m:f>
                <m:fPr>
                  <m:ctrlPr>
                    <w:rPr>
                      <w:rFonts w:ascii="Cambria Math" w:eastAsia="宋体" w:hAnsi="Cambria Math"/>
                    </w:rPr>
                  </m:ctrlPr>
                </m:fPr>
                <m:num>
                  <m:sSub>
                    <m:sSubPr>
                      <m:ctrlPr>
                        <w:rPr>
                          <w:rFonts w:ascii="Cambria Math" w:hAnsi="Cambria Math" w:cs="Arial"/>
                          <w:color w:val="545454"/>
                          <w:shd w:val="clear" w:color="auto" w:fill="FFFFFF"/>
                        </w:rPr>
                      </m:ctrlPr>
                    </m:sSubPr>
                    <m:e>
                      <m:r>
                        <m:rPr>
                          <m:sty m:val="p"/>
                        </m:rPr>
                        <w:rPr>
                          <w:rFonts w:ascii="Cambria Math" w:hAnsi="Cambria Math" w:cs="Arial"/>
                          <w:color w:val="545454"/>
                          <w:shd w:val="clear" w:color="auto" w:fill="FFFFFF"/>
                        </w:rPr>
                        <m:t>t</m:t>
                      </m:r>
                    </m:e>
                    <m:sub>
                      <m:r>
                        <m:rPr>
                          <m:sty m:val="p"/>
                        </m:rPr>
                        <w:rPr>
                          <w:rFonts w:ascii="Cambria Math" w:hAnsi="Cambria Math" w:cs="Arial"/>
                          <w:color w:val="545454"/>
                          <w:shd w:val="clear" w:color="auto" w:fill="FFFFFF"/>
                        </w:rPr>
                        <m:t>to</m:t>
                      </m:r>
                      <m:r>
                        <m:rPr>
                          <m:sty m:val="p"/>
                        </m:rPr>
                        <w:rPr>
                          <w:rFonts w:ascii="Cambria Math" w:hAnsi="Cambria Math" w:cs="Arial" w:hint="eastAsia"/>
                          <w:color w:val="545454"/>
                          <w:shd w:val="clear" w:color="auto" w:fill="FFFFFF"/>
                        </w:rPr>
                        <m:t>t</m:t>
                      </m:r>
                      <m:r>
                        <m:rPr>
                          <m:sty m:val="p"/>
                        </m:rPr>
                        <w:rPr>
                          <w:rFonts w:ascii="Cambria Math" w:hAnsi="Cambria Math" w:cs="Arial"/>
                          <w:color w:val="545454"/>
                          <w:shd w:val="clear" w:color="auto" w:fill="FFFFFF"/>
                        </w:rPr>
                        <m:t>al</m:t>
                      </m:r>
                    </m:sub>
                  </m:sSub>
                </m:num>
                <m:den>
                  <m:r>
                    <m:rPr>
                      <m:sty m:val="p"/>
                    </m:rPr>
                    <w:rPr>
                      <w:rFonts w:ascii="Cambria Math" w:eastAsia="宋体" w:hAnsi="Cambria Math"/>
                    </w:rPr>
                    <m:t>∆</m:t>
                  </m:r>
                  <m:r>
                    <m:rPr>
                      <m:sty m:val="p"/>
                    </m:rPr>
                    <w:rPr>
                      <w:rFonts w:ascii="Cambria Math" w:eastAsia="宋体" w:hAnsi="Cambria Math" w:hint="eastAsia"/>
                    </w:rPr>
                    <m:t>t</m:t>
                  </m:r>
                </m:den>
              </m:f>
              <m:r>
                <m:rPr>
                  <m:sty m:val="p"/>
                </m:rPr>
                <w:rPr>
                  <w:rFonts w:ascii="Cambria Math" w:eastAsia="宋体" w:hAnsi="Cambria Math"/>
                </w:rPr>
                <m:t>p</m:t>
              </m:r>
              <m:r>
                <w:rPr>
                  <w:rFonts w:ascii="Cambria Math" w:hAnsi="Cambria Math" w:cs="Arial"/>
                  <w:color w:val="545454"/>
                  <w:shd w:val="clear" w:color="auto" w:fill="FFFFFF"/>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ctrlPr>
                <w:rPr>
                  <w:rFonts w:ascii="Cambria Math" w:hAnsi="Cambria Math" w:cs="Arial"/>
                  <w:i/>
                  <w:color w:val="545454"/>
                  <w:shd w:val="clear" w:color="auto" w:fill="FFFFFF"/>
                </w:rPr>
              </m:ctrlPr>
            </m:e>
          </m:eqArr>
        </m:oMath>
      </m:oMathPara>
    </w:p>
    <w:p w14:paraId="42B8CDF9" w14:textId="77777777" w:rsidR="005424B1" w:rsidRDefault="005424B1" w:rsidP="008C4067">
      <w:pPr>
        <w:ind w:firstLineChars="0" w:firstLine="0"/>
        <w:rPr>
          <w:rFonts w:ascii="宋体" w:eastAsia="宋体" w:hAnsi="宋体"/>
        </w:rPr>
      </w:pPr>
      <w:r>
        <w:rPr>
          <w:rFonts w:ascii="宋体" w:eastAsia="宋体" w:hAnsi="宋体" w:hint="eastAsia"/>
        </w:rPr>
        <w:t>进行故障排除的总时间与故障发生次数的比值即为单次故障排除时间：</w:t>
      </w:r>
    </w:p>
    <w:p w14:paraId="46C29C54" w14:textId="77777777" w:rsidR="00E640B5" w:rsidRPr="00E640B5" w:rsidRDefault="003E66FB" w:rsidP="00E640B5">
      <w:pPr>
        <w:ind w:firstLine="480"/>
        <w:rPr>
          <w:rFonts w:ascii="宋体" w:eastAsia="宋体" w:hAnsi="宋体"/>
        </w:rPr>
      </w:pPr>
      <m:oMathPara>
        <m:oMath>
          <m:eqArr>
            <m:eqArrPr>
              <m:maxDist m:val="1"/>
              <m:ctrlPr>
                <w:rPr>
                  <w:rFonts w:ascii="Cambria Math" w:hAnsi="Cambria Math"/>
                  <w:i/>
                </w:rPr>
              </m:ctrlPr>
            </m:eqArrPr>
            <m:e>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rPr>
                    <m:t>fix</m:t>
                  </m:r>
                </m:sub>
              </m:sSub>
              <m:r>
                <w:rPr>
                  <w:rFonts w:ascii="Cambria Math" w:eastAsia="宋体" w:hAnsi="Cambria Math"/>
                </w:rPr>
                <m:t>=</m:t>
              </m:r>
              <m:f>
                <m:fPr>
                  <m:ctrlPr>
                    <w:rPr>
                      <w:rFonts w:ascii="Cambria Math" w:eastAsia="宋体" w:hAnsi="Cambria Math"/>
                      <w:i/>
                    </w:rPr>
                  </m:ctrlPr>
                </m:fPr>
                <m:num>
                  <m:sSub>
                    <m:sSubPr>
                      <m:ctrlPr>
                        <w:rPr>
                          <w:rFonts w:ascii="Cambria Math" w:eastAsia="宋体" w:hAnsi="Cambria Math"/>
                        </w:rPr>
                      </m:ctrlPr>
                    </m:sSubPr>
                    <m:e>
                      <m:r>
                        <m:rPr>
                          <m:sty m:val="p"/>
                        </m:rPr>
                        <w:rPr>
                          <w:rFonts w:ascii="Cambria Math" w:eastAsia="宋体" w:hAnsi="Cambria Math" w:hint="eastAsia"/>
                        </w:rPr>
                        <m:t>t</m:t>
                      </m:r>
                      <m:ctrlPr>
                        <w:rPr>
                          <w:rFonts w:ascii="Cambria Math" w:eastAsia="宋体" w:hAnsi="Cambria Math" w:hint="eastAsia"/>
                        </w:rPr>
                      </m:ctrlPr>
                    </m:e>
                    <m:sub>
                      <m:sSub>
                        <m:sSubPr>
                          <m:ctrlPr>
                            <w:rPr>
                              <w:rFonts w:ascii="Cambria Math" w:eastAsia="宋体" w:hAnsi="Cambria Math"/>
                            </w:rPr>
                          </m:ctrlPr>
                        </m:sSubPr>
                        <m:e>
                          <m:r>
                            <m:rPr>
                              <m:sty m:val="p"/>
                            </m:rPr>
                            <w:rPr>
                              <w:rFonts w:ascii="Cambria Math" w:eastAsia="宋体" w:hAnsi="Cambria Math"/>
                            </w:rPr>
                            <m:t>fix</m:t>
                          </m:r>
                        </m:e>
                        <m:sub>
                          <m:r>
                            <m:rPr>
                              <m:sty m:val="p"/>
                            </m:rPr>
                            <w:rPr>
                              <w:rFonts w:ascii="Cambria Math" w:eastAsia="宋体" w:hAnsi="Cambria Math"/>
                            </w:rPr>
                            <m:t>total</m:t>
                          </m:r>
                        </m:sub>
                      </m:sSub>
                    </m:sub>
                  </m:sSub>
                </m:num>
                <m:den>
                  <m:sSub>
                    <m:sSubPr>
                      <m:ctrlPr>
                        <w:rPr>
                          <w:rFonts w:ascii="Cambria Math" w:eastAsia="宋体" w:hAnsi="Cambria Math"/>
                          <w:i/>
                        </w:rPr>
                      </m:ctrlPr>
                    </m:sSubPr>
                    <m:e>
                      <m:r>
                        <w:rPr>
                          <w:rFonts w:ascii="Cambria Math" w:eastAsia="宋体" w:hAnsi="Cambria Math"/>
                        </w:rPr>
                        <m:t>n</m:t>
                      </m:r>
                    </m:e>
                    <m:sub>
                      <m:r>
                        <w:rPr>
                          <w:rFonts w:ascii="Cambria Math" w:eastAsia="宋体" w:hAnsi="Cambria Math"/>
                        </w:rPr>
                        <m:t>fix</m:t>
                      </m:r>
                    </m:sub>
                  </m:sSub>
                </m:den>
              </m:f>
              <m:r>
                <w:rPr>
                  <w:rFonts w:ascii="Cambria Math" w:eastAsia="宋体"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ctrlPr>
                <w:rPr>
                  <w:rFonts w:ascii="Cambria Math" w:eastAsia="宋体" w:hAnsi="Cambria Math"/>
                  <w:i/>
                </w:rPr>
              </m:ctrlPr>
            </m:e>
          </m:eqArr>
        </m:oMath>
      </m:oMathPara>
    </w:p>
    <w:p w14:paraId="32F4184F" w14:textId="77777777" w:rsidR="005424B1" w:rsidRDefault="005424B1" w:rsidP="008C4067">
      <w:pPr>
        <w:ind w:firstLineChars="0" w:firstLine="0"/>
        <w:rPr>
          <w:rFonts w:ascii="宋体" w:eastAsia="宋体" w:hAnsi="宋体"/>
        </w:rPr>
      </w:pPr>
      <w:r>
        <w:rPr>
          <w:rFonts w:ascii="宋体" w:eastAsia="宋体" w:hAnsi="宋体" w:hint="eastAsia"/>
        </w:rPr>
        <w:t>根据上式，我们可以求解得到</w:t>
      </w:r>
      <m:oMath>
        <m:r>
          <m:rPr>
            <m:sty m:val="p"/>
          </m:rPr>
          <w:rPr>
            <w:rFonts w:ascii="Cambria Math" w:eastAsia="宋体" w:hAnsi="Cambria Math" w:hint="eastAsia"/>
          </w:rPr>
          <m:t>p</m:t>
        </m:r>
      </m:oMath>
      <w:r>
        <w:rPr>
          <w:rFonts w:ascii="宋体" w:eastAsia="宋体" w:hAnsi="宋体" w:hint="eastAsia"/>
        </w:rPr>
        <w:t>的值：</w:t>
      </w:r>
    </w:p>
    <w:p w14:paraId="595567B6" w14:textId="77777777" w:rsidR="00E640B5" w:rsidRPr="00E640B5" w:rsidRDefault="003E66FB" w:rsidP="00E640B5">
      <w:pPr>
        <w:ind w:firstLine="480"/>
        <w:rPr>
          <w:rFonts w:ascii="宋体" w:eastAsia="宋体" w:hAnsi="宋体"/>
        </w:rPr>
      </w:pPr>
      <m:oMathPara>
        <m:oMath>
          <m:eqArr>
            <m:eqArrPr>
              <m:maxDist m:val="1"/>
              <m:ctrlPr>
                <w:rPr>
                  <w:rFonts w:ascii="Cambria Math" w:hAnsi="Cambria Math"/>
                  <w:i/>
                </w:rPr>
              </m:ctrlPr>
            </m:eqArrPr>
            <m:e>
              <m:r>
                <m:rPr>
                  <m:sty m:val="p"/>
                </m:rPr>
                <w:rPr>
                  <w:rFonts w:ascii="Cambria Math" w:eastAsia="宋体" w:hAnsi="Cambria Math" w:hint="eastAsia"/>
                </w:rPr>
                <m:t>p</m:t>
              </m:r>
              <m:r>
                <m:rPr>
                  <m:sty m:val="p"/>
                </m:rPr>
                <w:rPr>
                  <w:rFonts w:ascii="Cambria Math" w:eastAsia="宋体" w:hAnsi="Cambria Math"/>
                </w:rPr>
                <m:t>=</m:t>
              </m:r>
              <m:f>
                <m:fPr>
                  <m:ctrlPr>
                    <w:rPr>
                      <w:rFonts w:ascii="Cambria Math" w:eastAsia="宋体" w:hAnsi="Cambria Math"/>
                    </w:rPr>
                  </m:ctrlPr>
                </m:fPr>
                <m:num>
                  <m:r>
                    <m:rPr>
                      <m:sty m:val="p"/>
                    </m:rPr>
                    <w:rPr>
                      <w:rFonts w:ascii="Cambria Math" w:hAnsi="Cambria Math" w:cs="Arial"/>
                      <w:color w:val="545454"/>
                      <w:shd w:val="clear" w:color="auto" w:fill="FFFFFF"/>
                    </w:rPr>
                    <m:t>λ</m:t>
                  </m:r>
                  <m:r>
                    <m:rPr>
                      <m:sty m:val="p"/>
                    </m:rPr>
                    <w:rPr>
                      <w:rFonts w:ascii="Cambria Math" w:eastAsia="宋体" w:hAnsi="Cambria Math"/>
                    </w:rPr>
                    <m:t>∆</m:t>
                  </m:r>
                  <m:r>
                    <m:rPr>
                      <m:sty m:val="p"/>
                    </m:rPr>
                    <w:rPr>
                      <w:rFonts w:ascii="Cambria Math" w:eastAsia="宋体" w:hAnsi="Cambria Math" w:hint="eastAsia"/>
                    </w:rPr>
                    <m:t>t</m:t>
                  </m:r>
                  <m:ctrlPr>
                    <w:rPr>
                      <w:rFonts w:ascii="Cambria Math" w:eastAsia="宋体" w:hAnsi="Cambria Math" w:hint="eastAsia"/>
                    </w:rPr>
                  </m:ctrlPr>
                </m:num>
                <m:den>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rPr>
                        <m:t>fix</m:t>
                      </m:r>
                    </m:sub>
                  </m:sSub>
                </m:den>
              </m:f>
              <m:r>
                <w:rPr>
                  <w:rFonts w:ascii="Cambria Math" w:eastAsia="宋体"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ctrlPr>
                <w:rPr>
                  <w:rFonts w:ascii="Cambria Math" w:eastAsia="宋体" w:hAnsi="Cambria Math"/>
                  <w:i/>
                </w:rPr>
              </m:ctrlPr>
            </m:e>
          </m:eqArr>
        </m:oMath>
      </m:oMathPara>
    </w:p>
    <w:p w14:paraId="3C78A93A" w14:textId="77777777" w:rsidR="005424B1" w:rsidRDefault="005424B1" w:rsidP="008C4067">
      <w:pPr>
        <w:ind w:firstLineChars="0" w:firstLine="0"/>
        <w:rPr>
          <w:rFonts w:ascii="宋体" w:eastAsia="宋体" w:hAnsi="宋体"/>
        </w:rPr>
      </w:pPr>
      <w:r>
        <w:rPr>
          <w:rFonts w:ascii="宋体" w:eastAsia="宋体" w:hAnsi="宋体" w:hint="eastAsia"/>
        </w:rPr>
        <w:t>题中所给</w:t>
      </w:r>
      <m:oMath>
        <m:r>
          <m:rPr>
            <m:sty m:val="p"/>
          </m:rPr>
          <w:rPr>
            <w:rFonts w:ascii="Cambria Math" w:hAnsi="Cambria Math" w:cs="Arial"/>
            <w:color w:val="545454"/>
            <w:shd w:val="clear" w:color="auto" w:fill="FFFFFF"/>
          </w:rPr>
          <m:t>λ</m:t>
        </m:r>
        <m:r>
          <m:rPr>
            <m:sty m:val="p"/>
          </m:rPr>
          <w:rPr>
            <w:rFonts w:ascii="Cambria Math" w:hAnsi="Cambria Math" w:cs="Arial" w:hint="eastAsia"/>
            <w:color w:val="545454"/>
            <w:shd w:val="clear" w:color="auto" w:fill="FFFFFF"/>
          </w:rPr>
          <m:t>=0.01</m:t>
        </m:r>
      </m:oMath>
      <w:r>
        <w:rPr>
          <w:rFonts w:ascii="宋体" w:eastAsia="宋体" w:hAnsi="宋体" w:hint="eastAsia"/>
        </w:rPr>
        <w:t>，我们已经设</w:t>
      </w:r>
      <m:oMath>
        <m:r>
          <m:rPr>
            <m:sty m:val="p"/>
          </m:rPr>
          <w:rPr>
            <w:rFonts w:ascii="Cambria Math" w:eastAsia="宋体" w:hAnsi="Cambria Math"/>
          </w:rPr>
          <m:t>∆</m:t>
        </m:r>
        <m:r>
          <m:rPr>
            <m:sty m:val="p"/>
          </m:rPr>
          <w:rPr>
            <w:rFonts w:ascii="Cambria Math" w:eastAsia="宋体" w:hAnsi="Cambria Math" w:hint="eastAsia"/>
          </w:rPr>
          <m:t>t</m:t>
        </m:r>
      </m:oMath>
      <w:r>
        <w:rPr>
          <w:rFonts w:ascii="宋体" w:eastAsia="宋体" w:hAnsi="宋体" w:hint="eastAsia"/>
        </w:rPr>
        <w:t>为1s。</w:t>
      </w:r>
      <m:oMath>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rPr>
              <m:t>fix</m:t>
            </m:r>
          </m:sub>
        </m:sSub>
      </m:oMath>
      <w:r w:rsidRPr="00B65D5C">
        <w:rPr>
          <w:rFonts w:ascii="宋体" w:eastAsia="宋体" w:hAnsi="宋体" w:hint="eastAsia"/>
        </w:rPr>
        <w:t>介于</w:t>
      </w:r>
      <w:r w:rsidRPr="00B65D5C">
        <w:rPr>
          <w:rFonts w:ascii="宋体" w:eastAsia="宋体" w:hAnsi="宋体"/>
        </w:rPr>
        <w:t>10~20分钟之间</w:t>
      </w:r>
      <w:r>
        <w:rPr>
          <w:rFonts w:ascii="宋体" w:eastAsia="宋体" w:hAnsi="宋体" w:hint="eastAsia"/>
        </w:rPr>
        <w:t>，我们假设</w:t>
      </w:r>
      <m:oMath>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rPr>
              <m:t>fix</m:t>
            </m:r>
          </m:sub>
        </m:sSub>
      </m:oMath>
      <w:r>
        <w:rPr>
          <w:rFonts w:ascii="宋体" w:eastAsia="宋体" w:hAnsi="宋体" w:hint="eastAsia"/>
        </w:rPr>
        <w:t>为平均分布，则其平均值为15m</w:t>
      </w:r>
      <w:r>
        <w:rPr>
          <w:rFonts w:ascii="宋体" w:eastAsia="宋体" w:hAnsi="宋体"/>
        </w:rPr>
        <w:t>in</w:t>
      </w:r>
      <w:r>
        <w:rPr>
          <w:rFonts w:ascii="宋体" w:eastAsia="宋体" w:hAnsi="宋体" w:hint="eastAsia"/>
        </w:rPr>
        <w:t>。可得</w:t>
      </w:r>
      <m:oMath>
        <m:r>
          <m:rPr>
            <m:sty m:val="p"/>
          </m:rPr>
          <w:rPr>
            <w:rFonts w:ascii="Cambria Math" w:eastAsia="宋体" w:hAnsi="Cambria Math"/>
          </w:rPr>
          <m:t>p=</m:t>
        </m:r>
        <m:r>
          <m:rPr>
            <m:sty m:val="p"/>
          </m:rPr>
          <w:rPr>
            <w:rFonts w:ascii="Cambria Math" w:eastAsia="宋体" w:hAnsi="Cambria Math" w:hint="eastAsia"/>
          </w:rPr>
          <m:t>1.111</m:t>
        </m:r>
        <m:r>
          <m:rPr>
            <m:sty m:val="p"/>
          </m:rPr>
          <w:rPr>
            <w:rFonts w:ascii="Cambria Math" w:eastAsia="宋体" w:hAnsi="Cambria Math"/>
          </w:rPr>
          <m:t>×</m:t>
        </m:r>
        <m:sSup>
          <m:sSupPr>
            <m:ctrlPr>
              <w:rPr>
                <w:rFonts w:ascii="Cambria Math" w:eastAsia="宋体" w:hAnsi="Cambria Math"/>
              </w:rPr>
            </m:ctrlPr>
          </m:sSupPr>
          <m:e>
            <m:r>
              <m:rPr>
                <m:sty m:val="p"/>
              </m:rPr>
              <w:rPr>
                <w:rFonts w:ascii="Cambria Math" w:eastAsia="宋体" w:hAnsi="Cambria Math" w:hint="eastAsia"/>
              </w:rPr>
              <m:t>10</m:t>
            </m:r>
            <m:ctrlPr>
              <w:rPr>
                <w:rFonts w:ascii="Cambria Math" w:eastAsia="宋体" w:hAnsi="Cambria Math" w:hint="eastAsia"/>
              </w:rPr>
            </m:ctrlPr>
          </m:e>
          <m:sup>
            <m:r>
              <m:rPr>
                <m:sty m:val="p"/>
              </m:rPr>
              <w:rPr>
                <w:rFonts w:ascii="微软雅黑" w:eastAsia="微软雅黑" w:hAnsi="微软雅黑" w:cs="微软雅黑" w:hint="eastAsia"/>
              </w:rPr>
              <m:t>-</m:t>
            </m:r>
            <m:r>
              <m:rPr>
                <m:sty m:val="p"/>
              </m:rPr>
              <w:rPr>
                <w:rFonts w:ascii="Cambria Math" w:eastAsia="宋体" w:hAnsi="Cambria Math" w:hint="eastAsia"/>
              </w:rPr>
              <m:t>5</m:t>
            </m:r>
          </m:sup>
        </m:sSup>
      </m:oMath>
      <w:r w:rsidR="00E640B5">
        <w:rPr>
          <w:rFonts w:ascii="宋体" w:eastAsia="宋体" w:hAnsi="宋体" w:hint="eastAsia"/>
        </w:rPr>
        <w:t>。</w:t>
      </w:r>
    </w:p>
    <w:p w14:paraId="7C00F66D" w14:textId="77777777" w:rsidR="005424B1" w:rsidRDefault="005424B1" w:rsidP="005424B1">
      <w:pPr>
        <w:ind w:firstLine="480"/>
        <w:rPr>
          <w:rFonts w:ascii="宋体" w:eastAsia="宋体" w:hAnsi="宋体"/>
        </w:rPr>
      </w:pPr>
      <w:r>
        <w:rPr>
          <w:rFonts w:ascii="宋体" w:eastAsia="宋体" w:hAnsi="宋体" w:hint="eastAsia"/>
        </w:rPr>
        <w:t>为了验证上述</w:t>
      </w:r>
      <m:oMath>
        <m:r>
          <m:rPr>
            <m:sty m:val="p"/>
          </m:rPr>
          <w:rPr>
            <w:rFonts w:ascii="Cambria Math" w:eastAsia="宋体" w:hAnsi="Cambria Math" w:hint="eastAsia"/>
          </w:rPr>
          <m:t>p</m:t>
        </m:r>
      </m:oMath>
      <w:r>
        <w:rPr>
          <w:rFonts w:ascii="宋体" w:eastAsia="宋体" w:hAnsi="宋体" w:hint="eastAsia"/>
        </w:rPr>
        <w:t>值计算是否正确，我们以</w:t>
      </w:r>
      <m:oMath>
        <m:r>
          <m:rPr>
            <m:sty m:val="p"/>
          </m:rPr>
          <w:rPr>
            <w:rFonts w:ascii="Cambria Math" w:eastAsia="宋体" w:hAnsi="Cambria Math"/>
          </w:rPr>
          <m:t>∆</m:t>
        </m:r>
        <m:r>
          <m:rPr>
            <m:sty m:val="p"/>
          </m:rPr>
          <w:rPr>
            <w:rFonts w:ascii="Cambria Math" w:eastAsia="宋体" w:hAnsi="Cambria Math" w:hint="eastAsia"/>
          </w:rPr>
          <m:t>t=1s</m:t>
        </m:r>
      </m:oMath>
      <w:r>
        <w:rPr>
          <w:rFonts w:ascii="宋体" w:eastAsia="宋体" w:hAnsi="宋体" w:hint="eastAsia"/>
        </w:rPr>
        <w:t>进行100亿秒（约317年）的模拟，</w:t>
      </w:r>
      <w:r>
        <w:rPr>
          <w:rFonts w:ascii="宋体" w:eastAsia="宋体" w:hAnsi="宋体" w:hint="eastAsia"/>
        </w:rPr>
        <w:lastRenderedPageBreak/>
        <w:t>在每个时间步</w:t>
      </w:r>
      <m:oMath>
        <m:r>
          <m:rPr>
            <m:sty m:val="p"/>
          </m:rPr>
          <w:rPr>
            <w:rFonts w:ascii="Cambria Math" w:eastAsia="宋体" w:hAnsi="Cambria Math"/>
          </w:rPr>
          <m:t>∆</m:t>
        </m:r>
        <m:r>
          <m:rPr>
            <m:sty m:val="p"/>
          </m:rPr>
          <w:rPr>
            <w:rFonts w:ascii="Cambria Math" w:eastAsia="宋体" w:hAnsi="Cambria Math" w:hint="eastAsia"/>
          </w:rPr>
          <m:t>t</m:t>
        </m:r>
      </m:oMath>
      <w:r>
        <w:rPr>
          <w:rFonts w:ascii="宋体" w:eastAsia="宋体" w:hAnsi="宋体" w:hint="eastAsia"/>
        </w:rPr>
        <w:t>开始时，以</w:t>
      </w:r>
      <m:oMath>
        <m:r>
          <m:rPr>
            <m:sty m:val="p"/>
          </m:rPr>
          <w:rPr>
            <w:rFonts w:ascii="Cambria Math" w:eastAsia="宋体" w:hAnsi="Cambria Math" w:hint="eastAsia"/>
          </w:rPr>
          <m:t>p</m:t>
        </m:r>
      </m:oMath>
      <w:r>
        <w:rPr>
          <w:rFonts w:ascii="宋体" w:eastAsia="宋体" w:hAnsi="宋体" w:hint="eastAsia"/>
        </w:rPr>
        <w:t>为概率，模拟机器故障，设置故障排除时间为10分钟至20分钟的随机数，并计算每一步故障时间与总时间的比值（详见</w:t>
      </w:r>
      <w:hyperlink w:anchor="_附录5_broken.py" w:history="1">
        <w:r w:rsidRPr="000D6D96">
          <w:rPr>
            <w:rStyle w:val="ad"/>
            <w:rFonts w:ascii="宋体" w:eastAsia="宋体" w:hAnsi="宋体" w:hint="eastAsia"/>
          </w:rPr>
          <w:t>附录5</w:t>
        </w:r>
      </w:hyperlink>
      <w:r>
        <w:rPr>
          <w:rFonts w:ascii="宋体" w:eastAsia="宋体" w:hAnsi="宋体" w:hint="eastAsia"/>
        </w:rPr>
        <w:t>）。我们运行程序发现，第100亿步时，该比值为</w:t>
      </w:r>
      <w:r w:rsidRPr="00745218">
        <w:rPr>
          <w:rFonts w:ascii="宋体" w:eastAsia="宋体" w:hAnsi="宋体"/>
        </w:rPr>
        <w:t>0.0099</w:t>
      </w:r>
      <w:r>
        <w:rPr>
          <w:rFonts w:ascii="宋体" w:eastAsia="宋体" w:hAnsi="宋体" w:hint="eastAsia"/>
        </w:rPr>
        <w:t>182538（约等于1%），整个过程的比值如下图所示：</w:t>
      </w:r>
    </w:p>
    <w:p w14:paraId="4BFAA411" w14:textId="77777777" w:rsidR="005424B1" w:rsidRDefault="005424B1" w:rsidP="005424B1">
      <w:pPr>
        <w:keepNext/>
        <w:ind w:firstLine="480"/>
        <w:jc w:val="center"/>
      </w:pPr>
      <w:r w:rsidRPr="00036900">
        <w:rPr>
          <w:rFonts w:ascii="宋体" w:eastAsia="宋体" w:hAnsi="宋体"/>
          <w:noProof/>
        </w:rPr>
        <w:drawing>
          <wp:inline distT="0" distB="0" distL="0" distR="0" wp14:anchorId="50E87580" wp14:editId="00F09ABA">
            <wp:extent cx="5274310" cy="3637915"/>
            <wp:effectExtent l="0" t="0" r="2540"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3637915"/>
                    </a:xfrm>
                    <a:prstGeom prst="rect">
                      <a:avLst/>
                    </a:prstGeom>
                  </pic:spPr>
                </pic:pic>
              </a:graphicData>
            </a:graphic>
          </wp:inline>
        </w:drawing>
      </w:r>
    </w:p>
    <w:p w14:paraId="6974EC60" w14:textId="19C7D637" w:rsidR="005424B1" w:rsidRDefault="005424B1" w:rsidP="001051D2">
      <w:pPr>
        <w:ind w:firstLine="482"/>
        <w:jc w:val="center"/>
        <w:rPr>
          <w:rFonts w:ascii="宋体" w:eastAsia="宋体" w:hAnsi="宋体"/>
        </w:rPr>
      </w:pPr>
      <w:r w:rsidRPr="001051D2">
        <w:rPr>
          <w:b/>
        </w:rPr>
        <w:t>图</w:t>
      </w:r>
      <w:r w:rsidRPr="001051D2">
        <w:rPr>
          <w:b/>
        </w:rPr>
        <w:t xml:space="preserve"> </w:t>
      </w:r>
      <w:r w:rsidRPr="001051D2">
        <w:rPr>
          <w:b/>
        </w:rPr>
        <w:fldChar w:fldCharType="begin"/>
      </w:r>
      <w:r w:rsidRPr="001051D2">
        <w:rPr>
          <w:b/>
        </w:rPr>
        <w:instrText xml:space="preserve"> SEQ </w:instrText>
      </w:r>
      <w:r w:rsidRPr="001051D2">
        <w:rPr>
          <w:b/>
        </w:rPr>
        <w:instrText>图</w:instrText>
      </w:r>
      <w:r w:rsidRPr="001051D2">
        <w:rPr>
          <w:b/>
        </w:rPr>
        <w:instrText xml:space="preserve"> \* ARABIC </w:instrText>
      </w:r>
      <w:r w:rsidRPr="001051D2">
        <w:rPr>
          <w:b/>
        </w:rPr>
        <w:fldChar w:fldCharType="separate"/>
      </w:r>
      <w:r w:rsidR="00BD68B5">
        <w:rPr>
          <w:b/>
          <w:noProof/>
        </w:rPr>
        <w:t>2</w:t>
      </w:r>
      <w:r w:rsidRPr="001051D2">
        <w:rPr>
          <w:b/>
        </w:rPr>
        <w:fldChar w:fldCharType="end"/>
      </w:r>
      <w:r>
        <w:t xml:space="preserve"> </w:t>
      </w:r>
      <w:r>
        <w:rPr>
          <w:rFonts w:hint="eastAsia"/>
        </w:rPr>
        <w:t>100</w:t>
      </w:r>
      <w:r>
        <w:rPr>
          <w:rFonts w:hint="eastAsia"/>
        </w:rPr>
        <w:t>亿秒比值的计算</w:t>
      </w:r>
    </w:p>
    <w:p w14:paraId="459D14AA" w14:textId="77777777" w:rsidR="005424B1" w:rsidRDefault="005424B1" w:rsidP="005424B1">
      <w:pPr>
        <w:ind w:firstLine="480"/>
        <w:rPr>
          <w:rFonts w:ascii="宋体" w:eastAsia="宋体" w:hAnsi="宋体"/>
        </w:rPr>
      </w:pPr>
      <w:r>
        <w:rPr>
          <w:rFonts w:ascii="宋体" w:eastAsia="宋体" w:hAnsi="宋体" w:hint="eastAsia"/>
        </w:rPr>
        <w:t>从图中及最后一步的比值可以看出，随着时间的增加，故障时间与总时间的比值趋近于约1%。我们对p的计算是合理的，可以使得发生故障的概率约等于1%。</w:t>
      </w:r>
    </w:p>
    <w:p w14:paraId="362E85EA" w14:textId="77777777" w:rsidR="005424B1" w:rsidRDefault="005424B1" w:rsidP="005424B1">
      <w:pPr>
        <w:ind w:firstLine="480"/>
        <w:rPr>
          <w:rFonts w:ascii="宋体" w:eastAsia="宋体" w:hAnsi="宋体"/>
        </w:rPr>
      </w:pPr>
      <w:r>
        <w:rPr>
          <w:rFonts w:ascii="宋体" w:eastAsia="宋体" w:hAnsi="宋体" w:hint="eastAsia"/>
        </w:rPr>
        <w:t>模拟故障后，我们即可以检验我们的模型是否能应对环境的变化。</w:t>
      </w:r>
    </w:p>
    <w:p w14:paraId="31D438C7" w14:textId="77777777" w:rsidR="005424B1" w:rsidRDefault="001051D2" w:rsidP="001051D2">
      <w:pPr>
        <w:pStyle w:val="3"/>
      </w:pPr>
      <w:r>
        <w:t>5.2.</w:t>
      </w:r>
      <w:r w:rsidR="005424B1">
        <w:rPr>
          <w:rFonts w:hint="eastAsia"/>
        </w:rPr>
        <w:t>3</w:t>
      </w:r>
      <w:r>
        <w:t xml:space="preserve"> </w:t>
      </w:r>
      <w:r w:rsidR="005424B1">
        <w:rPr>
          <w:rFonts w:hint="eastAsia"/>
        </w:rPr>
        <w:t>两道工序之间半成品传送方式的选择</w:t>
      </w:r>
    </w:p>
    <w:p w14:paraId="3592EACF" w14:textId="77777777" w:rsidR="005424B1" w:rsidRDefault="005424B1" w:rsidP="005424B1">
      <w:pPr>
        <w:ind w:firstLine="480"/>
        <w:rPr>
          <w:rFonts w:ascii="宋体" w:eastAsia="宋体" w:hAnsi="宋体"/>
        </w:rPr>
      </w:pPr>
      <w:r>
        <w:rPr>
          <w:rFonts w:ascii="宋体" w:eastAsia="宋体" w:hAnsi="宋体" w:hint="eastAsia"/>
        </w:rPr>
        <w:t>对于两道工序的情况，题目没有给出两道工序间半成品的传送方式。在RGV设备允许的情况下，我们猜想可能有用RGV的机械臂传送（详见</w:t>
      </w:r>
      <w:hyperlink w:anchor="_附录2_system.py" w:history="1">
        <w:r w:rsidRPr="000D6D96">
          <w:rPr>
            <w:rStyle w:val="ad"/>
            <w:rFonts w:ascii="宋体" w:eastAsia="宋体" w:hAnsi="宋体" w:hint="eastAsia"/>
          </w:rPr>
          <w:t>附录2</w:t>
        </w:r>
      </w:hyperlink>
      <w:r>
        <w:rPr>
          <w:rFonts w:ascii="宋体" w:eastAsia="宋体" w:hAnsi="宋体" w:hint="eastAsia"/>
        </w:rPr>
        <w:t>）和用传送带传送（详见</w:t>
      </w:r>
      <w:hyperlink w:anchor="_附录6_system_belt.py" w:history="1">
        <w:r w:rsidRPr="000D6D96">
          <w:rPr>
            <w:rStyle w:val="ad"/>
            <w:rFonts w:ascii="宋体" w:eastAsia="宋体" w:hAnsi="宋体" w:hint="eastAsia"/>
          </w:rPr>
          <w:t>附录6</w:t>
        </w:r>
      </w:hyperlink>
      <w:r>
        <w:rPr>
          <w:rFonts w:ascii="宋体" w:eastAsia="宋体" w:hAnsi="宋体" w:hint="eastAsia"/>
        </w:rPr>
        <w:t>）等两种物料传送方式。前者需要占用RGV的机械臂，使RGV只能进行移动操作，而后者将物料从机械臂放至传送带上需要一定的时间。</w:t>
      </w:r>
    </w:p>
    <w:p w14:paraId="6046C9BC" w14:textId="77777777" w:rsidR="005424B1" w:rsidRDefault="005424B1" w:rsidP="005424B1">
      <w:pPr>
        <w:ind w:firstLine="480"/>
        <w:rPr>
          <w:rFonts w:ascii="宋体" w:eastAsia="宋体" w:hAnsi="宋体"/>
        </w:rPr>
      </w:pPr>
      <w:r>
        <w:rPr>
          <w:rFonts w:ascii="宋体" w:eastAsia="宋体" w:hAnsi="宋体" w:hint="eastAsia"/>
        </w:rPr>
        <w:t>为了比较两种方式哪一种效率更高，我们在CNC刀具的最优安装方式下（详见下一节），对不同组别中两种方式得到的成品数量进行了对比，结果如下：</w:t>
      </w:r>
    </w:p>
    <w:p w14:paraId="16B61687" w14:textId="76CD017E" w:rsidR="005424B1" w:rsidRPr="000B1130" w:rsidRDefault="005424B1" w:rsidP="005424B1">
      <w:pPr>
        <w:pStyle w:val="aa"/>
        <w:keepNext/>
        <w:ind w:firstLine="482"/>
        <w:rPr>
          <w:rFonts w:ascii="宋体" w:eastAsia="宋体" w:hAnsi="宋体"/>
          <w:sz w:val="24"/>
          <w:szCs w:val="24"/>
        </w:rPr>
      </w:pPr>
      <w:r w:rsidRPr="000B1130">
        <w:rPr>
          <w:rFonts w:ascii="宋体" w:eastAsia="宋体" w:hAnsi="宋体"/>
          <w:b/>
          <w:sz w:val="24"/>
          <w:szCs w:val="24"/>
        </w:rPr>
        <w:t xml:space="preserve">表 </w:t>
      </w:r>
      <w:r w:rsidRPr="000B1130">
        <w:rPr>
          <w:rFonts w:ascii="宋体" w:eastAsia="宋体" w:hAnsi="宋体"/>
          <w:b/>
          <w:sz w:val="24"/>
          <w:szCs w:val="24"/>
        </w:rPr>
        <w:fldChar w:fldCharType="begin"/>
      </w:r>
      <w:r w:rsidRPr="000B1130">
        <w:rPr>
          <w:rFonts w:ascii="宋体" w:eastAsia="宋体" w:hAnsi="宋体"/>
          <w:b/>
          <w:sz w:val="24"/>
          <w:szCs w:val="24"/>
        </w:rPr>
        <w:instrText xml:space="preserve"> SEQ 表 \* ARABIC </w:instrText>
      </w:r>
      <w:r w:rsidRPr="000B1130">
        <w:rPr>
          <w:rFonts w:ascii="宋体" w:eastAsia="宋体" w:hAnsi="宋体"/>
          <w:b/>
          <w:sz w:val="24"/>
          <w:szCs w:val="24"/>
        </w:rPr>
        <w:fldChar w:fldCharType="separate"/>
      </w:r>
      <w:r w:rsidR="00BD68B5">
        <w:rPr>
          <w:rFonts w:ascii="宋体" w:eastAsia="宋体" w:hAnsi="宋体"/>
          <w:b/>
          <w:noProof/>
          <w:sz w:val="24"/>
          <w:szCs w:val="24"/>
        </w:rPr>
        <w:t>1</w:t>
      </w:r>
      <w:r w:rsidRPr="000B1130">
        <w:rPr>
          <w:rFonts w:ascii="宋体" w:eastAsia="宋体" w:hAnsi="宋体"/>
          <w:b/>
          <w:sz w:val="24"/>
          <w:szCs w:val="24"/>
        </w:rPr>
        <w:fldChar w:fldCharType="end"/>
      </w:r>
      <w:r w:rsidRPr="000B1130">
        <w:rPr>
          <w:rFonts w:ascii="宋体" w:eastAsia="宋体" w:hAnsi="宋体"/>
          <w:sz w:val="24"/>
          <w:szCs w:val="24"/>
        </w:rPr>
        <w:t xml:space="preserve"> </w:t>
      </w:r>
      <w:r w:rsidRPr="000B1130">
        <w:rPr>
          <w:rFonts w:ascii="宋体" w:eastAsia="宋体" w:hAnsi="宋体" w:hint="eastAsia"/>
          <w:sz w:val="24"/>
          <w:szCs w:val="24"/>
        </w:rPr>
        <w:t>两种传送方式得到的成品数量</w:t>
      </w:r>
    </w:p>
    <w:tbl>
      <w:tblPr>
        <w:tblStyle w:val="31"/>
        <w:tblW w:w="0" w:type="auto"/>
        <w:tblLook w:val="04A0" w:firstRow="1" w:lastRow="0" w:firstColumn="1" w:lastColumn="0" w:noHBand="0" w:noVBand="1"/>
      </w:tblPr>
      <w:tblGrid>
        <w:gridCol w:w="2765"/>
        <w:gridCol w:w="2765"/>
        <w:gridCol w:w="2766"/>
      </w:tblGrid>
      <w:tr w:rsidR="005424B1" w14:paraId="16CE5B5D" w14:textId="77777777" w:rsidTr="005424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628AFBBA" w14:textId="77777777" w:rsidR="005424B1" w:rsidRDefault="005424B1" w:rsidP="005424B1">
            <w:pPr>
              <w:ind w:firstLine="482"/>
              <w:rPr>
                <w:rFonts w:ascii="宋体" w:eastAsia="宋体" w:hAnsi="宋体"/>
              </w:rPr>
            </w:pPr>
          </w:p>
        </w:tc>
        <w:tc>
          <w:tcPr>
            <w:tcW w:w="2765" w:type="dxa"/>
          </w:tcPr>
          <w:p w14:paraId="08E801BD" w14:textId="77777777" w:rsidR="005424B1" w:rsidRDefault="005424B1" w:rsidP="00B15146">
            <w:pPr>
              <w:ind w:firstLineChars="0" w:firstLine="0"/>
              <w:cnfStyle w:val="100000000000" w:firstRow="1"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成品数（用RGV的机械臂传送）</w:t>
            </w:r>
          </w:p>
        </w:tc>
        <w:tc>
          <w:tcPr>
            <w:tcW w:w="2766" w:type="dxa"/>
          </w:tcPr>
          <w:p w14:paraId="47976A1B" w14:textId="77777777" w:rsidR="005424B1" w:rsidRDefault="005424B1" w:rsidP="00B15146">
            <w:pPr>
              <w:ind w:firstLineChars="0" w:firstLine="0"/>
              <w:cnfStyle w:val="100000000000" w:firstRow="1"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成品数（用传送带传送）</w:t>
            </w:r>
          </w:p>
        </w:tc>
      </w:tr>
      <w:tr w:rsidR="005424B1" w14:paraId="6340BEB4" w14:textId="77777777" w:rsidTr="00542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0593B231" w14:textId="77777777" w:rsidR="005424B1" w:rsidRDefault="005424B1" w:rsidP="00B15146">
            <w:pPr>
              <w:ind w:firstLineChars="0" w:firstLine="0"/>
              <w:rPr>
                <w:rFonts w:ascii="宋体" w:eastAsia="宋体" w:hAnsi="宋体"/>
              </w:rPr>
            </w:pPr>
            <w:r>
              <w:rPr>
                <w:rFonts w:ascii="宋体" w:eastAsia="宋体" w:hAnsi="宋体" w:hint="eastAsia"/>
              </w:rPr>
              <w:t>第2种情况，第1组</w:t>
            </w:r>
          </w:p>
        </w:tc>
        <w:tc>
          <w:tcPr>
            <w:tcW w:w="2765" w:type="dxa"/>
          </w:tcPr>
          <w:p w14:paraId="0E27A625"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253</w:t>
            </w:r>
          </w:p>
        </w:tc>
        <w:tc>
          <w:tcPr>
            <w:tcW w:w="2766" w:type="dxa"/>
          </w:tcPr>
          <w:p w14:paraId="221D9097"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206</w:t>
            </w:r>
          </w:p>
        </w:tc>
      </w:tr>
      <w:tr w:rsidR="005424B1" w14:paraId="7480CCFA" w14:textId="77777777" w:rsidTr="005424B1">
        <w:tc>
          <w:tcPr>
            <w:cnfStyle w:val="001000000000" w:firstRow="0" w:lastRow="0" w:firstColumn="1" w:lastColumn="0" w:oddVBand="0" w:evenVBand="0" w:oddHBand="0" w:evenHBand="0" w:firstRowFirstColumn="0" w:firstRowLastColumn="0" w:lastRowFirstColumn="0" w:lastRowLastColumn="0"/>
            <w:tcW w:w="2765" w:type="dxa"/>
          </w:tcPr>
          <w:p w14:paraId="45E0F507" w14:textId="77777777" w:rsidR="005424B1" w:rsidRDefault="005424B1" w:rsidP="00B15146">
            <w:pPr>
              <w:ind w:firstLineChars="0" w:firstLine="0"/>
              <w:rPr>
                <w:rFonts w:ascii="宋体" w:eastAsia="宋体" w:hAnsi="宋体"/>
              </w:rPr>
            </w:pPr>
            <w:r>
              <w:rPr>
                <w:rFonts w:ascii="宋体" w:eastAsia="宋体" w:hAnsi="宋体" w:hint="eastAsia"/>
              </w:rPr>
              <w:lastRenderedPageBreak/>
              <w:t>第2种情况，第2组</w:t>
            </w:r>
          </w:p>
        </w:tc>
        <w:tc>
          <w:tcPr>
            <w:tcW w:w="2765" w:type="dxa"/>
          </w:tcPr>
          <w:p w14:paraId="6224EE20"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211</w:t>
            </w:r>
          </w:p>
        </w:tc>
        <w:tc>
          <w:tcPr>
            <w:tcW w:w="2766" w:type="dxa"/>
          </w:tcPr>
          <w:p w14:paraId="3DD020A2"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179</w:t>
            </w:r>
          </w:p>
        </w:tc>
      </w:tr>
      <w:tr w:rsidR="005424B1" w14:paraId="2D2FA280" w14:textId="77777777" w:rsidTr="00542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0C4482C4" w14:textId="77777777" w:rsidR="005424B1" w:rsidRDefault="005424B1" w:rsidP="00B15146">
            <w:pPr>
              <w:ind w:firstLineChars="0" w:firstLine="0"/>
              <w:rPr>
                <w:rFonts w:ascii="宋体" w:eastAsia="宋体" w:hAnsi="宋体"/>
              </w:rPr>
            </w:pPr>
            <w:r>
              <w:rPr>
                <w:rFonts w:ascii="宋体" w:eastAsia="宋体" w:hAnsi="宋体" w:hint="eastAsia"/>
              </w:rPr>
              <w:t>第2种情况，第3组</w:t>
            </w:r>
          </w:p>
        </w:tc>
        <w:tc>
          <w:tcPr>
            <w:tcW w:w="2765" w:type="dxa"/>
          </w:tcPr>
          <w:p w14:paraId="3B595B11"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244</w:t>
            </w:r>
          </w:p>
        </w:tc>
        <w:tc>
          <w:tcPr>
            <w:tcW w:w="2766" w:type="dxa"/>
          </w:tcPr>
          <w:p w14:paraId="6E07680D"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219</w:t>
            </w:r>
          </w:p>
        </w:tc>
      </w:tr>
    </w:tbl>
    <w:p w14:paraId="1779D202" w14:textId="77777777" w:rsidR="005424B1" w:rsidRPr="007C1A7A" w:rsidRDefault="005424B1" w:rsidP="00E640B5">
      <w:pPr>
        <w:ind w:firstLine="480"/>
        <w:rPr>
          <w:rFonts w:ascii="宋体" w:eastAsia="宋体" w:hAnsi="宋体"/>
        </w:rPr>
      </w:pPr>
      <w:r>
        <w:rPr>
          <w:rFonts w:ascii="宋体" w:eastAsia="宋体" w:hAnsi="宋体" w:hint="eastAsia"/>
        </w:rPr>
        <w:t>由表中数据可知，用RGV的机械臂传送的工作效率显著优于用传送带传送的工作效率。因此我们在后文模拟两道工序时，均用RGV的机械臂传送半成品。</w:t>
      </w:r>
    </w:p>
    <w:p w14:paraId="377A5179" w14:textId="77777777" w:rsidR="005424B1" w:rsidRDefault="001051D2" w:rsidP="001051D2">
      <w:pPr>
        <w:pStyle w:val="3"/>
      </w:pPr>
      <w:r>
        <w:t>5.2.</w:t>
      </w:r>
      <w:r w:rsidR="005424B1">
        <w:rPr>
          <w:rFonts w:hint="eastAsia"/>
        </w:rPr>
        <w:t>4</w:t>
      </w:r>
      <w:r>
        <w:t xml:space="preserve"> </w:t>
      </w:r>
      <w:r w:rsidR="005424B1">
        <w:rPr>
          <w:rFonts w:hint="eastAsia"/>
        </w:rPr>
        <w:t>CNC刀具最优安装方式的寻找</w:t>
      </w:r>
    </w:p>
    <w:p w14:paraId="6A945204" w14:textId="77777777" w:rsidR="005424B1" w:rsidRDefault="005424B1" w:rsidP="005424B1">
      <w:pPr>
        <w:ind w:firstLine="480"/>
        <w:rPr>
          <w:rFonts w:ascii="宋体" w:eastAsia="宋体" w:hAnsi="宋体"/>
        </w:rPr>
      </w:pPr>
      <w:r>
        <w:rPr>
          <w:rFonts w:ascii="宋体" w:eastAsia="宋体" w:hAnsi="宋体" w:hint="eastAsia"/>
        </w:rPr>
        <w:t>对于两道工序的情况，每一台CNC有两种刀具可供选择安装。不同种刀具的安装数量和位置，影响整个调度模型的效率。由于每个过程的仿真时间较短，我们可以采用枚举法，找到最合适的刀具安装策略（详见</w:t>
      </w:r>
      <w:hyperlink w:anchor="_附录4_tool.py" w:history="1">
        <w:r w:rsidRPr="000D6D96">
          <w:rPr>
            <w:rStyle w:val="ad"/>
            <w:rFonts w:ascii="宋体" w:eastAsia="宋体" w:hAnsi="宋体" w:hint="eastAsia"/>
          </w:rPr>
          <w:t>附录4</w:t>
        </w:r>
      </w:hyperlink>
      <w:r>
        <w:rPr>
          <w:rFonts w:ascii="宋体" w:eastAsia="宋体" w:hAnsi="宋体" w:hint="eastAsia"/>
        </w:rPr>
        <w:t>）。</w:t>
      </w:r>
    </w:p>
    <w:p w14:paraId="571B5318" w14:textId="77777777" w:rsidR="005424B1" w:rsidRDefault="005424B1" w:rsidP="005424B1">
      <w:pPr>
        <w:ind w:firstLine="480"/>
        <w:rPr>
          <w:rFonts w:ascii="宋体" w:eastAsia="宋体" w:hAnsi="宋体"/>
        </w:rPr>
      </w:pPr>
      <w:r>
        <w:rPr>
          <w:rFonts w:ascii="宋体" w:eastAsia="宋体" w:hAnsi="宋体" w:hint="eastAsia"/>
        </w:rPr>
        <w:t>这里，由于每个CNC可以选择两种刀具安装，每一组安装策略的数量为</w:t>
      </w:r>
    </w:p>
    <w:p w14:paraId="4E4FB249" w14:textId="77777777" w:rsidR="00E640B5" w:rsidRPr="00E640B5" w:rsidRDefault="003E66FB" w:rsidP="00E640B5">
      <w:pPr>
        <w:ind w:firstLine="480"/>
        <w:rPr>
          <w:rFonts w:ascii="宋体" w:eastAsia="宋体" w:hAnsi="宋体"/>
        </w:rPr>
      </w:pPr>
      <m:oMathPara>
        <m:oMath>
          <m:eqArr>
            <m:eqArrPr>
              <m:maxDist m:val="1"/>
              <m:ctrlPr>
                <w:rPr>
                  <w:rFonts w:ascii="Cambria Math" w:hAnsi="Cambria Math"/>
                  <w:i/>
                </w:rPr>
              </m:ctrlPr>
            </m:eqArrPr>
            <m:e>
              <m:sSup>
                <m:sSupPr>
                  <m:ctrlPr>
                    <w:rPr>
                      <w:rFonts w:ascii="Cambria Math" w:eastAsia="宋体" w:hAnsi="Cambria Math"/>
                    </w:rPr>
                  </m:ctrlPr>
                </m:sSupPr>
                <m:e>
                  <m:r>
                    <m:rPr>
                      <m:sty m:val="p"/>
                    </m:rPr>
                    <w:rPr>
                      <w:rFonts w:ascii="Cambria Math" w:eastAsia="宋体" w:hAnsi="Cambria Math" w:hint="eastAsia"/>
                    </w:rPr>
                    <m:t>2</m:t>
                  </m:r>
                  <m:ctrlPr>
                    <w:rPr>
                      <w:rFonts w:ascii="Cambria Math" w:eastAsia="宋体" w:hAnsi="Cambria Math" w:hint="eastAsia"/>
                    </w:rPr>
                  </m:ctrlPr>
                </m:e>
                <m:sup>
                  <m:r>
                    <m:rPr>
                      <m:sty m:val="p"/>
                    </m:rPr>
                    <w:rPr>
                      <w:rFonts w:ascii="Cambria Math" w:eastAsia="宋体" w:hAnsi="Cambria Math"/>
                    </w:rPr>
                    <m:t>8</m:t>
                  </m:r>
                </m:sup>
              </m:sSup>
              <m:r>
                <w:rPr>
                  <w:rFonts w:ascii="Cambria Math" w:eastAsia="宋体" w:hAnsi="Cambria Math"/>
                </w:rPr>
                <m:t>=256#</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ctrlPr>
                <w:rPr>
                  <w:rFonts w:ascii="Cambria Math" w:eastAsia="宋体" w:hAnsi="Cambria Math"/>
                  <w:i/>
                </w:rPr>
              </m:ctrlPr>
            </m:e>
          </m:eqArr>
        </m:oMath>
      </m:oMathPara>
    </w:p>
    <w:p w14:paraId="627769F1" w14:textId="77777777" w:rsidR="005424B1" w:rsidRDefault="005424B1" w:rsidP="005424B1">
      <w:pPr>
        <w:ind w:firstLine="480"/>
        <w:rPr>
          <w:rFonts w:ascii="宋体" w:eastAsia="宋体" w:hAnsi="宋体"/>
        </w:rPr>
      </w:pPr>
      <w:r>
        <w:rPr>
          <w:rFonts w:ascii="宋体" w:eastAsia="宋体" w:hAnsi="宋体" w:hint="eastAsia"/>
        </w:rPr>
        <w:t>我们找到256种策略的模拟结果中，成品数量的最大值：</w:t>
      </w:r>
    </w:p>
    <w:p w14:paraId="1A283113" w14:textId="77777777" w:rsidR="00E640B5" w:rsidRPr="00E640B5" w:rsidRDefault="003E66FB" w:rsidP="00E640B5">
      <w:pPr>
        <w:ind w:firstLine="480"/>
        <w:rPr>
          <w:rFonts w:ascii="宋体" w:eastAsia="宋体" w:hAnsi="宋体"/>
        </w:rPr>
      </w:pPr>
      <m:oMathPara>
        <m:oMath>
          <m:eqArr>
            <m:eqArrPr>
              <m:maxDist m:val="1"/>
              <m:ctrlPr>
                <w:rPr>
                  <w:rFonts w:ascii="Cambria Math" w:hAnsi="Cambria Math"/>
                  <w:i/>
                </w:rPr>
              </m:ctrlPr>
            </m:eqArrPr>
            <m:e>
              <m:sSub>
                <m:sSubPr>
                  <m:ctrlPr>
                    <w:rPr>
                      <w:rFonts w:ascii="Cambria Math" w:eastAsia="宋体" w:hAnsi="Cambria Math"/>
                    </w:rPr>
                  </m:ctrlPr>
                </m:sSubPr>
                <m:e>
                  <m:r>
                    <m:rPr>
                      <m:sty m:val="p"/>
                    </m:rPr>
                    <w:rPr>
                      <w:rFonts w:ascii="Cambria Math" w:eastAsia="宋体" w:hAnsi="Cambria Math"/>
                    </w:rPr>
                    <m:t>n</m:t>
                  </m:r>
                </m:e>
                <m:sub>
                  <m:sSub>
                    <m:sSubPr>
                      <m:ctrlPr>
                        <w:rPr>
                          <w:rFonts w:ascii="Cambria Math" w:eastAsia="宋体" w:hAnsi="Cambria Math"/>
                        </w:rPr>
                      </m:ctrlPr>
                    </m:sSubPr>
                    <m:e>
                      <m:r>
                        <m:rPr>
                          <m:sty m:val="p"/>
                        </m:rPr>
                        <w:rPr>
                          <w:rFonts w:ascii="Cambria Math" w:eastAsia="宋体" w:hAnsi="Cambria Math"/>
                        </w:rPr>
                        <m:t>s</m:t>
                      </m:r>
                    </m:e>
                    <m:sub>
                      <m:r>
                        <m:rPr>
                          <m:sty m:val="p"/>
                        </m:rPr>
                        <w:rPr>
                          <w:rFonts w:ascii="Cambria Math" w:eastAsia="宋体" w:hAnsi="Cambria Math"/>
                        </w:rPr>
                        <m:t>best</m:t>
                      </m:r>
                    </m:sub>
                  </m:sSub>
                </m:sub>
              </m:sSub>
              <m:r>
                <w:rPr>
                  <w:rFonts w:ascii="Cambria Math" w:eastAsia="宋体" w:hAnsi="Cambria Math"/>
                </w:rPr>
                <m:t>=</m:t>
              </m:r>
              <m:func>
                <m:funcPr>
                  <m:ctrlPr>
                    <w:rPr>
                      <w:rFonts w:ascii="Cambria Math" w:eastAsia="宋体" w:hAnsi="Cambria Math"/>
                    </w:rPr>
                  </m:ctrlPr>
                </m:funcPr>
                <m:fName>
                  <m:limLow>
                    <m:limLowPr>
                      <m:ctrlPr>
                        <w:rPr>
                          <w:rFonts w:ascii="Cambria Math" w:eastAsia="宋体" w:hAnsi="Cambria Math"/>
                        </w:rPr>
                      </m:ctrlPr>
                    </m:limLowPr>
                    <m:e>
                      <m:r>
                        <m:rPr>
                          <m:sty m:val="p"/>
                        </m:rPr>
                        <w:rPr>
                          <w:rFonts w:ascii="Cambria Math" w:eastAsia="宋体" w:hAnsi="Cambria Math"/>
                        </w:rPr>
                        <m:t>max</m:t>
                      </m:r>
                    </m:e>
                    <m:lim>
                      <m:r>
                        <w:rPr>
                          <w:rFonts w:ascii="Cambria Math" w:eastAsia="宋体" w:hAnsi="Cambria Math"/>
                        </w:rPr>
                        <m:t>1≤i≤256</m:t>
                      </m:r>
                    </m:lim>
                  </m:limLow>
                </m:fName>
                <m:e>
                  <m:sSub>
                    <m:sSubPr>
                      <m:ctrlPr>
                        <w:rPr>
                          <w:rFonts w:ascii="Cambria Math" w:eastAsia="宋体" w:hAnsi="Cambria Math"/>
                          <w:i/>
                        </w:rPr>
                      </m:ctrlPr>
                    </m:sSubPr>
                    <m:e>
                      <m:r>
                        <w:rPr>
                          <w:rFonts w:ascii="Cambria Math" w:eastAsia="宋体" w:hAnsi="Cambria Math"/>
                        </w:rPr>
                        <m:t>n</m:t>
                      </m:r>
                    </m:e>
                    <m:sub>
                      <m:r>
                        <w:rPr>
                          <w:rFonts w:ascii="Cambria Math" w:eastAsia="宋体" w:hAnsi="Cambria Math"/>
                        </w:rPr>
                        <m:t>s</m:t>
                      </m:r>
                    </m:sub>
                  </m:sSub>
                </m:e>
              </m:func>
              <m:r>
                <w:rPr>
                  <w:rFonts w:ascii="Cambria Math" w:eastAsia="宋体"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ctrlPr>
                <w:rPr>
                  <w:rFonts w:ascii="Cambria Math" w:eastAsia="宋体" w:hAnsi="Cambria Math"/>
                  <w:i/>
                </w:rPr>
              </m:ctrlPr>
            </m:e>
          </m:eqArr>
        </m:oMath>
      </m:oMathPara>
    </w:p>
    <w:p w14:paraId="12EF564F" w14:textId="77777777" w:rsidR="005424B1" w:rsidRDefault="005424B1" w:rsidP="008C4067">
      <w:pPr>
        <w:ind w:firstLineChars="0" w:firstLine="0"/>
        <w:rPr>
          <w:rFonts w:ascii="宋体" w:eastAsia="宋体" w:hAnsi="宋体"/>
        </w:rPr>
      </w:pPr>
      <w:r>
        <w:rPr>
          <w:rFonts w:ascii="宋体" w:eastAsia="宋体" w:hAnsi="宋体" w:hint="eastAsia"/>
        </w:rPr>
        <w:t>最大值所对应的刀具安装方式，即为所求最优安装方式。</w:t>
      </w:r>
    </w:p>
    <w:p w14:paraId="02CED537" w14:textId="77777777" w:rsidR="005424B1" w:rsidRDefault="005424B1" w:rsidP="005424B1">
      <w:pPr>
        <w:ind w:firstLine="480"/>
        <w:rPr>
          <w:rFonts w:ascii="宋体" w:eastAsia="宋体" w:hAnsi="宋体"/>
        </w:rPr>
      </w:pPr>
      <w:r>
        <w:rPr>
          <w:rFonts w:ascii="宋体" w:eastAsia="宋体" w:hAnsi="宋体" w:hint="eastAsia"/>
        </w:rPr>
        <w:t>我们将题设三组数据的第二种情况代入仿真模型，求得最优安装方式如下所示（0表示第1道工序的刀具，1表示第2道工序的刀具）：</w:t>
      </w:r>
    </w:p>
    <w:p w14:paraId="53D66184" w14:textId="77A4878D" w:rsidR="005424B1" w:rsidRPr="00343D6E" w:rsidRDefault="005424B1" w:rsidP="005424B1">
      <w:pPr>
        <w:pStyle w:val="aa"/>
        <w:keepNext/>
        <w:ind w:firstLine="482"/>
        <w:rPr>
          <w:rFonts w:ascii="宋体" w:eastAsia="宋体" w:hAnsi="宋体"/>
          <w:sz w:val="24"/>
          <w:szCs w:val="24"/>
        </w:rPr>
      </w:pPr>
      <w:r w:rsidRPr="00343D6E">
        <w:rPr>
          <w:rFonts w:ascii="宋体" w:eastAsia="宋体" w:hAnsi="宋体"/>
          <w:b/>
          <w:sz w:val="24"/>
          <w:szCs w:val="24"/>
        </w:rPr>
        <w:t xml:space="preserve">表 </w:t>
      </w:r>
      <w:r w:rsidRPr="00343D6E">
        <w:rPr>
          <w:rFonts w:ascii="宋体" w:eastAsia="宋体" w:hAnsi="宋体"/>
          <w:b/>
          <w:sz w:val="24"/>
          <w:szCs w:val="24"/>
        </w:rPr>
        <w:fldChar w:fldCharType="begin"/>
      </w:r>
      <w:r w:rsidRPr="00343D6E">
        <w:rPr>
          <w:rFonts w:ascii="宋体" w:eastAsia="宋体" w:hAnsi="宋体"/>
          <w:b/>
          <w:sz w:val="24"/>
          <w:szCs w:val="24"/>
        </w:rPr>
        <w:instrText xml:space="preserve"> SEQ 表 \* ARABIC </w:instrText>
      </w:r>
      <w:r w:rsidRPr="00343D6E">
        <w:rPr>
          <w:rFonts w:ascii="宋体" w:eastAsia="宋体" w:hAnsi="宋体"/>
          <w:b/>
          <w:sz w:val="24"/>
          <w:szCs w:val="24"/>
        </w:rPr>
        <w:fldChar w:fldCharType="separate"/>
      </w:r>
      <w:r w:rsidR="00BD68B5">
        <w:rPr>
          <w:rFonts w:ascii="宋体" w:eastAsia="宋体" w:hAnsi="宋体"/>
          <w:b/>
          <w:noProof/>
          <w:sz w:val="24"/>
          <w:szCs w:val="24"/>
        </w:rPr>
        <w:t>2</w:t>
      </w:r>
      <w:r w:rsidRPr="00343D6E">
        <w:rPr>
          <w:rFonts w:ascii="宋体" w:eastAsia="宋体" w:hAnsi="宋体"/>
          <w:b/>
          <w:sz w:val="24"/>
          <w:szCs w:val="24"/>
        </w:rPr>
        <w:fldChar w:fldCharType="end"/>
      </w:r>
      <w:r w:rsidRPr="00343D6E">
        <w:rPr>
          <w:rFonts w:ascii="宋体" w:eastAsia="宋体" w:hAnsi="宋体"/>
          <w:b/>
          <w:sz w:val="24"/>
          <w:szCs w:val="24"/>
        </w:rPr>
        <w:t xml:space="preserve"> </w:t>
      </w:r>
      <w:r w:rsidRPr="00343D6E">
        <w:rPr>
          <w:rFonts w:ascii="宋体" w:eastAsia="宋体" w:hAnsi="宋体" w:hint="eastAsia"/>
          <w:sz w:val="24"/>
          <w:szCs w:val="24"/>
        </w:rPr>
        <w:t>刀具的最优安装方式</w:t>
      </w:r>
    </w:p>
    <w:tbl>
      <w:tblPr>
        <w:tblStyle w:val="31"/>
        <w:tblW w:w="0" w:type="auto"/>
        <w:tblLook w:val="04A0" w:firstRow="1" w:lastRow="0" w:firstColumn="1" w:lastColumn="0" w:noHBand="0" w:noVBand="1"/>
      </w:tblPr>
      <w:tblGrid>
        <w:gridCol w:w="2858"/>
        <w:gridCol w:w="3663"/>
        <w:gridCol w:w="1785"/>
      </w:tblGrid>
      <w:tr w:rsidR="005424B1" w14:paraId="4154C8D2" w14:textId="77777777" w:rsidTr="00B1514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58" w:type="dxa"/>
          </w:tcPr>
          <w:p w14:paraId="6267EA2F" w14:textId="77777777" w:rsidR="005424B1" w:rsidRDefault="005424B1" w:rsidP="00B15146">
            <w:pPr>
              <w:ind w:firstLineChars="0" w:firstLine="0"/>
              <w:rPr>
                <w:rFonts w:ascii="宋体" w:eastAsia="宋体" w:hAnsi="宋体"/>
              </w:rPr>
            </w:pPr>
            <w:r>
              <w:rPr>
                <w:rFonts w:ascii="宋体" w:eastAsia="宋体" w:hAnsi="宋体" w:hint="eastAsia"/>
              </w:rPr>
              <w:t>数据名</w:t>
            </w:r>
          </w:p>
        </w:tc>
        <w:tc>
          <w:tcPr>
            <w:tcW w:w="3663" w:type="dxa"/>
          </w:tcPr>
          <w:p w14:paraId="478FE6C3" w14:textId="77777777" w:rsidR="005424B1" w:rsidRDefault="005424B1" w:rsidP="00B15146">
            <w:pPr>
              <w:ind w:firstLineChars="0" w:firstLine="0"/>
              <w:cnfStyle w:val="100000000000" w:firstRow="1"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刀具安装方式</w:t>
            </w:r>
          </w:p>
        </w:tc>
        <w:tc>
          <w:tcPr>
            <w:tcW w:w="1785" w:type="dxa"/>
          </w:tcPr>
          <w:p w14:paraId="7694B0EF" w14:textId="77777777" w:rsidR="005424B1" w:rsidRDefault="005424B1" w:rsidP="00B15146">
            <w:pPr>
              <w:ind w:firstLineChars="0" w:firstLine="0"/>
              <w:cnfStyle w:val="100000000000" w:firstRow="1"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成品数</w:t>
            </w:r>
          </w:p>
        </w:tc>
      </w:tr>
      <w:tr w:rsidR="005424B1" w14:paraId="113944BC" w14:textId="77777777" w:rsidTr="00B151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8" w:type="dxa"/>
          </w:tcPr>
          <w:p w14:paraId="6CA8EDD6" w14:textId="77777777" w:rsidR="005424B1" w:rsidRDefault="005424B1" w:rsidP="00B15146">
            <w:pPr>
              <w:ind w:firstLineChars="0" w:firstLine="0"/>
              <w:rPr>
                <w:rFonts w:ascii="宋体" w:eastAsia="宋体" w:hAnsi="宋体"/>
              </w:rPr>
            </w:pPr>
            <w:r>
              <w:rPr>
                <w:rFonts w:ascii="宋体" w:eastAsia="宋体" w:hAnsi="宋体" w:hint="eastAsia"/>
              </w:rPr>
              <w:t>第2种情况，第1组</w:t>
            </w:r>
          </w:p>
        </w:tc>
        <w:tc>
          <w:tcPr>
            <w:tcW w:w="3663" w:type="dxa"/>
          </w:tcPr>
          <w:p w14:paraId="27B92ADF"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sidRPr="00DA25FD">
              <w:rPr>
                <w:rFonts w:ascii="宋体" w:eastAsia="宋体" w:hAnsi="宋体"/>
              </w:rPr>
              <w:t>0, 1, 0, 1, 0, 1, 0, 1</w:t>
            </w:r>
          </w:p>
        </w:tc>
        <w:tc>
          <w:tcPr>
            <w:tcW w:w="1785" w:type="dxa"/>
          </w:tcPr>
          <w:p w14:paraId="05AE77DE"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253</w:t>
            </w:r>
          </w:p>
        </w:tc>
      </w:tr>
      <w:tr w:rsidR="005424B1" w14:paraId="3D3E9F8A" w14:textId="77777777" w:rsidTr="00B15146">
        <w:tc>
          <w:tcPr>
            <w:cnfStyle w:val="001000000000" w:firstRow="0" w:lastRow="0" w:firstColumn="1" w:lastColumn="0" w:oddVBand="0" w:evenVBand="0" w:oddHBand="0" w:evenHBand="0" w:firstRowFirstColumn="0" w:firstRowLastColumn="0" w:lastRowFirstColumn="0" w:lastRowLastColumn="0"/>
            <w:tcW w:w="2858" w:type="dxa"/>
          </w:tcPr>
          <w:p w14:paraId="5D0EA5E7" w14:textId="77777777" w:rsidR="005424B1" w:rsidRDefault="005424B1" w:rsidP="00B15146">
            <w:pPr>
              <w:ind w:firstLineChars="0" w:firstLine="0"/>
              <w:rPr>
                <w:rFonts w:ascii="宋体" w:eastAsia="宋体" w:hAnsi="宋体"/>
              </w:rPr>
            </w:pPr>
            <w:r>
              <w:rPr>
                <w:rFonts w:ascii="宋体" w:eastAsia="宋体" w:hAnsi="宋体" w:hint="eastAsia"/>
              </w:rPr>
              <w:t>第2种情况，第2组</w:t>
            </w:r>
          </w:p>
        </w:tc>
        <w:tc>
          <w:tcPr>
            <w:tcW w:w="3663" w:type="dxa"/>
          </w:tcPr>
          <w:p w14:paraId="15FF854F"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sidRPr="00A91A5D">
              <w:rPr>
                <w:rFonts w:ascii="宋体" w:eastAsia="宋体" w:hAnsi="宋体"/>
              </w:rPr>
              <w:t>1, 0, 1, 0, 1, 0, 1, 0</w:t>
            </w:r>
          </w:p>
        </w:tc>
        <w:tc>
          <w:tcPr>
            <w:tcW w:w="1785" w:type="dxa"/>
          </w:tcPr>
          <w:p w14:paraId="06A9DAE1"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211</w:t>
            </w:r>
          </w:p>
        </w:tc>
      </w:tr>
      <w:tr w:rsidR="005424B1" w14:paraId="098DDE0B" w14:textId="77777777" w:rsidTr="00B151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8" w:type="dxa"/>
          </w:tcPr>
          <w:p w14:paraId="267B34A5" w14:textId="77777777" w:rsidR="005424B1" w:rsidRDefault="005424B1" w:rsidP="00B15146">
            <w:pPr>
              <w:ind w:firstLineChars="0" w:firstLine="0"/>
              <w:rPr>
                <w:rFonts w:ascii="宋体" w:eastAsia="宋体" w:hAnsi="宋体"/>
              </w:rPr>
            </w:pPr>
            <w:r>
              <w:rPr>
                <w:rFonts w:ascii="宋体" w:eastAsia="宋体" w:hAnsi="宋体" w:hint="eastAsia"/>
              </w:rPr>
              <w:t>第2种情况，第3组</w:t>
            </w:r>
          </w:p>
        </w:tc>
        <w:tc>
          <w:tcPr>
            <w:tcW w:w="3663" w:type="dxa"/>
          </w:tcPr>
          <w:p w14:paraId="5F9F6AAB"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sidRPr="00A91A5D">
              <w:rPr>
                <w:rFonts w:ascii="宋体" w:eastAsia="宋体" w:hAnsi="宋体"/>
              </w:rPr>
              <w:t>0, 1, 0, 0, 1, 0, 0, 1</w:t>
            </w:r>
          </w:p>
        </w:tc>
        <w:tc>
          <w:tcPr>
            <w:tcW w:w="1785" w:type="dxa"/>
          </w:tcPr>
          <w:p w14:paraId="01CBFBF7"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244</w:t>
            </w:r>
          </w:p>
        </w:tc>
      </w:tr>
    </w:tbl>
    <w:p w14:paraId="228BFF07" w14:textId="77777777" w:rsidR="005424B1" w:rsidRDefault="005424B1" w:rsidP="005424B1">
      <w:pPr>
        <w:ind w:firstLine="480"/>
        <w:rPr>
          <w:rFonts w:ascii="宋体" w:eastAsia="宋体" w:hAnsi="宋体"/>
        </w:rPr>
      </w:pPr>
      <w:r>
        <w:rPr>
          <w:rFonts w:ascii="宋体" w:eastAsia="宋体" w:hAnsi="宋体" w:hint="eastAsia"/>
        </w:rPr>
        <w:t>我们在下文模拟两道工序时，均采用上表中的刀具安装方式。</w:t>
      </w:r>
    </w:p>
    <w:p w14:paraId="6FC36E65" w14:textId="77777777" w:rsidR="005424B1" w:rsidRDefault="001051D2" w:rsidP="001051D2">
      <w:pPr>
        <w:pStyle w:val="3"/>
      </w:pPr>
      <w:r>
        <w:t>5.2.</w:t>
      </w:r>
      <w:r w:rsidR="005424B1">
        <w:rPr>
          <w:rFonts w:hint="eastAsia"/>
        </w:rPr>
        <w:t>5</w:t>
      </w:r>
      <w:r>
        <w:t xml:space="preserve"> </w:t>
      </w:r>
      <w:r w:rsidR="005424B1">
        <w:rPr>
          <w:rFonts w:hint="eastAsia"/>
        </w:rPr>
        <w:t>具体结果的求解</w:t>
      </w:r>
    </w:p>
    <w:p w14:paraId="376F18DB" w14:textId="77777777" w:rsidR="005424B1" w:rsidRDefault="005424B1" w:rsidP="005424B1">
      <w:pPr>
        <w:ind w:firstLine="480"/>
        <w:rPr>
          <w:rFonts w:ascii="宋体" w:eastAsia="宋体" w:hAnsi="宋体"/>
        </w:rPr>
      </w:pPr>
      <w:r>
        <w:rPr>
          <w:rFonts w:ascii="宋体" w:eastAsia="宋体" w:hAnsi="宋体" w:hint="eastAsia"/>
        </w:rPr>
        <w:t>我们将题设的三组数据代入仿真模型</w:t>
      </w:r>
      <w:r w:rsidR="000D6D96">
        <w:rPr>
          <w:rFonts w:ascii="宋体" w:eastAsia="宋体" w:hAnsi="宋体" w:hint="eastAsia"/>
        </w:rPr>
        <w:t>（详见</w:t>
      </w:r>
      <w:hyperlink w:anchor="_附录3_solve.py" w:history="1">
        <w:r w:rsidR="000D6D96" w:rsidRPr="000D6D96">
          <w:rPr>
            <w:rStyle w:val="ad"/>
            <w:rFonts w:ascii="宋体" w:eastAsia="宋体" w:hAnsi="宋体" w:hint="eastAsia"/>
          </w:rPr>
          <w:t>附录3</w:t>
        </w:r>
      </w:hyperlink>
      <w:r w:rsidR="000D6D96">
        <w:rPr>
          <w:rFonts w:ascii="宋体" w:eastAsia="宋体" w:hAnsi="宋体" w:hint="eastAsia"/>
        </w:rPr>
        <w:t>）</w:t>
      </w:r>
      <w:r>
        <w:rPr>
          <w:rFonts w:ascii="宋体" w:eastAsia="宋体" w:hAnsi="宋体" w:hint="eastAsia"/>
        </w:rPr>
        <w:t>，求得三种情况的调度策略如支撑材料所示，作业效率如下表所示：</w:t>
      </w:r>
    </w:p>
    <w:p w14:paraId="3C196B0A" w14:textId="7916A264" w:rsidR="005424B1" w:rsidRPr="008313AE" w:rsidRDefault="005424B1" w:rsidP="005424B1">
      <w:pPr>
        <w:pStyle w:val="aa"/>
        <w:keepNext/>
        <w:ind w:firstLine="482"/>
        <w:rPr>
          <w:rFonts w:ascii="宋体" w:eastAsia="宋体" w:hAnsi="宋体"/>
          <w:sz w:val="24"/>
          <w:szCs w:val="24"/>
        </w:rPr>
      </w:pPr>
      <w:r w:rsidRPr="008313AE">
        <w:rPr>
          <w:rFonts w:ascii="宋体" w:eastAsia="宋体" w:hAnsi="宋体"/>
          <w:b/>
          <w:sz w:val="24"/>
          <w:szCs w:val="24"/>
        </w:rPr>
        <w:t xml:space="preserve">表 </w:t>
      </w:r>
      <w:r w:rsidRPr="008313AE">
        <w:rPr>
          <w:rFonts w:ascii="宋体" w:eastAsia="宋体" w:hAnsi="宋体"/>
          <w:b/>
          <w:sz w:val="24"/>
          <w:szCs w:val="24"/>
        </w:rPr>
        <w:fldChar w:fldCharType="begin"/>
      </w:r>
      <w:r w:rsidRPr="008313AE">
        <w:rPr>
          <w:rFonts w:ascii="宋体" w:eastAsia="宋体" w:hAnsi="宋体"/>
          <w:b/>
          <w:sz w:val="24"/>
          <w:szCs w:val="24"/>
        </w:rPr>
        <w:instrText xml:space="preserve"> SEQ 表 \* ARABIC </w:instrText>
      </w:r>
      <w:r w:rsidRPr="008313AE">
        <w:rPr>
          <w:rFonts w:ascii="宋体" w:eastAsia="宋体" w:hAnsi="宋体"/>
          <w:b/>
          <w:sz w:val="24"/>
          <w:szCs w:val="24"/>
        </w:rPr>
        <w:fldChar w:fldCharType="separate"/>
      </w:r>
      <w:r w:rsidR="00BD68B5">
        <w:rPr>
          <w:rFonts w:ascii="宋体" w:eastAsia="宋体" w:hAnsi="宋体"/>
          <w:b/>
          <w:noProof/>
          <w:sz w:val="24"/>
          <w:szCs w:val="24"/>
        </w:rPr>
        <w:t>3</w:t>
      </w:r>
      <w:r w:rsidRPr="008313AE">
        <w:rPr>
          <w:rFonts w:ascii="宋体" w:eastAsia="宋体" w:hAnsi="宋体"/>
          <w:b/>
          <w:sz w:val="24"/>
          <w:szCs w:val="24"/>
        </w:rPr>
        <w:fldChar w:fldCharType="end"/>
      </w:r>
      <w:r w:rsidRPr="008313AE">
        <w:rPr>
          <w:rFonts w:ascii="宋体" w:eastAsia="宋体" w:hAnsi="宋体"/>
          <w:sz w:val="24"/>
          <w:szCs w:val="24"/>
        </w:rPr>
        <w:t xml:space="preserve"> </w:t>
      </w:r>
      <w:r w:rsidRPr="008313AE">
        <w:rPr>
          <w:rFonts w:ascii="宋体" w:eastAsia="宋体" w:hAnsi="宋体" w:hint="eastAsia"/>
          <w:sz w:val="24"/>
          <w:szCs w:val="24"/>
        </w:rPr>
        <w:t>各种情况的作业效率</w:t>
      </w:r>
    </w:p>
    <w:tbl>
      <w:tblPr>
        <w:tblStyle w:val="31"/>
        <w:tblW w:w="0" w:type="auto"/>
        <w:tblLook w:val="04A0" w:firstRow="1" w:lastRow="0" w:firstColumn="1" w:lastColumn="0" w:noHBand="0" w:noVBand="1"/>
      </w:tblPr>
      <w:tblGrid>
        <w:gridCol w:w="3539"/>
        <w:gridCol w:w="1991"/>
        <w:gridCol w:w="2766"/>
      </w:tblGrid>
      <w:tr w:rsidR="005424B1" w14:paraId="3BE24E9C" w14:textId="77777777" w:rsidTr="005424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39" w:type="dxa"/>
          </w:tcPr>
          <w:p w14:paraId="362C4489" w14:textId="77777777" w:rsidR="005424B1" w:rsidRDefault="005424B1" w:rsidP="00B15146">
            <w:pPr>
              <w:ind w:firstLineChars="0" w:firstLine="0"/>
              <w:rPr>
                <w:rFonts w:ascii="宋体" w:eastAsia="宋体" w:hAnsi="宋体"/>
              </w:rPr>
            </w:pPr>
            <w:r>
              <w:rPr>
                <w:rFonts w:ascii="宋体" w:eastAsia="宋体" w:hAnsi="宋体" w:hint="eastAsia"/>
              </w:rPr>
              <w:t>数据名</w:t>
            </w:r>
          </w:p>
        </w:tc>
        <w:tc>
          <w:tcPr>
            <w:tcW w:w="1991" w:type="dxa"/>
          </w:tcPr>
          <w:p w14:paraId="5B4E16CE" w14:textId="77777777" w:rsidR="005424B1" w:rsidRDefault="005424B1" w:rsidP="00B15146">
            <w:pPr>
              <w:ind w:firstLineChars="0" w:firstLine="0"/>
              <w:cnfStyle w:val="100000000000" w:firstRow="1"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成品数</w:t>
            </w:r>
          </w:p>
        </w:tc>
        <w:tc>
          <w:tcPr>
            <w:tcW w:w="2766" w:type="dxa"/>
          </w:tcPr>
          <w:p w14:paraId="5DCDD146" w14:textId="77777777" w:rsidR="005424B1" w:rsidRDefault="005424B1" w:rsidP="00B15146">
            <w:pPr>
              <w:ind w:firstLineChars="0" w:firstLine="0"/>
              <w:cnfStyle w:val="100000000000" w:firstRow="1"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作业效率（%）</w:t>
            </w:r>
          </w:p>
        </w:tc>
      </w:tr>
      <w:tr w:rsidR="005424B1" w14:paraId="435CC6D2" w14:textId="77777777" w:rsidTr="00542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73EE8AE3" w14:textId="77777777" w:rsidR="005424B1" w:rsidRDefault="005424B1" w:rsidP="00B15146">
            <w:pPr>
              <w:ind w:firstLineChars="0" w:firstLine="0"/>
              <w:rPr>
                <w:rFonts w:ascii="宋体" w:eastAsia="宋体" w:hAnsi="宋体"/>
              </w:rPr>
            </w:pPr>
            <w:r>
              <w:rPr>
                <w:rFonts w:ascii="宋体" w:eastAsia="宋体" w:hAnsi="宋体" w:hint="eastAsia"/>
              </w:rPr>
              <w:t>第1种情况，第1组</w:t>
            </w:r>
          </w:p>
        </w:tc>
        <w:tc>
          <w:tcPr>
            <w:tcW w:w="1991" w:type="dxa"/>
          </w:tcPr>
          <w:p w14:paraId="21532CF7"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383</w:t>
            </w:r>
          </w:p>
        </w:tc>
        <w:tc>
          <w:tcPr>
            <w:tcW w:w="2766" w:type="dxa"/>
          </w:tcPr>
          <w:p w14:paraId="0EF0B502"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93.09</w:t>
            </w:r>
          </w:p>
        </w:tc>
      </w:tr>
      <w:tr w:rsidR="005424B1" w14:paraId="02690ED4" w14:textId="77777777" w:rsidTr="005424B1">
        <w:tc>
          <w:tcPr>
            <w:cnfStyle w:val="001000000000" w:firstRow="0" w:lastRow="0" w:firstColumn="1" w:lastColumn="0" w:oddVBand="0" w:evenVBand="0" w:oddHBand="0" w:evenHBand="0" w:firstRowFirstColumn="0" w:firstRowLastColumn="0" w:lastRowFirstColumn="0" w:lastRowLastColumn="0"/>
            <w:tcW w:w="3539" w:type="dxa"/>
          </w:tcPr>
          <w:p w14:paraId="59444FDD" w14:textId="77777777" w:rsidR="005424B1" w:rsidRDefault="005424B1" w:rsidP="00B15146">
            <w:pPr>
              <w:ind w:firstLineChars="0" w:firstLine="0"/>
              <w:rPr>
                <w:rFonts w:ascii="宋体" w:eastAsia="宋体" w:hAnsi="宋体"/>
              </w:rPr>
            </w:pPr>
            <w:r>
              <w:rPr>
                <w:rFonts w:ascii="宋体" w:eastAsia="宋体" w:hAnsi="宋体" w:hint="eastAsia"/>
              </w:rPr>
              <w:t>第1种情况，第2组</w:t>
            </w:r>
          </w:p>
        </w:tc>
        <w:tc>
          <w:tcPr>
            <w:tcW w:w="1991" w:type="dxa"/>
          </w:tcPr>
          <w:p w14:paraId="2CB8A881"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360</w:t>
            </w:r>
          </w:p>
        </w:tc>
        <w:tc>
          <w:tcPr>
            <w:tcW w:w="2766" w:type="dxa"/>
          </w:tcPr>
          <w:p w14:paraId="432520D3"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90.63</w:t>
            </w:r>
          </w:p>
        </w:tc>
      </w:tr>
      <w:tr w:rsidR="005424B1" w14:paraId="2C21F16A" w14:textId="77777777" w:rsidTr="00542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136A9C22" w14:textId="77777777" w:rsidR="005424B1" w:rsidRDefault="005424B1" w:rsidP="00B15146">
            <w:pPr>
              <w:ind w:firstLineChars="0" w:firstLine="0"/>
              <w:rPr>
                <w:rFonts w:ascii="宋体" w:eastAsia="宋体" w:hAnsi="宋体"/>
              </w:rPr>
            </w:pPr>
            <w:r>
              <w:rPr>
                <w:rFonts w:ascii="宋体" w:eastAsia="宋体" w:hAnsi="宋体" w:hint="eastAsia"/>
              </w:rPr>
              <w:t>第1种情况，第3组</w:t>
            </w:r>
          </w:p>
        </w:tc>
        <w:tc>
          <w:tcPr>
            <w:tcW w:w="1991" w:type="dxa"/>
          </w:tcPr>
          <w:p w14:paraId="7BF471E8"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392</w:t>
            </w:r>
          </w:p>
        </w:tc>
        <w:tc>
          <w:tcPr>
            <w:tcW w:w="2766" w:type="dxa"/>
          </w:tcPr>
          <w:p w14:paraId="6BC2D2E8"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92.73</w:t>
            </w:r>
          </w:p>
        </w:tc>
      </w:tr>
      <w:tr w:rsidR="005424B1" w14:paraId="00FBEAF8" w14:textId="77777777" w:rsidTr="005424B1">
        <w:tc>
          <w:tcPr>
            <w:cnfStyle w:val="001000000000" w:firstRow="0" w:lastRow="0" w:firstColumn="1" w:lastColumn="0" w:oddVBand="0" w:evenVBand="0" w:oddHBand="0" w:evenHBand="0" w:firstRowFirstColumn="0" w:firstRowLastColumn="0" w:lastRowFirstColumn="0" w:lastRowLastColumn="0"/>
            <w:tcW w:w="3539" w:type="dxa"/>
          </w:tcPr>
          <w:p w14:paraId="2D372EF9" w14:textId="77777777" w:rsidR="005424B1" w:rsidRDefault="005424B1" w:rsidP="00B15146">
            <w:pPr>
              <w:ind w:firstLineChars="0" w:firstLine="0"/>
              <w:rPr>
                <w:rFonts w:ascii="宋体" w:eastAsia="宋体" w:hAnsi="宋体"/>
              </w:rPr>
            </w:pPr>
            <w:r>
              <w:rPr>
                <w:rFonts w:ascii="宋体" w:eastAsia="宋体" w:hAnsi="宋体" w:hint="eastAsia"/>
              </w:rPr>
              <w:t>第2种情况，第1组</w:t>
            </w:r>
          </w:p>
        </w:tc>
        <w:tc>
          <w:tcPr>
            <w:tcW w:w="1991" w:type="dxa"/>
          </w:tcPr>
          <w:p w14:paraId="3911DA87"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253</w:t>
            </w:r>
          </w:p>
        </w:tc>
        <w:tc>
          <w:tcPr>
            <w:tcW w:w="2766" w:type="dxa"/>
          </w:tcPr>
          <w:p w14:paraId="7CF93F3C"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85.43</w:t>
            </w:r>
          </w:p>
        </w:tc>
      </w:tr>
      <w:tr w:rsidR="005424B1" w14:paraId="58C5AFFC" w14:textId="77777777" w:rsidTr="00542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5B71DD78" w14:textId="77777777" w:rsidR="005424B1" w:rsidRDefault="005424B1" w:rsidP="00B15146">
            <w:pPr>
              <w:ind w:firstLineChars="0" w:firstLine="0"/>
              <w:rPr>
                <w:rFonts w:ascii="宋体" w:eastAsia="宋体" w:hAnsi="宋体"/>
              </w:rPr>
            </w:pPr>
            <w:r>
              <w:rPr>
                <w:rFonts w:ascii="宋体" w:eastAsia="宋体" w:hAnsi="宋体" w:hint="eastAsia"/>
              </w:rPr>
              <w:lastRenderedPageBreak/>
              <w:t>第2种情况，第2组</w:t>
            </w:r>
          </w:p>
        </w:tc>
        <w:tc>
          <w:tcPr>
            <w:tcW w:w="1991" w:type="dxa"/>
          </w:tcPr>
          <w:p w14:paraId="3A4A3955"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211</w:t>
            </w:r>
          </w:p>
        </w:tc>
        <w:tc>
          <w:tcPr>
            <w:tcW w:w="2766" w:type="dxa"/>
          </w:tcPr>
          <w:p w14:paraId="4C865708"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71.43</w:t>
            </w:r>
          </w:p>
        </w:tc>
      </w:tr>
      <w:tr w:rsidR="005424B1" w14:paraId="38ACA539" w14:textId="77777777" w:rsidTr="005424B1">
        <w:tc>
          <w:tcPr>
            <w:cnfStyle w:val="001000000000" w:firstRow="0" w:lastRow="0" w:firstColumn="1" w:lastColumn="0" w:oddVBand="0" w:evenVBand="0" w:oddHBand="0" w:evenHBand="0" w:firstRowFirstColumn="0" w:firstRowLastColumn="0" w:lastRowFirstColumn="0" w:lastRowLastColumn="0"/>
            <w:tcW w:w="3539" w:type="dxa"/>
          </w:tcPr>
          <w:p w14:paraId="32FD4DD5" w14:textId="77777777" w:rsidR="005424B1" w:rsidRDefault="005424B1" w:rsidP="00B15146">
            <w:pPr>
              <w:ind w:firstLineChars="0" w:firstLine="0"/>
              <w:rPr>
                <w:rFonts w:ascii="宋体" w:eastAsia="宋体" w:hAnsi="宋体"/>
              </w:rPr>
            </w:pPr>
            <w:r>
              <w:rPr>
                <w:rFonts w:ascii="宋体" w:eastAsia="宋体" w:hAnsi="宋体" w:hint="eastAsia"/>
              </w:rPr>
              <w:t>第2种情况，第3组</w:t>
            </w:r>
          </w:p>
        </w:tc>
        <w:tc>
          <w:tcPr>
            <w:tcW w:w="1991" w:type="dxa"/>
          </w:tcPr>
          <w:p w14:paraId="3A9FC4D0"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244</w:t>
            </w:r>
          </w:p>
        </w:tc>
        <w:tc>
          <w:tcPr>
            <w:tcW w:w="2766" w:type="dxa"/>
          </w:tcPr>
          <w:p w14:paraId="1E4E30A3"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71.27</w:t>
            </w:r>
          </w:p>
        </w:tc>
      </w:tr>
      <w:tr w:rsidR="005424B1" w14:paraId="7234294E" w14:textId="77777777" w:rsidTr="00542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524B4489" w14:textId="77777777" w:rsidR="005424B1" w:rsidRDefault="005424B1" w:rsidP="00B15146">
            <w:pPr>
              <w:ind w:firstLineChars="0" w:firstLine="0"/>
              <w:rPr>
                <w:rFonts w:ascii="宋体" w:eastAsia="宋体" w:hAnsi="宋体"/>
              </w:rPr>
            </w:pPr>
            <w:r>
              <w:rPr>
                <w:rFonts w:ascii="宋体" w:eastAsia="宋体" w:hAnsi="宋体" w:hint="eastAsia"/>
              </w:rPr>
              <w:t>第3种情况，结果1，第1组</w:t>
            </w:r>
          </w:p>
        </w:tc>
        <w:tc>
          <w:tcPr>
            <w:tcW w:w="1991" w:type="dxa"/>
          </w:tcPr>
          <w:p w14:paraId="2C912AE4"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380</w:t>
            </w:r>
          </w:p>
        </w:tc>
        <w:tc>
          <w:tcPr>
            <w:tcW w:w="2766" w:type="dxa"/>
          </w:tcPr>
          <w:p w14:paraId="58272E9D"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92.36</w:t>
            </w:r>
          </w:p>
        </w:tc>
      </w:tr>
      <w:tr w:rsidR="005424B1" w14:paraId="7C9E1058" w14:textId="77777777" w:rsidTr="005424B1">
        <w:tc>
          <w:tcPr>
            <w:cnfStyle w:val="001000000000" w:firstRow="0" w:lastRow="0" w:firstColumn="1" w:lastColumn="0" w:oddVBand="0" w:evenVBand="0" w:oddHBand="0" w:evenHBand="0" w:firstRowFirstColumn="0" w:firstRowLastColumn="0" w:lastRowFirstColumn="0" w:lastRowLastColumn="0"/>
            <w:tcW w:w="3539" w:type="dxa"/>
          </w:tcPr>
          <w:p w14:paraId="5621813B" w14:textId="77777777" w:rsidR="005424B1" w:rsidRDefault="005424B1" w:rsidP="00B15146">
            <w:pPr>
              <w:ind w:firstLineChars="0" w:firstLine="0"/>
              <w:rPr>
                <w:rFonts w:ascii="宋体" w:eastAsia="宋体" w:hAnsi="宋体"/>
              </w:rPr>
            </w:pPr>
            <w:r>
              <w:rPr>
                <w:rFonts w:ascii="宋体" w:eastAsia="宋体" w:hAnsi="宋体" w:hint="eastAsia"/>
              </w:rPr>
              <w:t>第3种情况，结果1，第2组</w:t>
            </w:r>
          </w:p>
        </w:tc>
        <w:tc>
          <w:tcPr>
            <w:tcW w:w="1991" w:type="dxa"/>
          </w:tcPr>
          <w:p w14:paraId="5E67A3DA"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356</w:t>
            </w:r>
          </w:p>
        </w:tc>
        <w:tc>
          <w:tcPr>
            <w:tcW w:w="2766" w:type="dxa"/>
          </w:tcPr>
          <w:p w14:paraId="4905BFDB"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89.62</w:t>
            </w:r>
          </w:p>
        </w:tc>
      </w:tr>
      <w:tr w:rsidR="005424B1" w14:paraId="313EF991" w14:textId="77777777" w:rsidTr="00542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56E5ED5D" w14:textId="77777777" w:rsidR="005424B1" w:rsidRDefault="005424B1" w:rsidP="00B15146">
            <w:pPr>
              <w:ind w:firstLineChars="0" w:firstLine="0"/>
              <w:rPr>
                <w:rFonts w:ascii="宋体" w:eastAsia="宋体" w:hAnsi="宋体"/>
              </w:rPr>
            </w:pPr>
            <w:r>
              <w:rPr>
                <w:rFonts w:ascii="宋体" w:eastAsia="宋体" w:hAnsi="宋体" w:hint="eastAsia"/>
              </w:rPr>
              <w:t>第3种情况，结果1，第3组</w:t>
            </w:r>
          </w:p>
        </w:tc>
        <w:tc>
          <w:tcPr>
            <w:tcW w:w="1991" w:type="dxa"/>
          </w:tcPr>
          <w:p w14:paraId="4DCFEA1E"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389</w:t>
            </w:r>
          </w:p>
        </w:tc>
        <w:tc>
          <w:tcPr>
            <w:tcW w:w="2766" w:type="dxa"/>
          </w:tcPr>
          <w:p w14:paraId="3C5558DD"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92.02</w:t>
            </w:r>
          </w:p>
        </w:tc>
      </w:tr>
      <w:tr w:rsidR="005424B1" w14:paraId="7E7D3950" w14:textId="77777777" w:rsidTr="005424B1">
        <w:tc>
          <w:tcPr>
            <w:cnfStyle w:val="001000000000" w:firstRow="0" w:lastRow="0" w:firstColumn="1" w:lastColumn="0" w:oddVBand="0" w:evenVBand="0" w:oddHBand="0" w:evenHBand="0" w:firstRowFirstColumn="0" w:firstRowLastColumn="0" w:lastRowFirstColumn="0" w:lastRowLastColumn="0"/>
            <w:tcW w:w="3539" w:type="dxa"/>
          </w:tcPr>
          <w:p w14:paraId="57F8FD00" w14:textId="77777777" w:rsidR="005424B1" w:rsidRDefault="005424B1" w:rsidP="00B15146">
            <w:pPr>
              <w:ind w:firstLineChars="0" w:firstLine="0"/>
              <w:rPr>
                <w:rFonts w:ascii="宋体" w:eastAsia="宋体" w:hAnsi="宋体"/>
              </w:rPr>
            </w:pPr>
            <w:r>
              <w:rPr>
                <w:rFonts w:ascii="宋体" w:eastAsia="宋体" w:hAnsi="宋体" w:hint="eastAsia"/>
              </w:rPr>
              <w:t>第3种情况，结果2，第1组</w:t>
            </w:r>
          </w:p>
        </w:tc>
        <w:tc>
          <w:tcPr>
            <w:tcW w:w="1991" w:type="dxa"/>
          </w:tcPr>
          <w:p w14:paraId="060ED43A"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238</w:t>
            </w:r>
          </w:p>
        </w:tc>
        <w:tc>
          <w:tcPr>
            <w:tcW w:w="2766" w:type="dxa"/>
          </w:tcPr>
          <w:p w14:paraId="01F065C7"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80.37</w:t>
            </w:r>
          </w:p>
        </w:tc>
      </w:tr>
      <w:tr w:rsidR="005424B1" w14:paraId="06CB498E" w14:textId="77777777" w:rsidTr="00542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250CB0D8" w14:textId="77777777" w:rsidR="005424B1" w:rsidRDefault="005424B1" w:rsidP="00B15146">
            <w:pPr>
              <w:ind w:firstLineChars="0" w:firstLine="0"/>
              <w:rPr>
                <w:rFonts w:ascii="宋体" w:eastAsia="宋体" w:hAnsi="宋体"/>
              </w:rPr>
            </w:pPr>
            <w:r>
              <w:rPr>
                <w:rFonts w:ascii="宋体" w:eastAsia="宋体" w:hAnsi="宋体" w:hint="eastAsia"/>
              </w:rPr>
              <w:t>第3种情况，结果2，第2组</w:t>
            </w:r>
          </w:p>
        </w:tc>
        <w:tc>
          <w:tcPr>
            <w:tcW w:w="1991" w:type="dxa"/>
          </w:tcPr>
          <w:p w14:paraId="72E925E8"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200</w:t>
            </w:r>
          </w:p>
        </w:tc>
        <w:tc>
          <w:tcPr>
            <w:tcW w:w="2766" w:type="dxa"/>
          </w:tcPr>
          <w:p w14:paraId="75603482"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67.71</w:t>
            </w:r>
          </w:p>
        </w:tc>
      </w:tr>
      <w:tr w:rsidR="005424B1" w14:paraId="685921F5" w14:textId="77777777" w:rsidTr="005424B1">
        <w:tc>
          <w:tcPr>
            <w:cnfStyle w:val="001000000000" w:firstRow="0" w:lastRow="0" w:firstColumn="1" w:lastColumn="0" w:oddVBand="0" w:evenVBand="0" w:oddHBand="0" w:evenHBand="0" w:firstRowFirstColumn="0" w:firstRowLastColumn="0" w:lastRowFirstColumn="0" w:lastRowLastColumn="0"/>
            <w:tcW w:w="3539" w:type="dxa"/>
          </w:tcPr>
          <w:p w14:paraId="3FD17679" w14:textId="77777777" w:rsidR="005424B1" w:rsidRDefault="005424B1" w:rsidP="00B15146">
            <w:pPr>
              <w:ind w:firstLineChars="0" w:firstLine="0"/>
              <w:rPr>
                <w:rFonts w:ascii="宋体" w:eastAsia="宋体" w:hAnsi="宋体"/>
              </w:rPr>
            </w:pPr>
            <w:r>
              <w:rPr>
                <w:rFonts w:ascii="宋体" w:eastAsia="宋体" w:hAnsi="宋体" w:hint="eastAsia"/>
              </w:rPr>
              <w:t>第3种情况，结果2，第3组</w:t>
            </w:r>
          </w:p>
        </w:tc>
        <w:tc>
          <w:tcPr>
            <w:tcW w:w="1991" w:type="dxa"/>
          </w:tcPr>
          <w:p w14:paraId="61BAC809"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241</w:t>
            </w:r>
          </w:p>
        </w:tc>
        <w:tc>
          <w:tcPr>
            <w:tcW w:w="2766" w:type="dxa"/>
          </w:tcPr>
          <w:p w14:paraId="5598F76E"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70.40</w:t>
            </w:r>
          </w:p>
        </w:tc>
      </w:tr>
    </w:tbl>
    <w:p w14:paraId="3E789C87" w14:textId="77777777" w:rsidR="005424B1" w:rsidRDefault="005424B1" w:rsidP="00B15146">
      <w:pPr>
        <w:ind w:firstLineChars="0" w:firstLine="0"/>
        <w:rPr>
          <w:rFonts w:ascii="宋体" w:eastAsia="宋体" w:hAnsi="宋体"/>
        </w:rPr>
      </w:pPr>
      <w:r>
        <w:rPr>
          <w:rFonts w:ascii="宋体" w:eastAsia="宋体" w:hAnsi="宋体" w:hint="eastAsia"/>
        </w:rPr>
        <w:t>对于每组数据，我们</w:t>
      </w:r>
      <w:r w:rsidR="00FF083E">
        <w:rPr>
          <w:rFonts w:ascii="宋体" w:eastAsia="宋体" w:hAnsi="宋体" w:hint="eastAsia"/>
        </w:rPr>
        <w:t>用Matplotlib</w:t>
      </w:r>
      <w:r w:rsidR="00FF083E">
        <w:rPr>
          <w:rFonts w:ascii="宋体" w:eastAsia="宋体" w:hAnsi="宋体"/>
        </w:rPr>
        <w:fldChar w:fldCharType="begin"/>
      </w:r>
      <w:r w:rsidR="00BD3AA7">
        <w:rPr>
          <w:rFonts w:ascii="宋体" w:eastAsia="宋体" w:hAnsi="宋体"/>
        </w:rPr>
        <w:instrText xml:space="preserve"> ADDIN EN.CITE &lt;EndNote&gt;&lt;Cite&gt;&lt;Author&gt;Hunter&lt;/Author&gt;&lt;Year&gt;2007&lt;/Year&gt;&lt;RecNum&gt;32&lt;/RecNum&gt;&lt;DisplayText&gt;&lt;style face="superscript"&gt;[14]&lt;/style&gt;&lt;/DisplayText&gt;&lt;record&gt;&lt;rec-number&gt;32&lt;/rec-number&gt;&lt;foreign-keys&gt;&lt;key app="EN" db-id="ddwfrf059teeflet59b50fda0fesvt5dz9as" timestamp="1537076540"&gt;32&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FF083E">
        <w:rPr>
          <w:rFonts w:ascii="宋体" w:eastAsia="宋体" w:hAnsi="宋体"/>
        </w:rPr>
        <w:fldChar w:fldCharType="separate"/>
      </w:r>
      <w:r w:rsidR="00BD3AA7" w:rsidRPr="00BD3AA7">
        <w:rPr>
          <w:rFonts w:ascii="宋体" w:eastAsia="宋体" w:hAnsi="宋体"/>
          <w:noProof/>
          <w:vertAlign w:val="superscript"/>
        </w:rPr>
        <w:t>[14]</w:t>
      </w:r>
      <w:r w:rsidR="00FF083E">
        <w:rPr>
          <w:rFonts w:ascii="宋体" w:eastAsia="宋体" w:hAnsi="宋体"/>
        </w:rPr>
        <w:fldChar w:fldCharType="end"/>
      </w:r>
      <w:r>
        <w:rPr>
          <w:rFonts w:ascii="宋体" w:eastAsia="宋体" w:hAnsi="宋体" w:hint="eastAsia"/>
        </w:rPr>
        <w:t>做出甘特图</w:t>
      </w:r>
      <w:r w:rsidR="002D7451">
        <w:rPr>
          <w:rFonts w:ascii="宋体" w:eastAsia="宋体" w:hAnsi="宋体"/>
        </w:rPr>
        <w:fldChar w:fldCharType="begin"/>
      </w:r>
      <w:r w:rsidR="00BD3AA7">
        <w:rPr>
          <w:rFonts w:ascii="宋体" w:eastAsia="宋体" w:hAnsi="宋体"/>
        </w:rPr>
        <w:instrText xml:space="preserve"> ADDIN EN.CITE &lt;EndNote&gt;&lt;Cite&gt;&lt;Author&gt;Maylor&lt;/Author&gt;&lt;Year&gt;2001&lt;/Year&gt;&lt;RecNum&gt;35&lt;/RecNum&gt;&lt;DisplayText&gt;&lt;style face="superscript"&gt;[15]&lt;/style&gt;&lt;/DisplayText&gt;&lt;record&gt;&lt;rec-number&gt;35&lt;/rec-number&gt;&lt;foreign-keys&gt;&lt;key app="EN" db-id="ddwfrf059teeflet59b50fda0fesvt5dz9as" timestamp="1537077472"&gt;35&lt;/key&gt;&lt;/foreign-keys&gt;&lt;ref-type name="Journal Article"&gt;17&lt;/ref-type&gt;&lt;contributors&gt;&lt;authors&gt;&lt;author&gt;Maylor, Harvey&lt;/author&gt;&lt;/authors&gt;&lt;/contributors&gt;&lt;titles&gt;&lt;title&gt;Beyond the Gantt chart:: Project management moving on&lt;/title&gt;&lt;secondary-title&gt;European Management Journal&lt;/secondary-title&gt;&lt;/titles&gt;&lt;periodical&gt;&lt;full-title&gt;European Management Journal&lt;/full-title&gt;&lt;/periodical&gt;&lt;pages&gt;92-100&lt;/pages&gt;&lt;volume&gt;19&lt;/volume&gt;&lt;number&gt;1&lt;/number&gt;&lt;dates&gt;&lt;year&gt;2001&lt;/year&gt;&lt;/dates&gt;&lt;isbn&gt;0263-2373&lt;/isbn&gt;&lt;urls&gt;&lt;/urls&gt;&lt;/record&gt;&lt;/Cite&gt;&lt;/EndNote&gt;</w:instrText>
      </w:r>
      <w:r w:rsidR="002D7451">
        <w:rPr>
          <w:rFonts w:ascii="宋体" w:eastAsia="宋体" w:hAnsi="宋体"/>
        </w:rPr>
        <w:fldChar w:fldCharType="separate"/>
      </w:r>
      <w:r w:rsidR="00BD3AA7" w:rsidRPr="00BD3AA7">
        <w:rPr>
          <w:rFonts w:ascii="宋体" w:eastAsia="宋体" w:hAnsi="宋体"/>
          <w:noProof/>
          <w:vertAlign w:val="superscript"/>
        </w:rPr>
        <w:t>[15]</w:t>
      </w:r>
      <w:r w:rsidR="002D7451">
        <w:rPr>
          <w:rFonts w:ascii="宋体" w:eastAsia="宋体" w:hAnsi="宋体"/>
        </w:rPr>
        <w:fldChar w:fldCharType="end"/>
      </w:r>
      <w:r>
        <w:rPr>
          <w:rFonts w:ascii="宋体" w:eastAsia="宋体" w:hAnsi="宋体" w:hint="eastAsia"/>
        </w:rPr>
        <w:t>（详见</w:t>
      </w:r>
      <w:hyperlink w:anchor="_附录7_gantt.py" w:history="1">
        <w:r w:rsidRPr="000D6D96">
          <w:rPr>
            <w:rStyle w:val="ad"/>
            <w:rFonts w:ascii="宋体" w:eastAsia="宋体" w:hAnsi="宋体" w:hint="eastAsia"/>
          </w:rPr>
          <w:t>附录7</w:t>
        </w:r>
      </w:hyperlink>
      <w:r>
        <w:rPr>
          <w:rFonts w:ascii="宋体" w:eastAsia="宋体" w:hAnsi="宋体" w:hint="eastAsia"/>
        </w:rPr>
        <w:t>），如下所示：</w:t>
      </w:r>
    </w:p>
    <w:p w14:paraId="3419CFCB" w14:textId="77777777" w:rsidR="005424B1" w:rsidRDefault="005424B1" w:rsidP="002D7451">
      <w:pPr>
        <w:keepNext/>
        <w:ind w:firstLine="480"/>
        <w:jc w:val="center"/>
      </w:pPr>
      <w:r>
        <w:rPr>
          <w:noProof/>
        </w:rPr>
        <w:drawing>
          <wp:inline distT="0" distB="0" distL="0" distR="0" wp14:anchorId="296C8247" wp14:editId="42CE93D1">
            <wp:extent cx="3600000" cy="1800000"/>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00000" cy="1800000"/>
                    </a:xfrm>
                    <a:prstGeom prst="rect">
                      <a:avLst/>
                    </a:prstGeom>
                    <a:noFill/>
                    <a:ln>
                      <a:noFill/>
                    </a:ln>
                  </pic:spPr>
                </pic:pic>
              </a:graphicData>
            </a:graphic>
          </wp:inline>
        </w:drawing>
      </w:r>
    </w:p>
    <w:p w14:paraId="5D457609" w14:textId="000658C9" w:rsidR="005424B1" w:rsidRDefault="005424B1" w:rsidP="002D7451">
      <w:pPr>
        <w:ind w:firstLine="482"/>
        <w:jc w:val="center"/>
        <w:rPr>
          <w:rFonts w:ascii="宋体" w:eastAsia="宋体" w:hAnsi="宋体"/>
        </w:rPr>
      </w:pPr>
      <w:r w:rsidRPr="001051D2">
        <w:rPr>
          <w:b/>
        </w:rPr>
        <w:t>图</w:t>
      </w:r>
      <w:r w:rsidRPr="001051D2">
        <w:rPr>
          <w:b/>
        </w:rPr>
        <w:t xml:space="preserve"> </w:t>
      </w:r>
      <w:r w:rsidRPr="001051D2">
        <w:rPr>
          <w:b/>
        </w:rPr>
        <w:fldChar w:fldCharType="begin"/>
      </w:r>
      <w:r w:rsidRPr="001051D2">
        <w:rPr>
          <w:b/>
        </w:rPr>
        <w:instrText xml:space="preserve"> SEQ </w:instrText>
      </w:r>
      <w:r w:rsidRPr="001051D2">
        <w:rPr>
          <w:b/>
        </w:rPr>
        <w:instrText>图</w:instrText>
      </w:r>
      <w:r w:rsidRPr="001051D2">
        <w:rPr>
          <w:b/>
        </w:rPr>
        <w:instrText xml:space="preserve"> \* ARABIC </w:instrText>
      </w:r>
      <w:r w:rsidRPr="001051D2">
        <w:rPr>
          <w:b/>
        </w:rPr>
        <w:fldChar w:fldCharType="separate"/>
      </w:r>
      <w:r w:rsidR="00BD68B5">
        <w:rPr>
          <w:b/>
          <w:noProof/>
        </w:rPr>
        <w:t>3</w:t>
      </w:r>
      <w:r w:rsidRPr="001051D2">
        <w:rPr>
          <w:b/>
        </w:rPr>
        <w:fldChar w:fldCharType="end"/>
      </w:r>
      <w:r>
        <w:t xml:space="preserve"> </w:t>
      </w:r>
      <w:r>
        <w:rPr>
          <w:rFonts w:hint="eastAsia"/>
        </w:rPr>
        <w:t>第</w:t>
      </w:r>
      <w:r>
        <w:rPr>
          <w:rFonts w:hint="eastAsia"/>
        </w:rPr>
        <w:t>1</w:t>
      </w:r>
      <w:r>
        <w:rPr>
          <w:rFonts w:hint="eastAsia"/>
        </w:rPr>
        <w:t>种情况，第</w:t>
      </w:r>
      <w:r>
        <w:rPr>
          <w:rFonts w:hint="eastAsia"/>
        </w:rPr>
        <w:t>1</w:t>
      </w:r>
      <w:r>
        <w:rPr>
          <w:rFonts w:hint="eastAsia"/>
        </w:rPr>
        <w:t>组的甘特图</w:t>
      </w:r>
    </w:p>
    <w:p w14:paraId="4CCE2890" w14:textId="77777777" w:rsidR="005424B1" w:rsidRDefault="005424B1" w:rsidP="002D7451">
      <w:pPr>
        <w:keepNext/>
        <w:ind w:firstLine="480"/>
        <w:jc w:val="center"/>
      </w:pPr>
      <w:r>
        <w:rPr>
          <w:noProof/>
        </w:rPr>
        <w:drawing>
          <wp:inline distT="0" distB="0" distL="0" distR="0" wp14:anchorId="0A099CD9" wp14:editId="2DD2D972">
            <wp:extent cx="3600000" cy="1800000"/>
            <wp:effectExtent l="0" t="0" r="63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00000" cy="1800000"/>
                    </a:xfrm>
                    <a:prstGeom prst="rect">
                      <a:avLst/>
                    </a:prstGeom>
                    <a:noFill/>
                    <a:ln>
                      <a:noFill/>
                    </a:ln>
                  </pic:spPr>
                </pic:pic>
              </a:graphicData>
            </a:graphic>
          </wp:inline>
        </w:drawing>
      </w:r>
    </w:p>
    <w:p w14:paraId="1BF6E85E" w14:textId="0D1EA343" w:rsidR="005424B1" w:rsidRDefault="005424B1" w:rsidP="002D7451">
      <w:pPr>
        <w:ind w:firstLine="482"/>
        <w:jc w:val="center"/>
        <w:rPr>
          <w:rFonts w:ascii="宋体" w:eastAsia="宋体" w:hAnsi="宋体"/>
        </w:rPr>
      </w:pPr>
      <w:r w:rsidRPr="001051D2">
        <w:rPr>
          <w:b/>
        </w:rPr>
        <w:t>图</w:t>
      </w:r>
      <w:r w:rsidRPr="001051D2">
        <w:rPr>
          <w:b/>
        </w:rPr>
        <w:t xml:space="preserve"> </w:t>
      </w:r>
      <w:r w:rsidRPr="001051D2">
        <w:rPr>
          <w:b/>
        </w:rPr>
        <w:fldChar w:fldCharType="begin"/>
      </w:r>
      <w:r w:rsidRPr="001051D2">
        <w:rPr>
          <w:b/>
        </w:rPr>
        <w:instrText xml:space="preserve"> SEQ </w:instrText>
      </w:r>
      <w:r w:rsidRPr="001051D2">
        <w:rPr>
          <w:b/>
        </w:rPr>
        <w:instrText>图</w:instrText>
      </w:r>
      <w:r w:rsidRPr="001051D2">
        <w:rPr>
          <w:b/>
        </w:rPr>
        <w:instrText xml:space="preserve"> \* ARABIC </w:instrText>
      </w:r>
      <w:r w:rsidRPr="001051D2">
        <w:rPr>
          <w:b/>
        </w:rPr>
        <w:fldChar w:fldCharType="separate"/>
      </w:r>
      <w:r w:rsidR="00BD68B5">
        <w:rPr>
          <w:b/>
          <w:noProof/>
        </w:rPr>
        <w:t>4</w:t>
      </w:r>
      <w:r w:rsidRPr="001051D2">
        <w:rPr>
          <w:b/>
        </w:rPr>
        <w:fldChar w:fldCharType="end"/>
      </w:r>
      <w:r>
        <w:t xml:space="preserve"> </w:t>
      </w:r>
      <w:r w:rsidRPr="00C8601B">
        <w:rPr>
          <w:rFonts w:hint="eastAsia"/>
        </w:rPr>
        <w:t>第</w:t>
      </w:r>
      <w:r w:rsidRPr="00C8601B">
        <w:t>1</w:t>
      </w:r>
      <w:r w:rsidRPr="00C8601B">
        <w:t>种情况，第</w:t>
      </w:r>
      <w:r>
        <w:rPr>
          <w:rFonts w:hint="eastAsia"/>
        </w:rPr>
        <w:t>2</w:t>
      </w:r>
      <w:r w:rsidRPr="00C8601B">
        <w:t>组的甘特图</w:t>
      </w:r>
    </w:p>
    <w:p w14:paraId="6A3D1FA2" w14:textId="77777777" w:rsidR="005424B1" w:rsidRDefault="005424B1" w:rsidP="002D7451">
      <w:pPr>
        <w:keepNext/>
        <w:ind w:firstLine="480"/>
        <w:jc w:val="center"/>
      </w:pPr>
      <w:r>
        <w:rPr>
          <w:noProof/>
        </w:rPr>
        <w:drawing>
          <wp:inline distT="0" distB="0" distL="0" distR="0" wp14:anchorId="0CECAF20" wp14:editId="6F0727C1">
            <wp:extent cx="3600000" cy="1800000"/>
            <wp:effectExtent l="0" t="0" r="63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00000" cy="1800000"/>
                    </a:xfrm>
                    <a:prstGeom prst="rect">
                      <a:avLst/>
                    </a:prstGeom>
                    <a:noFill/>
                    <a:ln>
                      <a:noFill/>
                    </a:ln>
                  </pic:spPr>
                </pic:pic>
              </a:graphicData>
            </a:graphic>
          </wp:inline>
        </w:drawing>
      </w:r>
    </w:p>
    <w:p w14:paraId="45F3809D" w14:textId="1562F067" w:rsidR="005424B1" w:rsidRDefault="005424B1" w:rsidP="002D7451">
      <w:pPr>
        <w:ind w:firstLine="482"/>
        <w:jc w:val="center"/>
        <w:rPr>
          <w:rFonts w:ascii="宋体" w:eastAsia="宋体" w:hAnsi="宋体"/>
        </w:rPr>
      </w:pPr>
      <w:r w:rsidRPr="001051D2">
        <w:rPr>
          <w:b/>
        </w:rPr>
        <w:t>图</w:t>
      </w:r>
      <w:r w:rsidRPr="001051D2">
        <w:rPr>
          <w:b/>
        </w:rPr>
        <w:t xml:space="preserve"> </w:t>
      </w:r>
      <w:r w:rsidRPr="001051D2">
        <w:rPr>
          <w:b/>
        </w:rPr>
        <w:fldChar w:fldCharType="begin"/>
      </w:r>
      <w:r w:rsidRPr="001051D2">
        <w:rPr>
          <w:b/>
        </w:rPr>
        <w:instrText xml:space="preserve"> SEQ </w:instrText>
      </w:r>
      <w:r w:rsidRPr="001051D2">
        <w:rPr>
          <w:b/>
        </w:rPr>
        <w:instrText>图</w:instrText>
      </w:r>
      <w:r w:rsidRPr="001051D2">
        <w:rPr>
          <w:b/>
        </w:rPr>
        <w:instrText xml:space="preserve"> \* ARABIC </w:instrText>
      </w:r>
      <w:r w:rsidRPr="001051D2">
        <w:rPr>
          <w:b/>
        </w:rPr>
        <w:fldChar w:fldCharType="separate"/>
      </w:r>
      <w:r w:rsidR="00BD68B5">
        <w:rPr>
          <w:b/>
          <w:noProof/>
        </w:rPr>
        <w:t>5</w:t>
      </w:r>
      <w:r w:rsidRPr="001051D2">
        <w:rPr>
          <w:b/>
        </w:rPr>
        <w:fldChar w:fldCharType="end"/>
      </w:r>
      <w:r>
        <w:t xml:space="preserve"> </w:t>
      </w:r>
      <w:r w:rsidRPr="00796C3C">
        <w:rPr>
          <w:rFonts w:hint="eastAsia"/>
        </w:rPr>
        <w:t>第</w:t>
      </w:r>
      <w:r w:rsidRPr="00796C3C">
        <w:t>1</w:t>
      </w:r>
      <w:r w:rsidRPr="00796C3C">
        <w:t>种情况，第</w:t>
      </w:r>
      <w:r>
        <w:rPr>
          <w:rFonts w:hint="eastAsia"/>
        </w:rPr>
        <w:t>3</w:t>
      </w:r>
      <w:r w:rsidRPr="00796C3C">
        <w:t>组的甘特图</w:t>
      </w:r>
    </w:p>
    <w:p w14:paraId="2999DD0E" w14:textId="77777777" w:rsidR="005424B1" w:rsidRDefault="005424B1" w:rsidP="002D7451">
      <w:pPr>
        <w:keepNext/>
        <w:ind w:firstLine="480"/>
        <w:jc w:val="center"/>
      </w:pPr>
      <w:r>
        <w:rPr>
          <w:noProof/>
        </w:rPr>
        <w:lastRenderedPageBreak/>
        <w:drawing>
          <wp:inline distT="0" distB="0" distL="0" distR="0" wp14:anchorId="008CFBBF" wp14:editId="3BA27FC4">
            <wp:extent cx="3600000" cy="1800000"/>
            <wp:effectExtent l="0" t="0" r="63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00000" cy="1800000"/>
                    </a:xfrm>
                    <a:prstGeom prst="rect">
                      <a:avLst/>
                    </a:prstGeom>
                    <a:noFill/>
                    <a:ln>
                      <a:noFill/>
                    </a:ln>
                  </pic:spPr>
                </pic:pic>
              </a:graphicData>
            </a:graphic>
          </wp:inline>
        </w:drawing>
      </w:r>
    </w:p>
    <w:p w14:paraId="0EC229A5" w14:textId="6C4E7E17" w:rsidR="005424B1" w:rsidRDefault="005424B1" w:rsidP="002D7451">
      <w:pPr>
        <w:ind w:firstLine="482"/>
        <w:jc w:val="center"/>
        <w:rPr>
          <w:rFonts w:ascii="宋体" w:eastAsia="宋体" w:hAnsi="宋体"/>
        </w:rPr>
      </w:pPr>
      <w:r w:rsidRPr="001051D2">
        <w:rPr>
          <w:b/>
        </w:rPr>
        <w:t>图</w:t>
      </w:r>
      <w:r w:rsidRPr="001051D2">
        <w:rPr>
          <w:b/>
        </w:rPr>
        <w:t xml:space="preserve"> </w:t>
      </w:r>
      <w:r w:rsidRPr="001051D2">
        <w:rPr>
          <w:b/>
        </w:rPr>
        <w:fldChar w:fldCharType="begin"/>
      </w:r>
      <w:r w:rsidRPr="001051D2">
        <w:rPr>
          <w:b/>
        </w:rPr>
        <w:instrText xml:space="preserve"> SEQ </w:instrText>
      </w:r>
      <w:r w:rsidRPr="001051D2">
        <w:rPr>
          <w:b/>
        </w:rPr>
        <w:instrText>图</w:instrText>
      </w:r>
      <w:r w:rsidRPr="001051D2">
        <w:rPr>
          <w:b/>
        </w:rPr>
        <w:instrText xml:space="preserve"> \* ARABIC </w:instrText>
      </w:r>
      <w:r w:rsidRPr="001051D2">
        <w:rPr>
          <w:b/>
        </w:rPr>
        <w:fldChar w:fldCharType="separate"/>
      </w:r>
      <w:r w:rsidR="00BD68B5">
        <w:rPr>
          <w:b/>
          <w:noProof/>
        </w:rPr>
        <w:t>6</w:t>
      </w:r>
      <w:r w:rsidRPr="001051D2">
        <w:rPr>
          <w:b/>
        </w:rPr>
        <w:fldChar w:fldCharType="end"/>
      </w:r>
      <w:r>
        <w:t xml:space="preserve"> </w:t>
      </w:r>
      <w:r w:rsidRPr="00EA1747">
        <w:rPr>
          <w:rFonts w:hint="eastAsia"/>
        </w:rPr>
        <w:t>第</w:t>
      </w:r>
      <w:r>
        <w:rPr>
          <w:rFonts w:hint="eastAsia"/>
        </w:rPr>
        <w:t>2</w:t>
      </w:r>
      <w:r w:rsidRPr="00EA1747">
        <w:t>种情况，第</w:t>
      </w:r>
      <w:r>
        <w:rPr>
          <w:rFonts w:hint="eastAsia"/>
        </w:rPr>
        <w:t>1</w:t>
      </w:r>
      <w:r w:rsidRPr="00EA1747">
        <w:t>组的甘特图</w:t>
      </w:r>
    </w:p>
    <w:p w14:paraId="49C46453" w14:textId="77777777" w:rsidR="005424B1" w:rsidRDefault="005424B1" w:rsidP="002D7451">
      <w:pPr>
        <w:keepNext/>
        <w:ind w:firstLine="480"/>
        <w:jc w:val="center"/>
      </w:pPr>
      <w:r>
        <w:rPr>
          <w:noProof/>
        </w:rPr>
        <w:drawing>
          <wp:inline distT="0" distB="0" distL="0" distR="0" wp14:anchorId="640C5094" wp14:editId="477C22EB">
            <wp:extent cx="3600000" cy="1800000"/>
            <wp:effectExtent l="0" t="0" r="63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00000" cy="1800000"/>
                    </a:xfrm>
                    <a:prstGeom prst="rect">
                      <a:avLst/>
                    </a:prstGeom>
                    <a:noFill/>
                    <a:ln>
                      <a:noFill/>
                    </a:ln>
                  </pic:spPr>
                </pic:pic>
              </a:graphicData>
            </a:graphic>
          </wp:inline>
        </w:drawing>
      </w:r>
    </w:p>
    <w:p w14:paraId="0E49A5A3" w14:textId="77A30051" w:rsidR="005424B1" w:rsidRDefault="005424B1" w:rsidP="002D7451">
      <w:pPr>
        <w:ind w:firstLine="482"/>
        <w:jc w:val="center"/>
      </w:pPr>
      <w:r w:rsidRPr="001051D2">
        <w:rPr>
          <w:b/>
        </w:rPr>
        <w:t>图</w:t>
      </w:r>
      <w:r w:rsidRPr="001051D2">
        <w:rPr>
          <w:b/>
        </w:rPr>
        <w:t xml:space="preserve"> </w:t>
      </w:r>
      <w:r w:rsidRPr="001051D2">
        <w:rPr>
          <w:b/>
        </w:rPr>
        <w:fldChar w:fldCharType="begin"/>
      </w:r>
      <w:r w:rsidRPr="001051D2">
        <w:rPr>
          <w:b/>
        </w:rPr>
        <w:instrText xml:space="preserve"> SEQ </w:instrText>
      </w:r>
      <w:r w:rsidRPr="001051D2">
        <w:rPr>
          <w:b/>
        </w:rPr>
        <w:instrText>图</w:instrText>
      </w:r>
      <w:r w:rsidRPr="001051D2">
        <w:rPr>
          <w:b/>
        </w:rPr>
        <w:instrText xml:space="preserve"> \* ARABIC </w:instrText>
      </w:r>
      <w:r w:rsidRPr="001051D2">
        <w:rPr>
          <w:b/>
        </w:rPr>
        <w:fldChar w:fldCharType="separate"/>
      </w:r>
      <w:r w:rsidR="00BD68B5">
        <w:rPr>
          <w:b/>
          <w:noProof/>
        </w:rPr>
        <w:t>7</w:t>
      </w:r>
      <w:r w:rsidRPr="001051D2">
        <w:rPr>
          <w:b/>
        </w:rPr>
        <w:fldChar w:fldCharType="end"/>
      </w:r>
      <w:r>
        <w:t xml:space="preserve"> </w:t>
      </w:r>
      <w:r w:rsidRPr="00AC5A31">
        <w:rPr>
          <w:rFonts w:hint="eastAsia"/>
        </w:rPr>
        <w:t>第</w:t>
      </w:r>
      <w:r>
        <w:rPr>
          <w:rFonts w:hint="eastAsia"/>
        </w:rPr>
        <w:t>2</w:t>
      </w:r>
      <w:r w:rsidRPr="00AC5A31">
        <w:t>种情况，第</w:t>
      </w:r>
      <w:r>
        <w:rPr>
          <w:rFonts w:hint="eastAsia"/>
        </w:rPr>
        <w:t>2</w:t>
      </w:r>
      <w:r w:rsidRPr="00AC5A31">
        <w:t>组的甘特图</w:t>
      </w:r>
    </w:p>
    <w:p w14:paraId="3A641DC1" w14:textId="77777777" w:rsidR="005424B1" w:rsidRDefault="005424B1" w:rsidP="002D7451">
      <w:pPr>
        <w:keepNext/>
        <w:ind w:firstLine="480"/>
        <w:jc w:val="center"/>
      </w:pPr>
      <w:r>
        <w:rPr>
          <w:noProof/>
        </w:rPr>
        <w:drawing>
          <wp:inline distT="0" distB="0" distL="0" distR="0" wp14:anchorId="00547375" wp14:editId="42DDFA10">
            <wp:extent cx="3600000" cy="1800000"/>
            <wp:effectExtent l="0" t="0" r="63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00000" cy="1800000"/>
                    </a:xfrm>
                    <a:prstGeom prst="rect">
                      <a:avLst/>
                    </a:prstGeom>
                    <a:noFill/>
                    <a:ln>
                      <a:noFill/>
                    </a:ln>
                  </pic:spPr>
                </pic:pic>
              </a:graphicData>
            </a:graphic>
          </wp:inline>
        </w:drawing>
      </w:r>
    </w:p>
    <w:p w14:paraId="2DD65027" w14:textId="07FF43AB" w:rsidR="005424B1" w:rsidRDefault="005424B1" w:rsidP="002D7451">
      <w:pPr>
        <w:ind w:firstLine="482"/>
        <w:jc w:val="center"/>
      </w:pPr>
      <w:r w:rsidRPr="001051D2">
        <w:rPr>
          <w:b/>
        </w:rPr>
        <w:t>图</w:t>
      </w:r>
      <w:r w:rsidRPr="001051D2">
        <w:rPr>
          <w:b/>
        </w:rPr>
        <w:t xml:space="preserve"> </w:t>
      </w:r>
      <w:r w:rsidRPr="001051D2">
        <w:rPr>
          <w:b/>
        </w:rPr>
        <w:fldChar w:fldCharType="begin"/>
      </w:r>
      <w:r w:rsidRPr="001051D2">
        <w:rPr>
          <w:b/>
        </w:rPr>
        <w:instrText xml:space="preserve"> SEQ </w:instrText>
      </w:r>
      <w:r w:rsidRPr="001051D2">
        <w:rPr>
          <w:b/>
        </w:rPr>
        <w:instrText>图</w:instrText>
      </w:r>
      <w:r w:rsidRPr="001051D2">
        <w:rPr>
          <w:b/>
        </w:rPr>
        <w:instrText xml:space="preserve"> \* ARABIC </w:instrText>
      </w:r>
      <w:r w:rsidRPr="001051D2">
        <w:rPr>
          <w:b/>
        </w:rPr>
        <w:fldChar w:fldCharType="separate"/>
      </w:r>
      <w:r w:rsidR="00BD68B5">
        <w:rPr>
          <w:b/>
          <w:noProof/>
        </w:rPr>
        <w:t>8</w:t>
      </w:r>
      <w:r w:rsidRPr="001051D2">
        <w:rPr>
          <w:b/>
        </w:rPr>
        <w:fldChar w:fldCharType="end"/>
      </w:r>
      <w:r>
        <w:t xml:space="preserve"> </w:t>
      </w:r>
      <w:r w:rsidRPr="00C80F8C">
        <w:rPr>
          <w:rFonts w:hint="eastAsia"/>
        </w:rPr>
        <w:t>第</w:t>
      </w:r>
      <w:r>
        <w:rPr>
          <w:rFonts w:hint="eastAsia"/>
        </w:rPr>
        <w:t>2</w:t>
      </w:r>
      <w:r w:rsidRPr="00C80F8C">
        <w:t>种情况，第</w:t>
      </w:r>
      <w:r>
        <w:rPr>
          <w:rFonts w:hint="eastAsia"/>
        </w:rPr>
        <w:t>3</w:t>
      </w:r>
      <w:r w:rsidRPr="00C80F8C">
        <w:t>组的甘特图</w:t>
      </w:r>
    </w:p>
    <w:p w14:paraId="11CDB63F" w14:textId="77777777" w:rsidR="005424B1" w:rsidRDefault="005424B1" w:rsidP="002D7451">
      <w:pPr>
        <w:keepNext/>
        <w:ind w:firstLine="480"/>
        <w:jc w:val="center"/>
      </w:pPr>
      <w:r>
        <w:rPr>
          <w:noProof/>
        </w:rPr>
        <w:drawing>
          <wp:inline distT="0" distB="0" distL="0" distR="0" wp14:anchorId="58CF183F" wp14:editId="1BE20859">
            <wp:extent cx="3600000" cy="1800000"/>
            <wp:effectExtent l="0" t="0" r="63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00000" cy="1800000"/>
                    </a:xfrm>
                    <a:prstGeom prst="rect">
                      <a:avLst/>
                    </a:prstGeom>
                    <a:noFill/>
                    <a:ln>
                      <a:noFill/>
                    </a:ln>
                  </pic:spPr>
                </pic:pic>
              </a:graphicData>
            </a:graphic>
          </wp:inline>
        </w:drawing>
      </w:r>
    </w:p>
    <w:p w14:paraId="1BD54CB5" w14:textId="07970933" w:rsidR="005424B1" w:rsidRDefault="005424B1" w:rsidP="002D7451">
      <w:pPr>
        <w:ind w:firstLine="482"/>
        <w:jc w:val="center"/>
      </w:pPr>
      <w:r w:rsidRPr="001051D2">
        <w:rPr>
          <w:b/>
        </w:rPr>
        <w:t>图</w:t>
      </w:r>
      <w:r w:rsidRPr="001051D2">
        <w:rPr>
          <w:b/>
        </w:rPr>
        <w:t xml:space="preserve"> </w:t>
      </w:r>
      <w:r w:rsidRPr="001051D2">
        <w:rPr>
          <w:b/>
        </w:rPr>
        <w:fldChar w:fldCharType="begin"/>
      </w:r>
      <w:r w:rsidRPr="001051D2">
        <w:rPr>
          <w:b/>
        </w:rPr>
        <w:instrText xml:space="preserve"> SEQ </w:instrText>
      </w:r>
      <w:r w:rsidRPr="001051D2">
        <w:rPr>
          <w:b/>
        </w:rPr>
        <w:instrText>图</w:instrText>
      </w:r>
      <w:r w:rsidRPr="001051D2">
        <w:rPr>
          <w:b/>
        </w:rPr>
        <w:instrText xml:space="preserve"> \* ARABIC </w:instrText>
      </w:r>
      <w:r w:rsidRPr="001051D2">
        <w:rPr>
          <w:b/>
        </w:rPr>
        <w:fldChar w:fldCharType="separate"/>
      </w:r>
      <w:r w:rsidR="00BD68B5">
        <w:rPr>
          <w:b/>
          <w:noProof/>
        </w:rPr>
        <w:t>9</w:t>
      </w:r>
      <w:r w:rsidRPr="001051D2">
        <w:rPr>
          <w:b/>
        </w:rPr>
        <w:fldChar w:fldCharType="end"/>
      </w:r>
      <w:r>
        <w:t xml:space="preserve"> </w:t>
      </w:r>
      <w:r w:rsidRPr="002D14AB">
        <w:rPr>
          <w:rFonts w:hint="eastAsia"/>
        </w:rPr>
        <w:t>第</w:t>
      </w:r>
      <w:r>
        <w:rPr>
          <w:rFonts w:hint="eastAsia"/>
        </w:rPr>
        <w:t>3</w:t>
      </w:r>
      <w:r w:rsidRPr="002D14AB">
        <w:t>种情况，</w:t>
      </w:r>
      <w:r>
        <w:rPr>
          <w:rFonts w:hint="eastAsia"/>
        </w:rPr>
        <w:t>结果</w:t>
      </w:r>
      <w:r>
        <w:rPr>
          <w:rFonts w:hint="eastAsia"/>
        </w:rPr>
        <w:t>1</w:t>
      </w:r>
      <w:r>
        <w:rPr>
          <w:rFonts w:hint="eastAsia"/>
        </w:rPr>
        <w:t>，</w:t>
      </w:r>
      <w:r w:rsidRPr="002D14AB">
        <w:t>第</w:t>
      </w:r>
      <w:r>
        <w:rPr>
          <w:rFonts w:hint="eastAsia"/>
        </w:rPr>
        <w:t>1</w:t>
      </w:r>
      <w:r w:rsidRPr="002D14AB">
        <w:t>组的甘特图</w:t>
      </w:r>
    </w:p>
    <w:p w14:paraId="60EC699C" w14:textId="77777777" w:rsidR="005424B1" w:rsidRDefault="005424B1" w:rsidP="002D7451">
      <w:pPr>
        <w:keepNext/>
        <w:ind w:firstLine="480"/>
        <w:jc w:val="center"/>
      </w:pPr>
      <w:r>
        <w:rPr>
          <w:noProof/>
        </w:rPr>
        <w:lastRenderedPageBreak/>
        <w:drawing>
          <wp:inline distT="0" distB="0" distL="0" distR="0" wp14:anchorId="4967018B" wp14:editId="0FB308B7">
            <wp:extent cx="3600000" cy="1800000"/>
            <wp:effectExtent l="0" t="0" r="63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00000" cy="1800000"/>
                    </a:xfrm>
                    <a:prstGeom prst="rect">
                      <a:avLst/>
                    </a:prstGeom>
                    <a:noFill/>
                    <a:ln>
                      <a:noFill/>
                    </a:ln>
                  </pic:spPr>
                </pic:pic>
              </a:graphicData>
            </a:graphic>
          </wp:inline>
        </w:drawing>
      </w:r>
    </w:p>
    <w:p w14:paraId="689C65CD" w14:textId="49A169BA" w:rsidR="005424B1" w:rsidRDefault="005424B1" w:rsidP="002D7451">
      <w:pPr>
        <w:ind w:firstLine="482"/>
        <w:jc w:val="center"/>
      </w:pPr>
      <w:r w:rsidRPr="001051D2">
        <w:rPr>
          <w:b/>
        </w:rPr>
        <w:t>图</w:t>
      </w:r>
      <w:r w:rsidRPr="001051D2">
        <w:rPr>
          <w:b/>
        </w:rPr>
        <w:t xml:space="preserve"> </w:t>
      </w:r>
      <w:r w:rsidRPr="001051D2">
        <w:rPr>
          <w:b/>
        </w:rPr>
        <w:fldChar w:fldCharType="begin"/>
      </w:r>
      <w:r w:rsidRPr="001051D2">
        <w:rPr>
          <w:b/>
        </w:rPr>
        <w:instrText xml:space="preserve"> SEQ </w:instrText>
      </w:r>
      <w:r w:rsidRPr="001051D2">
        <w:rPr>
          <w:b/>
        </w:rPr>
        <w:instrText>图</w:instrText>
      </w:r>
      <w:r w:rsidRPr="001051D2">
        <w:rPr>
          <w:b/>
        </w:rPr>
        <w:instrText xml:space="preserve"> \* ARABIC </w:instrText>
      </w:r>
      <w:r w:rsidRPr="001051D2">
        <w:rPr>
          <w:b/>
        </w:rPr>
        <w:fldChar w:fldCharType="separate"/>
      </w:r>
      <w:r w:rsidR="00BD68B5">
        <w:rPr>
          <w:b/>
          <w:noProof/>
        </w:rPr>
        <w:t>10</w:t>
      </w:r>
      <w:r w:rsidRPr="001051D2">
        <w:rPr>
          <w:b/>
        </w:rPr>
        <w:fldChar w:fldCharType="end"/>
      </w:r>
      <w:r>
        <w:t xml:space="preserve"> </w:t>
      </w:r>
      <w:r w:rsidRPr="00EE03C2">
        <w:rPr>
          <w:rFonts w:hint="eastAsia"/>
        </w:rPr>
        <w:t>第</w:t>
      </w:r>
      <w:r>
        <w:rPr>
          <w:rFonts w:hint="eastAsia"/>
        </w:rPr>
        <w:t>3</w:t>
      </w:r>
      <w:r w:rsidRPr="00EE03C2">
        <w:t>种情况，</w:t>
      </w:r>
      <w:r>
        <w:rPr>
          <w:rFonts w:hint="eastAsia"/>
        </w:rPr>
        <w:t>结果</w:t>
      </w:r>
      <w:r>
        <w:rPr>
          <w:rFonts w:hint="eastAsia"/>
        </w:rPr>
        <w:t>1</w:t>
      </w:r>
      <w:r>
        <w:rPr>
          <w:rFonts w:hint="eastAsia"/>
        </w:rPr>
        <w:t>，</w:t>
      </w:r>
      <w:r w:rsidRPr="00EE03C2">
        <w:t>第</w:t>
      </w:r>
      <w:r>
        <w:rPr>
          <w:rFonts w:hint="eastAsia"/>
        </w:rPr>
        <w:t>2</w:t>
      </w:r>
      <w:r w:rsidRPr="00EE03C2">
        <w:t>组的甘特图</w:t>
      </w:r>
    </w:p>
    <w:p w14:paraId="52FA6B66" w14:textId="77777777" w:rsidR="001051D2" w:rsidRDefault="005424B1" w:rsidP="002D7451">
      <w:pPr>
        <w:keepNext/>
        <w:ind w:firstLine="480"/>
        <w:jc w:val="center"/>
      </w:pPr>
      <w:r>
        <w:rPr>
          <w:noProof/>
        </w:rPr>
        <w:drawing>
          <wp:inline distT="0" distB="0" distL="0" distR="0" wp14:anchorId="62621870" wp14:editId="68507739">
            <wp:extent cx="3600000" cy="1800000"/>
            <wp:effectExtent l="0" t="0" r="635"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00000" cy="1800000"/>
                    </a:xfrm>
                    <a:prstGeom prst="rect">
                      <a:avLst/>
                    </a:prstGeom>
                    <a:noFill/>
                    <a:ln>
                      <a:noFill/>
                    </a:ln>
                  </pic:spPr>
                </pic:pic>
              </a:graphicData>
            </a:graphic>
          </wp:inline>
        </w:drawing>
      </w:r>
    </w:p>
    <w:p w14:paraId="6BF7008B" w14:textId="020CFA6B" w:rsidR="005424B1" w:rsidRDefault="001051D2" w:rsidP="002D7451">
      <w:pPr>
        <w:ind w:firstLine="482"/>
        <w:jc w:val="center"/>
      </w:pPr>
      <w:r w:rsidRPr="001051D2">
        <w:rPr>
          <w:rFonts w:hint="eastAsia"/>
          <w:b/>
        </w:rPr>
        <w:t>图</w:t>
      </w:r>
      <w:r w:rsidRPr="001051D2">
        <w:rPr>
          <w:rFonts w:hint="eastAsia"/>
          <w:b/>
        </w:rPr>
        <w:t xml:space="preserve"> </w:t>
      </w:r>
      <w:r w:rsidRPr="001051D2">
        <w:rPr>
          <w:b/>
        </w:rPr>
        <w:fldChar w:fldCharType="begin"/>
      </w:r>
      <w:r w:rsidRPr="001051D2">
        <w:rPr>
          <w:b/>
        </w:rPr>
        <w:instrText xml:space="preserve"> </w:instrText>
      </w:r>
      <w:r w:rsidRPr="001051D2">
        <w:rPr>
          <w:rFonts w:hint="eastAsia"/>
          <w:b/>
        </w:rPr>
        <w:instrText xml:space="preserve">SEQ </w:instrText>
      </w:r>
      <w:r w:rsidRPr="001051D2">
        <w:rPr>
          <w:rFonts w:hint="eastAsia"/>
          <w:b/>
        </w:rPr>
        <w:instrText>图</w:instrText>
      </w:r>
      <w:r w:rsidRPr="001051D2">
        <w:rPr>
          <w:rFonts w:hint="eastAsia"/>
          <w:b/>
        </w:rPr>
        <w:instrText xml:space="preserve"> \* ARABIC</w:instrText>
      </w:r>
      <w:r w:rsidRPr="001051D2">
        <w:rPr>
          <w:b/>
        </w:rPr>
        <w:instrText xml:space="preserve"> </w:instrText>
      </w:r>
      <w:r w:rsidRPr="001051D2">
        <w:rPr>
          <w:b/>
        </w:rPr>
        <w:fldChar w:fldCharType="separate"/>
      </w:r>
      <w:r w:rsidR="00BD68B5">
        <w:rPr>
          <w:b/>
          <w:noProof/>
        </w:rPr>
        <w:t>11</w:t>
      </w:r>
      <w:r w:rsidRPr="001051D2">
        <w:rPr>
          <w:b/>
        </w:rPr>
        <w:fldChar w:fldCharType="end"/>
      </w:r>
      <w:r>
        <w:t xml:space="preserve"> </w:t>
      </w:r>
      <w:r w:rsidRPr="00E725C9">
        <w:rPr>
          <w:rFonts w:hint="eastAsia"/>
        </w:rPr>
        <w:t>第</w:t>
      </w:r>
      <w:r w:rsidRPr="00E725C9">
        <w:t>3</w:t>
      </w:r>
      <w:r w:rsidRPr="00E725C9">
        <w:t>种情况，结果</w:t>
      </w:r>
      <w:r w:rsidRPr="00E725C9">
        <w:t>1</w:t>
      </w:r>
      <w:r w:rsidRPr="00E725C9">
        <w:t>，第</w:t>
      </w:r>
      <w:r>
        <w:rPr>
          <w:rFonts w:hint="eastAsia"/>
        </w:rPr>
        <w:t>3</w:t>
      </w:r>
      <w:r w:rsidRPr="00E725C9">
        <w:t>组的甘特图</w:t>
      </w:r>
    </w:p>
    <w:p w14:paraId="7DDCC230" w14:textId="77777777" w:rsidR="005424B1" w:rsidRDefault="005424B1" w:rsidP="002D7451">
      <w:pPr>
        <w:keepNext/>
        <w:ind w:firstLine="480"/>
        <w:jc w:val="center"/>
      </w:pPr>
      <w:r>
        <w:rPr>
          <w:noProof/>
        </w:rPr>
        <w:drawing>
          <wp:inline distT="0" distB="0" distL="0" distR="0" wp14:anchorId="71FAAD2E" wp14:editId="38D2B7FF">
            <wp:extent cx="3600000" cy="180000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00000" cy="1800000"/>
                    </a:xfrm>
                    <a:prstGeom prst="rect">
                      <a:avLst/>
                    </a:prstGeom>
                    <a:noFill/>
                    <a:ln>
                      <a:noFill/>
                    </a:ln>
                  </pic:spPr>
                </pic:pic>
              </a:graphicData>
            </a:graphic>
          </wp:inline>
        </w:drawing>
      </w:r>
    </w:p>
    <w:p w14:paraId="1912A8A5" w14:textId="4257E0ED" w:rsidR="005424B1" w:rsidRDefault="005424B1" w:rsidP="002D7451">
      <w:pPr>
        <w:ind w:firstLine="482"/>
        <w:jc w:val="center"/>
      </w:pPr>
      <w:r w:rsidRPr="001051D2">
        <w:rPr>
          <w:b/>
        </w:rPr>
        <w:t>图</w:t>
      </w:r>
      <w:r w:rsidRPr="001051D2">
        <w:rPr>
          <w:b/>
        </w:rPr>
        <w:t xml:space="preserve"> </w:t>
      </w:r>
      <w:r w:rsidRPr="001051D2">
        <w:rPr>
          <w:b/>
        </w:rPr>
        <w:fldChar w:fldCharType="begin"/>
      </w:r>
      <w:r w:rsidRPr="001051D2">
        <w:rPr>
          <w:b/>
        </w:rPr>
        <w:instrText xml:space="preserve"> SEQ </w:instrText>
      </w:r>
      <w:r w:rsidRPr="001051D2">
        <w:rPr>
          <w:b/>
        </w:rPr>
        <w:instrText>图</w:instrText>
      </w:r>
      <w:r w:rsidRPr="001051D2">
        <w:rPr>
          <w:b/>
        </w:rPr>
        <w:instrText xml:space="preserve"> \* ARABIC </w:instrText>
      </w:r>
      <w:r w:rsidRPr="001051D2">
        <w:rPr>
          <w:b/>
        </w:rPr>
        <w:fldChar w:fldCharType="separate"/>
      </w:r>
      <w:r w:rsidR="00BD68B5">
        <w:rPr>
          <w:b/>
          <w:noProof/>
        </w:rPr>
        <w:t>12</w:t>
      </w:r>
      <w:r w:rsidRPr="001051D2">
        <w:rPr>
          <w:b/>
        </w:rPr>
        <w:fldChar w:fldCharType="end"/>
      </w:r>
      <w:r>
        <w:t xml:space="preserve"> </w:t>
      </w:r>
      <w:r w:rsidRPr="008E6E1F">
        <w:rPr>
          <w:rFonts w:hint="eastAsia"/>
        </w:rPr>
        <w:t>第</w:t>
      </w:r>
      <w:r w:rsidRPr="008E6E1F">
        <w:t>3</w:t>
      </w:r>
      <w:r w:rsidRPr="008E6E1F">
        <w:t>种情况，</w:t>
      </w:r>
      <w:r>
        <w:rPr>
          <w:rFonts w:hint="eastAsia"/>
        </w:rPr>
        <w:t>结果</w:t>
      </w:r>
      <w:r>
        <w:rPr>
          <w:rFonts w:hint="eastAsia"/>
        </w:rPr>
        <w:t>2</w:t>
      </w:r>
      <w:r w:rsidRPr="008E6E1F">
        <w:t>，第</w:t>
      </w:r>
      <w:r>
        <w:rPr>
          <w:rFonts w:hint="eastAsia"/>
        </w:rPr>
        <w:t>1</w:t>
      </w:r>
      <w:r w:rsidRPr="008E6E1F">
        <w:t>组的甘特图</w:t>
      </w:r>
    </w:p>
    <w:p w14:paraId="7BDC897F" w14:textId="77777777" w:rsidR="005424B1" w:rsidRDefault="005424B1" w:rsidP="002D7451">
      <w:pPr>
        <w:keepNext/>
        <w:ind w:firstLine="480"/>
        <w:jc w:val="center"/>
      </w:pPr>
      <w:r>
        <w:rPr>
          <w:noProof/>
        </w:rPr>
        <w:drawing>
          <wp:inline distT="0" distB="0" distL="0" distR="0" wp14:anchorId="06E975E6" wp14:editId="455CBE3D">
            <wp:extent cx="3600000" cy="1800000"/>
            <wp:effectExtent l="0" t="0" r="63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00000" cy="1800000"/>
                    </a:xfrm>
                    <a:prstGeom prst="rect">
                      <a:avLst/>
                    </a:prstGeom>
                    <a:noFill/>
                    <a:ln>
                      <a:noFill/>
                    </a:ln>
                  </pic:spPr>
                </pic:pic>
              </a:graphicData>
            </a:graphic>
          </wp:inline>
        </w:drawing>
      </w:r>
    </w:p>
    <w:p w14:paraId="5693B8E2" w14:textId="41EF0735" w:rsidR="005424B1" w:rsidRDefault="005424B1" w:rsidP="002D7451">
      <w:pPr>
        <w:ind w:firstLine="482"/>
        <w:jc w:val="center"/>
      </w:pPr>
      <w:r w:rsidRPr="001051D2">
        <w:rPr>
          <w:b/>
        </w:rPr>
        <w:t>图</w:t>
      </w:r>
      <w:r w:rsidRPr="001051D2">
        <w:rPr>
          <w:b/>
        </w:rPr>
        <w:t xml:space="preserve"> </w:t>
      </w:r>
      <w:r w:rsidRPr="001051D2">
        <w:rPr>
          <w:b/>
        </w:rPr>
        <w:fldChar w:fldCharType="begin"/>
      </w:r>
      <w:r w:rsidRPr="001051D2">
        <w:rPr>
          <w:b/>
        </w:rPr>
        <w:instrText xml:space="preserve"> SEQ </w:instrText>
      </w:r>
      <w:r w:rsidRPr="001051D2">
        <w:rPr>
          <w:b/>
        </w:rPr>
        <w:instrText>图</w:instrText>
      </w:r>
      <w:r w:rsidRPr="001051D2">
        <w:rPr>
          <w:b/>
        </w:rPr>
        <w:instrText xml:space="preserve"> \* ARABIC </w:instrText>
      </w:r>
      <w:r w:rsidRPr="001051D2">
        <w:rPr>
          <w:b/>
        </w:rPr>
        <w:fldChar w:fldCharType="separate"/>
      </w:r>
      <w:r w:rsidR="00BD68B5">
        <w:rPr>
          <w:b/>
          <w:noProof/>
        </w:rPr>
        <w:t>13</w:t>
      </w:r>
      <w:r w:rsidRPr="001051D2">
        <w:rPr>
          <w:b/>
        </w:rPr>
        <w:fldChar w:fldCharType="end"/>
      </w:r>
      <w:r>
        <w:t xml:space="preserve"> </w:t>
      </w:r>
      <w:r w:rsidRPr="005E652D">
        <w:t xml:space="preserve"> </w:t>
      </w:r>
      <w:r w:rsidRPr="005E652D">
        <w:t>第</w:t>
      </w:r>
      <w:r w:rsidRPr="005E652D">
        <w:t>3</w:t>
      </w:r>
      <w:r w:rsidRPr="005E652D">
        <w:t>种情况，结果</w:t>
      </w:r>
      <w:r w:rsidRPr="005E652D">
        <w:t>2</w:t>
      </w:r>
      <w:r w:rsidRPr="005E652D">
        <w:t>，第</w:t>
      </w:r>
      <w:r>
        <w:rPr>
          <w:rFonts w:hint="eastAsia"/>
        </w:rPr>
        <w:t>2</w:t>
      </w:r>
      <w:r w:rsidRPr="005E652D">
        <w:t>组的甘特图</w:t>
      </w:r>
    </w:p>
    <w:p w14:paraId="7C2897BB" w14:textId="77777777" w:rsidR="005424B1" w:rsidRDefault="005424B1" w:rsidP="002D7451">
      <w:pPr>
        <w:keepNext/>
        <w:ind w:firstLine="480"/>
        <w:jc w:val="center"/>
      </w:pPr>
      <w:r>
        <w:rPr>
          <w:noProof/>
        </w:rPr>
        <w:lastRenderedPageBreak/>
        <w:drawing>
          <wp:inline distT="0" distB="0" distL="0" distR="0" wp14:anchorId="11FB0128" wp14:editId="65680A96">
            <wp:extent cx="3600000" cy="1800000"/>
            <wp:effectExtent l="0" t="0" r="63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00000" cy="1800000"/>
                    </a:xfrm>
                    <a:prstGeom prst="rect">
                      <a:avLst/>
                    </a:prstGeom>
                    <a:noFill/>
                    <a:ln>
                      <a:noFill/>
                    </a:ln>
                  </pic:spPr>
                </pic:pic>
              </a:graphicData>
            </a:graphic>
          </wp:inline>
        </w:drawing>
      </w:r>
    </w:p>
    <w:p w14:paraId="3C51D4C6" w14:textId="7C9C22B6" w:rsidR="005424B1" w:rsidRPr="008E0DEE" w:rsidRDefault="005424B1" w:rsidP="002D7451">
      <w:pPr>
        <w:ind w:firstLine="482"/>
        <w:jc w:val="center"/>
      </w:pPr>
      <w:r w:rsidRPr="001051D2">
        <w:rPr>
          <w:b/>
        </w:rPr>
        <w:t>图</w:t>
      </w:r>
      <w:r w:rsidRPr="001051D2">
        <w:rPr>
          <w:b/>
        </w:rPr>
        <w:t xml:space="preserve"> </w:t>
      </w:r>
      <w:r w:rsidRPr="001051D2">
        <w:rPr>
          <w:b/>
        </w:rPr>
        <w:fldChar w:fldCharType="begin"/>
      </w:r>
      <w:r w:rsidRPr="001051D2">
        <w:rPr>
          <w:b/>
        </w:rPr>
        <w:instrText xml:space="preserve"> SEQ </w:instrText>
      </w:r>
      <w:r w:rsidRPr="001051D2">
        <w:rPr>
          <w:b/>
        </w:rPr>
        <w:instrText>图</w:instrText>
      </w:r>
      <w:r w:rsidRPr="001051D2">
        <w:rPr>
          <w:b/>
        </w:rPr>
        <w:instrText xml:space="preserve"> \* ARABIC </w:instrText>
      </w:r>
      <w:r w:rsidRPr="001051D2">
        <w:rPr>
          <w:b/>
        </w:rPr>
        <w:fldChar w:fldCharType="separate"/>
      </w:r>
      <w:r w:rsidR="00BD68B5">
        <w:rPr>
          <w:b/>
          <w:noProof/>
        </w:rPr>
        <w:t>14</w:t>
      </w:r>
      <w:r w:rsidRPr="001051D2">
        <w:rPr>
          <w:b/>
        </w:rPr>
        <w:fldChar w:fldCharType="end"/>
      </w:r>
      <w:r>
        <w:t xml:space="preserve"> </w:t>
      </w:r>
      <w:r w:rsidRPr="00EF0937">
        <w:t xml:space="preserve"> </w:t>
      </w:r>
      <w:r w:rsidRPr="00EF0937">
        <w:t>第</w:t>
      </w:r>
      <w:r w:rsidRPr="00EF0937">
        <w:t>3</w:t>
      </w:r>
      <w:r w:rsidRPr="00EF0937">
        <w:t>种情况，结果</w:t>
      </w:r>
      <w:r w:rsidRPr="00EF0937">
        <w:t>2</w:t>
      </w:r>
      <w:r w:rsidRPr="00EF0937">
        <w:t>，第</w:t>
      </w:r>
      <w:r>
        <w:rPr>
          <w:rFonts w:hint="eastAsia"/>
        </w:rPr>
        <w:t>3</w:t>
      </w:r>
      <w:r w:rsidRPr="00EF0937">
        <w:t>组的甘特图</w:t>
      </w:r>
    </w:p>
    <w:p w14:paraId="2A5C82E1" w14:textId="77777777" w:rsidR="005424B1" w:rsidRPr="005424B1" w:rsidRDefault="005424B1" w:rsidP="005424B1">
      <w:pPr>
        <w:ind w:firstLineChars="0" w:firstLine="0"/>
      </w:pPr>
    </w:p>
    <w:p w14:paraId="3A15A823" w14:textId="77777777" w:rsidR="00563AD0" w:rsidRPr="00EC5005" w:rsidRDefault="00B83832" w:rsidP="00B83832">
      <w:pPr>
        <w:pStyle w:val="1"/>
      </w:pPr>
      <w:r w:rsidRPr="00492994">
        <w:rPr>
          <w:rFonts w:hint="eastAsia"/>
        </w:rPr>
        <w:t>§</w:t>
      </w:r>
      <w:r>
        <w:t xml:space="preserve">6 </w:t>
      </w:r>
      <w:r>
        <w:rPr>
          <w:rFonts w:hint="eastAsia"/>
        </w:rPr>
        <w:t>模型的评价</w:t>
      </w:r>
    </w:p>
    <w:p w14:paraId="6BE01B9B" w14:textId="77777777" w:rsidR="00B83832" w:rsidRDefault="00B83832" w:rsidP="00B83832">
      <w:pPr>
        <w:pStyle w:val="2"/>
      </w:pPr>
      <w:r>
        <w:rPr>
          <w:rFonts w:hint="eastAsia"/>
        </w:rPr>
        <w:t>6.1</w:t>
      </w:r>
      <w:r>
        <w:t xml:space="preserve"> </w:t>
      </w:r>
      <w:r>
        <w:rPr>
          <w:rFonts w:hint="eastAsia"/>
        </w:rPr>
        <w:t>模型的优点</w:t>
      </w:r>
    </w:p>
    <w:p w14:paraId="0F9001CC" w14:textId="77777777" w:rsidR="00B83832" w:rsidRDefault="00B83832" w:rsidP="00B83832">
      <w:pPr>
        <w:pStyle w:val="a7"/>
        <w:numPr>
          <w:ilvl w:val="0"/>
          <w:numId w:val="6"/>
        </w:numPr>
        <w:ind w:firstLineChars="0"/>
      </w:pPr>
      <w:r>
        <w:rPr>
          <w:rFonts w:hint="eastAsia"/>
        </w:rPr>
        <w:t>利用了调度规则中的动态规则和简单优先规则，将机器故障等不确定因素考虑在内，既符合了现实车间的生产情况，又实现了资源的最优化配置，提高了生产效率；</w:t>
      </w:r>
    </w:p>
    <w:p w14:paraId="22A1A596" w14:textId="77777777" w:rsidR="00B83832" w:rsidRDefault="00B83832" w:rsidP="00B83832">
      <w:pPr>
        <w:pStyle w:val="a7"/>
        <w:numPr>
          <w:ilvl w:val="0"/>
          <w:numId w:val="6"/>
        </w:numPr>
        <w:ind w:firstLineChars="0"/>
      </w:pPr>
      <w:r>
        <w:rPr>
          <w:rFonts w:hint="eastAsia"/>
        </w:rPr>
        <w:t>建立仿真模型，将整个过程分为若干时间步长，模拟每个步长中发生的事件，从而检验我们的模型是否能应对环境的变化；</w:t>
      </w:r>
    </w:p>
    <w:p w14:paraId="2E5A20FE" w14:textId="77777777" w:rsidR="00B83832" w:rsidRDefault="00B83832" w:rsidP="00B83832">
      <w:pPr>
        <w:pStyle w:val="a7"/>
        <w:numPr>
          <w:ilvl w:val="0"/>
          <w:numId w:val="6"/>
        </w:numPr>
        <w:ind w:firstLineChars="0"/>
      </w:pPr>
      <w:r>
        <w:rPr>
          <w:rFonts w:hint="eastAsia"/>
        </w:rPr>
        <w:t>用蒙特卡洛方法模拟机器的损坏，使发生故障的概率约等于</w:t>
      </w:r>
      <w:r>
        <w:rPr>
          <w:rFonts w:hint="eastAsia"/>
        </w:rPr>
        <w:t>1%</w:t>
      </w:r>
      <w:r>
        <w:rPr>
          <w:rFonts w:hint="eastAsia"/>
        </w:rPr>
        <w:t>；</w:t>
      </w:r>
    </w:p>
    <w:p w14:paraId="52B07E46" w14:textId="77777777" w:rsidR="00B83832" w:rsidRDefault="00B83832" w:rsidP="00B83832">
      <w:pPr>
        <w:pStyle w:val="a7"/>
        <w:numPr>
          <w:ilvl w:val="0"/>
          <w:numId w:val="6"/>
        </w:numPr>
        <w:ind w:firstLineChars="0"/>
      </w:pPr>
      <w:r>
        <w:rPr>
          <w:rFonts w:hint="eastAsia"/>
        </w:rPr>
        <w:t>对于两道工序的情况中</w:t>
      </w:r>
      <w:r>
        <w:rPr>
          <w:rFonts w:hint="eastAsia"/>
        </w:rPr>
        <w:t>CNC</w:t>
      </w:r>
      <w:r>
        <w:rPr>
          <w:rFonts w:hint="eastAsia"/>
        </w:rPr>
        <w:t>刀具的安装，我们利用枚举算法，得到</w:t>
      </w:r>
      <w:r>
        <w:rPr>
          <w:rFonts w:hint="eastAsia"/>
        </w:rPr>
        <w:t>256</w:t>
      </w:r>
      <w:r>
        <w:rPr>
          <w:rFonts w:hint="eastAsia"/>
        </w:rPr>
        <w:t>种刀具安装策略，从而找到最优安装策略；</w:t>
      </w:r>
    </w:p>
    <w:p w14:paraId="57E920A4" w14:textId="77777777" w:rsidR="00B83832" w:rsidRDefault="00B83832" w:rsidP="00B83832">
      <w:pPr>
        <w:pStyle w:val="a7"/>
        <w:numPr>
          <w:ilvl w:val="0"/>
          <w:numId w:val="6"/>
        </w:numPr>
        <w:ind w:firstLineChars="0"/>
      </w:pPr>
      <w:r>
        <w:rPr>
          <w:rFonts w:hint="eastAsia"/>
        </w:rPr>
        <w:t>对于两道工序的情况，我们提出了两种方式，一种是将进行完第一道工序的半熟料放置在上料传送带上，由传送带传送至相应</w:t>
      </w:r>
      <w:r>
        <w:rPr>
          <w:rFonts w:hint="eastAsia"/>
        </w:rPr>
        <w:t>CNC</w:t>
      </w:r>
      <w:r>
        <w:rPr>
          <w:rFonts w:hint="eastAsia"/>
        </w:rPr>
        <w:t>处；另一种由机械臂直接抓取半熟料放入负责第二道工序的</w:t>
      </w:r>
      <w:r>
        <w:rPr>
          <w:rFonts w:hint="eastAsia"/>
        </w:rPr>
        <w:t>CNC</w:t>
      </w:r>
      <w:r>
        <w:rPr>
          <w:rFonts w:hint="eastAsia"/>
        </w:rPr>
        <w:t>。这两种模型效率的比较由仿真模拟给出。</w:t>
      </w:r>
    </w:p>
    <w:p w14:paraId="25960BEC" w14:textId="77777777" w:rsidR="003F3543" w:rsidRDefault="003F3543" w:rsidP="00B83832">
      <w:pPr>
        <w:pStyle w:val="a7"/>
        <w:numPr>
          <w:ilvl w:val="0"/>
          <w:numId w:val="6"/>
        </w:numPr>
        <w:ind w:firstLineChars="0"/>
      </w:pPr>
      <w:r>
        <w:rPr>
          <w:rFonts w:hint="eastAsia"/>
        </w:rPr>
        <w:t>计算时间较短。</w:t>
      </w:r>
    </w:p>
    <w:p w14:paraId="08541622" w14:textId="77777777" w:rsidR="00B83832" w:rsidRDefault="00B83832" w:rsidP="00B83832">
      <w:pPr>
        <w:pStyle w:val="2"/>
      </w:pPr>
      <w:r>
        <w:rPr>
          <w:rFonts w:hint="eastAsia"/>
        </w:rPr>
        <w:t>6.2</w:t>
      </w:r>
      <w:r>
        <w:t xml:space="preserve"> </w:t>
      </w:r>
      <w:r>
        <w:rPr>
          <w:rFonts w:hint="eastAsia"/>
        </w:rPr>
        <w:t>模型的缺点</w:t>
      </w:r>
    </w:p>
    <w:p w14:paraId="1CE1CF13" w14:textId="77777777" w:rsidR="00261EAC" w:rsidRDefault="00B83832" w:rsidP="00B83832">
      <w:pPr>
        <w:ind w:firstLine="480"/>
      </w:pPr>
      <w:r>
        <w:rPr>
          <w:rFonts w:hint="eastAsia"/>
        </w:rPr>
        <w:t>模型从局部入手，将每个</w:t>
      </w:r>
      <w:r>
        <w:rPr>
          <w:rFonts w:hint="eastAsia"/>
        </w:rPr>
        <w:t>CNC</w:t>
      </w:r>
      <w:r>
        <w:rPr>
          <w:rFonts w:hint="eastAsia"/>
        </w:rPr>
        <w:t>的</w:t>
      </w:r>
      <m:oMath>
        <m:r>
          <m:rPr>
            <m:sty m:val="p"/>
          </m:rPr>
          <w:rPr>
            <w:rFonts w:ascii="Cambria Math" w:hAnsi="Cambria Math" w:hint="eastAsia"/>
          </w:rPr>
          <m:t>T</m:t>
        </m:r>
      </m:oMath>
      <w:r>
        <w:rPr>
          <w:rFonts w:hint="eastAsia"/>
        </w:rPr>
        <w:t>值（</w:t>
      </w:r>
      <m:oMath>
        <m:r>
          <m:rPr>
            <m:sty m:val="p"/>
          </m:rPr>
          <w:rPr>
            <w:rFonts w:ascii="Cambria Math" w:hAnsi="Cambria Math" w:hint="eastAsia"/>
          </w:rPr>
          <m:t xml:space="preserve">T = </m:t>
        </m:r>
        <m:sSub>
          <m:sSubPr>
            <m:ctrlPr>
              <w:rPr>
                <w:rFonts w:ascii="Cambria Math" w:hAnsi="Cambria Math"/>
              </w:rPr>
            </m:ctrlPr>
          </m:sSubPr>
          <m:e>
            <m:r>
              <m:rPr>
                <m:sty m:val="p"/>
              </m:rPr>
              <w:rPr>
                <w:rFonts w:ascii="Cambria Math" w:hAnsi="Cambria Math" w:hint="eastAsia"/>
              </w:rPr>
              <m:t>t</m:t>
            </m:r>
          </m:e>
          <m:sub>
            <m:r>
              <m:rPr>
                <m:sty m:val="p"/>
              </m:rPr>
              <w:rPr>
                <w:rFonts w:ascii="Cambria Math" w:hAnsi="Cambria Math" w:hint="eastAsia"/>
              </w:rPr>
              <m:t>move</m:t>
            </m:r>
          </m:sub>
        </m:sSub>
        <m:r>
          <m:rPr>
            <m:sty m:val="p"/>
          </m:rPr>
          <w:rPr>
            <w:rFonts w:ascii="Cambria Math" w:hAnsi="Cambria Math" w:hint="eastAsia"/>
          </w:rPr>
          <m:t xml:space="preserve">+ </m:t>
        </m:r>
        <m:sSub>
          <m:sSubPr>
            <m:ctrlPr>
              <w:rPr>
                <w:rFonts w:ascii="Cambria Math" w:hAnsi="Cambria Math"/>
              </w:rPr>
            </m:ctrlPr>
          </m:sSubPr>
          <m:e>
            <m:r>
              <m:rPr>
                <m:sty m:val="p"/>
              </m:rPr>
              <w:rPr>
                <w:rFonts w:ascii="Cambria Math" w:hAnsi="Cambria Math" w:hint="eastAsia"/>
              </w:rPr>
              <m:t>t</m:t>
            </m:r>
          </m:e>
          <m:sub>
            <m:r>
              <m:rPr>
                <m:sty m:val="p"/>
              </m:rPr>
              <w:rPr>
                <w:rFonts w:ascii="Cambria Math" w:hAnsi="Cambria Math" w:hint="eastAsia"/>
              </w:rPr>
              <m:t>left</m:t>
            </m:r>
          </m:sub>
        </m:sSub>
        <m:r>
          <m:rPr>
            <m:sty m:val="p"/>
          </m:rPr>
          <w:rPr>
            <w:rFonts w:ascii="Cambria Math" w:hAnsi="Cambria Math" w:hint="eastAsia"/>
          </w:rPr>
          <m:t xml:space="preserve">+ </m:t>
        </m:r>
        <m:sSub>
          <m:sSubPr>
            <m:ctrlPr>
              <w:rPr>
                <w:rFonts w:ascii="Cambria Math" w:hAnsi="Cambria Math"/>
              </w:rPr>
            </m:ctrlPr>
          </m:sSubPr>
          <m:e>
            <m:r>
              <m:rPr>
                <m:sty m:val="p"/>
              </m:rPr>
              <w:rPr>
                <w:rFonts w:ascii="Cambria Math" w:hAnsi="Cambria Math" w:hint="eastAsia"/>
              </w:rPr>
              <m:t>t</m:t>
            </m:r>
          </m:e>
          <m:sub>
            <m:r>
              <m:rPr>
                <m:sty m:val="p"/>
              </m:rPr>
              <w:rPr>
                <w:rFonts w:ascii="Cambria Math" w:hAnsi="Cambria Math" w:hint="eastAsia"/>
              </w:rPr>
              <m:t>load</m:t>
            </m:r>
          </m:sub>
        </m:sSub>
        <m:r>
          <m:rPr>
            <m:sty m:val="p"/>
          </m:rPr>
          <w:rPr>
            <w:rFonts w:ascii="Cambria Math" w:hAnsi="Cambria Math" w:hint="eastAsia"/>
          </w:rPr>
          <m:t xml:space="preserve">+ </m:t>
        </m:r>
        <m:sSub>
          <m:sSubPr>
            <m:ctrlPr>
              <w:rPr>
                <w:rFonts w:ascii="Cambria Math" w:hAnsi="Cambria Math"/>
              </w:rPr>
            </m:ctrlPr>
          </m:sSubPr>
          <m:e>
            <m:r>
              <m:rPr>
                <m:sty m:val="p"/>
              </m:rPr>
              <w:rPr>
                <w:rFonts w:ascii="Cambria Math" w:hAnsi="Cambria Math" w:hint="eastAsia"/>
              </w:rPr>
              <m:t>t</m:t>
            </m:r>
          </m:e>
          <m:sub>
            <m:r>
              <m:rPr>
                <m:sty m:val="p"/>
              </m:rPr>
              <w:rPr>
                <w:rFonts w:ascii="Cambria Math" w:hAnsi="Cambria Math" w:hint="eastAsia"/>
              </w:rPr>
              <m:t>wash</m:t>
            </m:r>
          </m:sub>
        </m:sSub>
      </m:oMath>
      <w:r>
        <w:rPr>
          <w:rFonts w:hint="eastAsia"/>
        </w:rPr>
        <w:t>）作为我们简单优化原则的优先级判断指标，这样得到的结果与</w:t>
      </w:r>
      <w:r w:rsidR="003F3543">
        <w:rPr>
          <w:rFonts w:hint="eastAsia"/>
        </w:rPr>
        <w:t>全局最优解相比，可能会损失一定的精度。</w:t>
      </w:r>
    </w:p>
    <w:p w14:paraId="1DD1D2A3" w14:textId="77777777" w:rsidR="00261EAC" w:rsidRDefault="00B83832" w:rsidP="00B83832">
      <w:pPr>
        <w:pStyle w:val="1"/>
      </w:pPr>
      <w:r w:rsidRPr="00492994">
        <w:rPr>
          <w:rFonts w:hint="eastAsia"/>
        </w:rPr>
        <w:lastRenderedPageBreak/>
        <w:t>§</w:t>
      </w:r>
      <w:r>
        <w:rPr>
          <w:rFonts w:hint="eastAsia"/>
        </w:rPr>
        <w:t>7</w:t>
      </w:r>
      <w:r>
        <w:t xml:space="preserve"> </w:t>
      </w:r>
      <w:r>
        <w:rPr>
          <w:rFonts w:hint="eastAsia"/>
        </w:rPr>
        <w:t>参考文献</w:t>
      </w:r>
    </w:p>
    <w:p w14:paraId="158A7CAD" w14:textId="77777777" w:rsidR="00BD3AA7" w:rsidRPr="00BD3AA7" w:rsidRDefault="00261EAC" w:rsidP="00BD3AA7">
      <w:pPr>
        <w:pStyle w:val="EndNoteBibliography"/>
        <w:ind w:firstLine="480"/>
      </w:pPr>
      <w:r>
        <w:fldChar w:fldCharType="begin"/>
      </w:r>
      <w:r>
        <w:instrText xml:space="preserve"> ADDIN EN.REFLIST </w:instrText>
      </w:r>
      <w:r>
        <w:fldChar w:fldCharType="separate"/>
      </w:r>
      <w:r w:rsidR="00BD3AA7" w:rsidRPr="00BD3AA7">
        <w:rPr>
          <w:rFonts w:hint="eastAsia"/>
        </w:rPr>
        <w:t>[1]</w:t>
      </w:r>
      <w:r w:rsidR="00BD3AA7" w:rsidRPr="00BD3AA7">
        <w:rPr>
          <w:rFonts w:ascii="System" w:eastAsia="System" w:hint="eastAsia"/>
        </w:rPr>
        <w:t xml:space="preserve"> </w:t>
      </w:r>
      <w:r w:rsidR="00BD3AA7" w:rsidRPr="00BD3AA7">
        <w:rPr>
          <w:rFonts w:hint="eastAsia"/>
        </w:rPr>
        <w:t>王新</w:t>
      </w:r>
      <w:r w:rsidR="00BD3AA7" w:rsidRPr="00BD3AA7">
        <w:rPr>
          <w:rFonts w:hint="eastAsia"/>
        </w:rPr>
        <w:t xml:space="preserve">, </w:t>
      </w:r>
      <w:r w:rsidR="00BD3AA7" w:rsidRPr="00BD3AA7">
        <w:rPr>
          <w:rFonts w:hint="eastAsia"/>
        </w:rPr>
        <w:t>贾志强</w:t>
      </w:r>
      <w:r w:rsidR="00BD3AA7" w:rsidRPr="00BD3AA7">
        <w:rPr>
          <w:rFonts w:hint="eastAsia"/>
        </w:rPr>
        <w:t xml:space="preserve">, </w:t>
      </w:r>
      <w:r w:rsidR="00BD3AA7" w:rsidRPr="00BD3AA7">
        <w:rPr>
          <w:rFonts w:hint="eastAsia"/>
        </w:rPr>
        <w:t>尚宏美</w:t>
      </w:r>
      <w:r w:rsidR="00BD3AA7" w:rsidRPr="00BD3AA7">
        <w:rPr>
          <w:rFonts w:hint="eastAsia"/>
        </w:rPr>
        <w:t xml:space="preserve">. </w:t>
      </w:r>
      <w:r w:rsidR="00BD3AA7" w:rsidRPr="00BD3AA7">
        <w:rPr>
          <w:rFonts w:hint="eastAsia"/>
        </w:rPr>
        <w:t>基于遗传算法和贪婪算法的作业车间调度</w:t>
      </w:r>
      <w:r w:rsidR="00BD3AA7" w:rsidRPr="00BD3AA7">
        <w:rPr>
          <w:rFonts w:hint="eastAsia"/>
        </w:rPr>
        <w:t xml:space="preserve">[J]. </w:t>
      </w:r>
      <w:r w:rsidR="00BD3AA7" w:rsidRPr="00BD3AA7">
        <w:rPr>
          <w:rFonts w:hint="eastAsia"/>
        </w:rPr>
        <w:t>机械工程师</w:t>
      </w:r>
      <w:r w:rsidR="00BD3AA7" w:rsidRPr="00BD3AA7">
        <w:rPr>
          <w:rFonts w:hint="eastAsia"/>
        </w:rPr>
        <w:t>, 2015, (1): 118-120.</w:t>
      </w:r>
    </w:p>
    <w:p w14:paraId="7CDDBAEE" w14:textId="77777777" w:rsidR="00BD3AA7" w:rsidRPr="00BD3AA7" w:rsidRDefault="00BD3AA7" w:rsidP="00BD3AA7">
      <w:pPr>
        <w:pStyle w:val="EndNoteBibliography"/>
        <w:ind w:firstLine="480"/>
      </w:pPr>
      <w:r w:rsidRPr="00BD3AA7">
        <w:t>[2]</w:t>
      </w:r>
      <w:r w:rsidRPr="00BD3AA7">
        <w:rPr>
          <w:rFonts w:ascii="System" w:eastAsia="System"/>
        </w:rPr>
        <w:t xml:space="preserve"> </w:t>
      </w:r>
      <w:r w:rsidRPr="00BD3AA7">
        <w:t>Carlier J, Pinson É. An algorithm for solving the job-shop problem[J]. Management science, 1989, 35(2): 164-176.</w:t>
      </w:r>
    </w:p>
    <w:p w14:paraId="6159449B" w14:textId="77777777" w:rsidR="00BD3AA7" w:rsidRPr="00BD3AA7" w:rsidRDefault="00BD3AA7" w:rsidP="00BD3AA7">
      <w:pPr>
        <w:pStyle w:val="EndNoteBibliography"/>
        <w:ind w:firstLine="480"/>
      </w:pPr>
      <w:r w:rsidRPr="00BD3AA7">
        <w:rPr>
          <w:rFonts w:hint="eastAsia"/>
        </w:rPr>
        <w:t>[3]</w:t>
      </w:r>
      <w:r w:rsidRPr="00BD3AA7">
        <w:rPr>
          <w:rFonts w:ascii="System" w:eastAsia="System" w:hint="eastAsia"/>
        </w:rPr>
        <w:t xml:space="preserve"> </w:t>
      </w:r>
      <w:r w:rsidRPr="00BD3AA7">
        <w:rPr>
          <w:rFonts w:hint="eastAsia"/>
        </w:rPr>
        <w:t>叶建芳</w:t>
      </w:r>
      <w:r w:rsidRPr="00BD3AA7">
        <w:rPr>
          <w:rFonts w:hint="eastAsia"/>
        </w:rPr>
        <w:t xml:space="preserve">, </w:t>
      </w:r>
      <w:r w:rsidRPr="00BD3AA7">
        <w:rPr>
          <w:rFonts w:hint="eastAsia"/>
        </w:rPr>
        <w:t>王正肖</w:t>
      </w:r>
      <w:r w:rsidRPr="00BD3AA7">
        <w:rPr>
          <w:rFonts w:hint="eastAsia"/>
        </w:rPr>
        <w:t xml:space="preserve">, </w:t>
      </w:r>
      <w:r w:rsidRPr="00BD3AA7">
        <w:rPr>
          <w:rFonts w:hint="eastAsia"/>
        </w:rPr>
        <w:t>潘晓弘</w:t>
      </w:r>
      <w:r w:rsidRPr="00BD3AA7">
        <w:rPr>
          <w:rFonts w:hint="eastAsia"/>
        </w:rPr>
        <w:t xml:space="preserve">. </w:t>
      </w:r>
      <w:r w:rsidRPr="00BD3AA7">
        <w:rPr>
          <w:rFonts w:hint="eastAsia"/>
        </w:rPr>
        <w:t>免疫粒子群优化算法在车间作业调度中的应用</w:t>
      </w:r>
      <w:r w:rsidRPr="00BD3AA7">
        <w:rPr>
          <w:rFonts w:hint="eastAsia"/>
        </w:rPr>
        <w:t xml:space="preserve">[J]. </w:t>
      </w:r>
      <w:r w:rsidRPr="00BD3AA7">
        <w:rPr>
          <w:rFonts w:hint="eastAsia"/>
        </w:rPr>
        <w:t>浙江大学学报</w:t>
      </w:r>
      <w:r w:rsidRPr="00BD3AA7">
        <w:rPr>
          <w:rFonts w:hint="eastAsia"/>
        </w:rPr>
        <w:t xml:space="preserve"> (</w:t>
      </w:r>
      <w:r w:rsidRPr="00BD3AA7">
        <w:rPr>
          <w:rFonts w:hint="eastAsia"/>
        </w:rPr>
        <w:t>工学版</w:t>
      </w:r>
      <w:r w:rsidRPr="00BD3AA7">
        <w:rPr>
          <w:rFonts w:hint="eastAsia"/>
        </w:rPr>
        <w:t>), 2008, 5: 029</w:t>
      </w:r>
      <w:r w:rsidRPr="00BD3AA7">
        <w:t>.</w:t>
      </w:r>
    </w:p>
    <w:p w14:paraId="38A9C9CC" w14:textId="77777777" w:rsidR="00BD3AA7" w:rsidRPr="00BD3AA7" w:rsidRDefault="00BD3AA7" w:rsidP="00BD3AA7">
      <w:pPr>
        <w:pStyle w:val="EndNoteBibliography"/>
        <w:ind w:firstLine="480"/>
      </w:pPr>
      <w:r w:rsidRPr="00BD3AA7">
        <w:rPr>
          <w:rFonts w:hint="eastAsia"/>
        </w:rPr>
        <w:t>[4]</w:t>
      </w:r>
      <w:r w:rsidRPr="00BD3AA7">
        <w:rPr>
          <w:rFonts w:ascii="System" w:eastAsia="System" w:hint="eastAsia"/>
        </w:rPr>
        <w:t xml:space="preserve"> </w:t>
      </w:r>
      <w:r w:rsidRPr="00BD3AA7">
        <w:rPr>
          <w:rFonts w:hint="eastAsia"/>
        </w:rPr>
        <w:t>张超勇</w:t>
      </w:r>
      <w:r w:rsidRPr="00BD3AA7">
        <w:rPr>
          <w:rFonts w:hint="eastAsia"/>
        </w:rPr>
        <w:t xml:space="preserve">. </w:t>
      </w:r>
      <w:r w:rsidRPr="00BD3AA7">
        <w:rPr>
          <w:rFonts w:hint="eastAsia"/>
        </w:rPr>
        <w:t>基于自然启发式算法的作业车间调度问题理论与应用研究</w:t>
      </w:r>
      <w:r w:rsidRPr="00BD3AA7">
        <w:rPr>
          <w:rFonts w:hint="eastAsia"/>
        </w:rPr>
        <w:t xml:space="preserve">[D].  </w:t>
      </w:r>
      <w:r w:rsidRPr="00BD3AA7">
        <w:rPr>
          <w:rFonts w:hint="eastAsia"/>
        </w:rPr>
        <w:t>武汉</w:t>
      </w:r>
      <w:r w:rsidRPr="00BD3AA7">
        <w:rPr>
          <w:rFonts w:hint="eastAsia"/>
        </w:rPr>
        <w:t xml:space="preserve">: </w:t>
      </w:r>
      <w:r w:rsidRPr="00BD3AA7">
        <w:rPr>
          <w:rFonts w:hint="eastAsia"/>
        </w:rPr>
        <w:t>华中科技大学</w:t>
      </w:r>
      <w:r w:rsidRPr="00BD3AA7">
        <w:rPr>
          <w:rFonts w:hint="eastAsia"/>
        </w:rPr>
        <w:t>, 2006.</w:t>
      </w:r>
    </w:p>
    <w:p w14:paraId="64AF68A1" w14:textId="77777777" w:rsidR="00BD3AA7" w:rsidRPr="00BD3AA7" w:rsidRDefault="00BD3AA7" w:rsidP="00BD3AA7">
      <w:pPr>
        <w:pStyle w:val="EndNoteBibliography"/>
        <w:ind w:firstLine="480"/>
      </w:pPr>
      <w:r w:rsidRPr="00BD3AA7">
        <w:t>[5]</w:t>
      </w:r>
      <w:r w:rsidRPr="00BD3AA7">
        <w:rPr>
          <w:rFonts w:ascii="System" w:eastAsia="System"/>
        </w:rPr>
        <w:t xml:space="preserve"> </w:t>
      </w:r>
      <w:r w:rsidRPr="00BD3AA7">
        <w:t>El-Bouri A. A cooperative dispatching approach for minimizing mean tardiness in a dynamic flowshop[J]. Computers &amp; Operations Research, 2012, 39(7): 1305-1314.</w:t>
      </w:r>
    </w:p>
    <w:p w14:paraId="384DDA4E" w14:textId="77777777" w:rsidR="00BD3AA7" w:rsidRPr="00BD3AA7" w:rsidRDefault="00BD3AA7" w:rsidP="00BD3AA7">
      <w:pPr>
        <w:pStyle w:val="EndNoteBibliography"/>
        <w:ind w:firstLine="480"/>
      </w:pPr>
      <w:r w:rsidRPr="00BD3AA7">
        <w:t>[6]</w:t>
      </w:r>
      <w:r w:rsidRPr="00BD3AA7">
        <w:rPr>
          <w:rFonts w:ascii="System" w:eastAsia="System"/>
        </w:rPr>
        <w:t xml:space="preserve"> </w:t>
      </w:r>
      <w:r w:rsidRPr="00BD3AA7">
        <w:t>Metropolis N, Ulam S. The monte carlo method[J]. Journal of the American statistical association, 1949, 44(247): 335-341.</w:t>
      </w:r>
    </w:p>
    <w:p w14:paraId="1DBCB8CE" w14:textId="77777777" w:rsidR="00BD3AA7" w:rsidRPr="00BD3AA7" w:rsidRDefault="00BD3AA7" w:rsidP="00BD3AA7">
      <w:pPr>
        <w:pStyle w:val="EndNoteBibliography"/>
        <w:ind w:firstLine="480"/>
      </w:pPr>
      <w:r w:rsidRPr="00BD3AA7">
        <w:t>[7]</w:t>
      </w:r>
      <w:r w:rsidRPr="00BD3AA7">
        <w:rPr>
          <w:rFonts w:ascii="System" w:eastAsia="System"/>
        </w:rPr>
        <w:t xml:space="preserve"> </w:t>
      </w:r>
      <w:r w:rsidRPr="00BD3AA7">
        <w:t>Kiran A S, Smith M L. Simulation studies in job shop sheduling—I a survey[J]. Computers &amp; Industrial Engineering, 1984, 8(2): 87-93.</w:t>
      </w:r>
    </w:p>
    <w:p w14:paraId="6C0A81D6" w14:textId="77777777" w:rsidR="00BD3AA7" w:rsidRPr="00BD3AA7" w:rsidRDefault="00BD3AA7" w:rsidP="00BD3AA7">
      <w:pPr>
        <w:pStyle w:val="EndNoteBibliography"/>
        <w:ind w:firstLine="480"/>
      </w:pPr>
      <w:r w:rsidRPr="00BD3AA7">
        <w:rPr>
          <w:rFonts w:hint="eastAsia"/>
        </w:rPr>
        <w:t>[8]</w:t>
      </w:r>
      <w:r w:rsidRPr="00BD3AA7">
        <w:rPr>
          <w:rFonts w:ascii="System" w:eastAsia="System" w:hint="eastAsia"/>
        </w:rPr>
        <w:t xml:space="preserve"> </w:t>
      </w:r>
      <w:r w:rsidRPr="00BD3AA7">
        <w:rPr>
          <w:rFonts w:hint="eastAsia"/>
        </w:rPr>
        <w:t>范华丽</w:t>
      </w:r>
      <w:r w:rsidRPr="00BD3AA7">
        <w:rPr>
          <w:rFonts w:hint="eastAsia"/>
        </w:rPr>
        <w:t xml:space="preserve">, </w:t>
      </w:r>
      <w:r w:rsidRPr="00BD3AA7">
        <w:rPr>
          <w:rFonts w:hint="eastAsia"/>
        </w:rPr>
        <w:t>熊禾根</w:t>
      </w:r>
      <w:r w:rsidRPr="00BD3AA7">
        <w:rPr>
          <w:rFonts w:hint="eastAsia"/>
        </w:rPr>
        <w:t xml:space="preserve">, </w:t>
      </w:r>
      <w:r w:rsidRPr="00BD3AA7">
        <w:rPr>
          <w:rFonts w:hint="eastAsia"/>
        </w:rPr>
        <w:t>蒋国璋</w:t>
      </w:r>
      <w:r w:rsidRPr="00BD3AA7">
        <w:rPr>
          <w:rFonts w:hint="eastAsia"/>
        </w:rPr>
        <w:t xml:space="preserve">, et al. </w:t>
      </w:r>
      <w:r w:rsidRPr="00BD3AA7">
        <w:rPr>
          <w:rFonts w:hint="eastAsia"/>
        </w:rPr>
        <w:t>动态车间作业调度问题中调度规则算法研究综述</w:t>
      </w:r>
      <w:r w:rsidRPr="00BD3AA7">
        <w:rPr>
          <w:rFonts w:hint="eastAsia"/>
        </w:rPr>
        <w:t xml:space="preserve">[J]. </w:t>
      </w:r>
      <w:r w:rsidRPr="00BD3AA7">
        <w:rPr>
          <w:rFonts w:hint="eastAsia"/>
        </w:rPr>
        <w:t>计算机应用研究</w:t>
      </w:r>
      <w:r w:rsidRPr="00BD3AA7">
        <w:rPr>
          <w:rFonts w:hint="eastAsia"/>
        </w:rPr>
        <w:t>, 2016, 33(3): 648-653.</w:t>
      </w:r>
    </w:p>
    <w:p w14:paraId="6A23E820" w14:textId="77777777" w:rsidR="00BD3AA7" w:rsidRPr="00BD3AA7" w:rsidRDefault="00BD3AA7" w:rsidP="00BD3AA7">
      <w:pPr>
        <w:pStyle w:val="EndNoteBibliography"/>
        <w:ind w:firstLine="480"/>
      </w:pPr>
      <w:r w:rsidRPr="00BD3AA7">
        <w:t>[9]</w:t>
      </w:r>
      <w:r w:rsidRPr="00BD3AA7">
        <w:rPr>
          <w:rFonts w:ascii="System" w:eastAsia="System"/>
        </w:rPr>
        <w:t xml:space="preserve"> </w:t>
      </w:r>
      <w:r w:rsidRPr="00BD3AA7">
        <w:t>Mouelhi-Chibani W, Pierreval H. Training a neural network to select dispatching rules in real time[J]. Computers &amp; Industrial Engineering, 2010, 58(2): 249-256.</w:t>
      </w:r>
    </w:p>
    <w:p w14:paraId="7E8CF75A" w14:textId="77777777" w:rsidR="00BD3AA7" w:rsidRPr="00BD3AA7" w:rsidRDefault="00BD3AA7" w:rsidP="00BD3AA7">
      <w:pPr>
        <w:pStyle w:val="EndNoteBibliography"/>
        <w:ind w:firstLine="480"/>
      </w:pPr>
      <w:r w:rsidRPr="00BD3AA7">
        <w:t>[10]</w:t>
      </w:r>
      <w:r w:rsidRPr="00BD3AA7">
        <w:rPr>
          <w:rFonts w:ascii="System" w:eastAsia="System"/>
        </w:rPr>
        <w:t xml:space="preserve"> </w:t>
      </w:r>
      <w:r w:rsidRPr="00BD3AA7">
        <w:t>Phanden R K, Jain A, Verma R. A genetic algorithm-based approach for job shop scheduling[J]. Journal of Manufacturing Technology Management, 2012, 23(7): 937-946.</w:t>
      </w:r>
    </w:p>
    <w:p w14:paraId="00FA2ED6" w14:textId="77777777" w:rsidR="00BD3AA7" w:rsidRPr="00BD3AA7" w:rsidRDefault="00BD3AA7" w:rsidP="00BD3AA7">
      <w:pPr>
        <w:pStyle w:val="EndNoteBibliography"/>
        <w:ind w:firstLine="480"/>
      </w:pPr>
      <w:r w:rsidRPr="00BD3AA7">
        <w:t>[11]</w:t>
      </w:r>
      <w:r w:rsidRPr="00BD3AA7">
        <w:rPr>
          <w:rFonts w:ascii="System" w:eastAsia="System"/>
        </w:rPr>
        <w:t xml:space="preserve"> </w:t>
      </w:r>
      <w:r w:rsidRPr="00BD3AA7">
        <w:t>Branke J, Pickardt C W. Evolutionary search for difficult problem instances to support the design of job shop dispatching rules[J]. European Journal of Operational Research, 2011, 212(1): 22-32.</w:t>
      </w:r>
    </w:p>
    <w:p w14:paraId="18E37407" w14:textId="77777777" w:rsidR="00BD3AA7" w:rsidRPr="00BD3AA7" w:rsidRDefault="00BD3AA7" w:rsidP="00BD3AA7">
      <w:pPr>
        <w:pStyle w:val="EndNoteBibliography"/>
        <w:ind w:firstLine="480"/>
      </w:pPr>
      <w:r w:rsidRPr="00BD3AA7">
        <w:rPr>
          <w:rFonts w:hint="eastAsia"/>
        </w:rPr>
        <w:t>[12]</w:t>
      </w:r>
      <w:r w:rsidRPr="00BD3AA7">
        <w:rPr>
          <w:rFonts w:ascii="System" w:eastAsia="System" w:hint="eastAsia"/>
        </w:rPr>
        <w:t xml:space="preserve"> </w:t>
      </w:r>
      <w:r w:rsidRPr="00BD3AA7">
        <w:rPr>
          <w:rFonts w:hint="eastAsia"/>
        </w:rPr>
        <w:t>吴正佳</w:t>
      </w:r>
      <w:r w:rsidRPr="00BD3AA7">
        <w:rPr>
          <w:rFonts w:hint="eastAsia"/>
        </w:rPr>
        <w:t xml:space="preserve">, </w:t>
      </w:r>
      <w:r w:rsidRPr="00BD3AA7">
        <w:rPr>
          <w:rFonts w:hint="eastAsia"/>
        </w:rPr>
        <w:t>何海洋</w:t>
      </w:r>
      <w:r w:rsidRPr="00BD3AA7">
        <w:rPr>
          <w:rFonts w:hint="eastAsia"/>
        </w:rPr>
        <w:t xml:space="preserve">, </w:t>
      </w:r>
      <w:r w:rsidRPr="00BD3AA7">
        <w:rPr>
          <w:rFonts w:hint="eastAsia"/>
        </w:rPr>
        <w:t>黄灿超</w:t>
      </w:r>
      <w:r w:rsidRPr="00BD3AA7">
        <w:rPr>
          <w:rFonts w:hint="eastAsia"/>
        </w:rPr>
        <w:t xml:space="preserve">, et al. </w:t>
      </w:r>
      <w:r w:rsidRPr="00BD3AA7">
        <w:rPr>
          <w:rFonts w:hint="eastAsia"/>
        </w:rPr>
        <w:t>带机器故障的柔性作业车间动态调度</w:t>
      </w:r>
      <w:r w:rsidRPr="00BD3AA7">
        <w:rPr>
          <w:rFonts w:hint="eastAsia"/>
        </w:rPr>
        <w:t xml:space="preserve">[J]. </w:t>
      </w:r>
      <w:r w:rsidRPr="00BD3AA7">
        <w:rPr>
          <w:rFonts w:hint="eastAsia"/>
        </w:rPr>
        <w:t>机械设计与研究</w:t>
      </w:r>
      <w:r w:rsidRPr="00BD3AA7">
        <w:rPr>
          <w:rFonts w:hint="eastAsia"/>
        </w:rPr>
        <w:t>, 2015, 31(3): 94-98.</w:t>
      </w:r>
    </w:p>
    <w:p w14:paraId="68E6F16E" w14:textId="77777777" w:rsidR="00BD3AA7" w:rsidRPr="00BD3AA7" w:rsidRDefault="00BD3AA7" w:rsidP="00BD3AA7">
      <w:pPr>
        <w:pStyle w:val="EndNoteBibliography"/>
        <w:ind w:firstLine="480"/>
      </w:pPr>
      <w:r w:rsidRPr="00BD3AA7">
        <w:t>[13]</w:t>
      </w:r>
      <w:r w:rsidRPr="00BD3AA7">
        <w:rPr>
          <w:rFonts w:ascii="System" w:eastAsia="System"/>
        </w:rPr>
        <w:t xml:space="preserve"> </w:t>
      </w:r>
      <w:r w:rsidRPr="00BD3AA7">
        <w:t>Oliphant T E. Python for scientific computing[J]. Computing in Science &amp; Engineering, 2007, 9(3).</w:t>
      </w:r>
    </w:p>
    <w:p w14:paraId="7EC8F9D6" w14:textId="77777777" w:rsidR="00BD3AA7" w:rsidRPr="00BD3AA7" w:rsidRDefault="00BD3AA7" w:rsidP="00BD3AA7">
      <w:pPr>
        <w:pStyle w:val="EndNoteBibliography"/>
        <w:ind w:firstLine="480"/>
      </w:pPr>
      <w:r w:rsidRPr="00BD3AA7">
        <w:t>[14]</w:t>
      </w:r>
      <w:r w:rsidRPr="00BD3AA7">
        <w:rPr>
          <w:rFonts w:ascii="System" w:eastAsia="System"/>
        </w:rPr>
        <w:t xml:space="preserve"> </w:t>
      </w:r>
      <w:r w:rsidRPr="00BD3AA7">
        <w:t>Hunter J D. Matplotlib: A 2D graphics environment[J]. Computing in science &amp; engineering, 2007, 9(3): 90-95.</w:t>
      </w:r>
    </w:p>
    <w:p w14:paraId="7F258C69" w14:textId="77777777" w:rsidR="00BD3AA7" w:rsidRPr="00BD3AA7" w:rsidRDefault="00BD3AA7" w:rsidP="00BD3AA7">
      <w:pPr>
        <w:pStyle w:val="EndNoteBibliography"/>
        <w:ind w:firstLine="480"/>
      </w:pPr>
      <w:r w:rsidRPr="00BD3AA7">
        <w:t>[15]</w:t>
      </w:r>
      <w:r w:rsidRPr="00BD3AA7">
        <w:rPr>
          <w:rFonts w:ascii="System" w:eastAsia="System"/>
        </w:rPr>
        <w:t xml:space="preserve"> </w:t>
      </w:r>
      <w:r w:rsidRPr="00BD3AA7">
        <w:t>Maylor H. Beyond the Gantt chart:: Project management moving on[J]. European Management Journal, 2001, 19(1): 92-100.</w:t>
      </w:r>
    </w:p>
    <w:p w14:paraId="5E889A25" w14:textId="77777777" w:rsidR="007D50D2" w:rsidRDefault="00261EAC" w:rsidP="007D50D2">
      <w:pPr>
        <w:ind w:firstLine="480"/>
      </w:pPr>
      <w:r>
        <w:fldChar w:fldCharType="end"/>
      </w:r>
    </w:p>
    <w:p w14:paraId="398E5CFA" w14:textId="77777777" w:rsidR="007D50D2" w:rsidRDefault="007D50D2" w:rsidP="007D50D2">
      <w:pPr>
        <w:ind w:firstLineChars="0" w:firstLine="0"/>
      </w:pPr>
    </w:p>
    <w:p w14:paraId="2591AD00" w14:textId="77777777" w:rsidR="007D50D2" w:rsidRDefault="007D50D2">
      <w:pPr>
        <w:widowControl/>
        <w:spacing w:line="240" w:lineRule="auto"/>
        <w:ind w:firstLineChars="0" w:firstLine="0"/>
        <w:jc w:val="left"/>
      </w:pPr>
      <w:r>
        <w:br w:type="page"/>
      </w:r>
    </w:p>
    <w:p w14:paraId="60A6AC18" w14:textId="77777777" w:rsidR="007D50D2" w:rsidRDefault="007D50D2" w:rsidP="007D50D2">
      <w:pPr>
        <w:pStyle w:val="1"/>
      </w:pPr>
      <w:r>
        <w:rPr>
          <w:rFonts w:hint="eastAsia"/>
        </w:rPr>
        <w:lastRenderedPageBreak/>
        <w:t>附录</w:t>
      </w:r>
    </w:p>
    <w:p w14:paraId="7524FF6A" w14:textId="77777777" w:rsidR="007D50D2" w:rsidRDefault="007D50D2" w:rsidP="007D50D2">
      <w:pPr>
        <w:pStyle w:val="2"/>
      </w:pPr>
      <w:r w:rsidRPr="00AC06D5">
        <w:rPr>
          <w:rFonts w:hint="eastAsia"/>
        </w:rPr>
        <w:t>附录1</w:t>
      </w:r>
      <w:r>
        <w:t xml:space="preserve"> </w:t>
      </w:r>
      <w:r w:rsidRPr="00AC06D5">
        <w:rPr>
          <w:rFonts w:hint="eastAsia"/>
        </w:rPr>
        <w:t>实际使用的软件名称、命令</w:t>
      </w:r>
    </w:p>
    <w:p w14:paraId="27677886" w14:textId="77777777" w:rsidR="007D50D2" w:rsidRDefault="007D50D2" w:rsidP="00FC3088">
      <w:pPr>
        <w:ind w:firstLineChars="0" w:firstLine="0"/>
        <w:rPr>
          <w:rFonts w:ascii="宋体" w:eastAsia="宋体" w:hAnsi="宋体"/>
          <w:szCs w:val="24"/>
        </w:rPr>
      </w:pPr>
      <w:r>
        <w:rPr>
          <w:rFonts w:ascii="宋体" w:eastAsia="宋体" w:hAnsi="宋体" w:hint="eastAsia"/>
          <w:szCs w:val="24"/>
        </w:rPr>
        <w:t>软件名称：</w:t>
      </w:r>
    </w:p>
    <w:p w14:paraId="47877FA0" w14:textId="60F14B0F" w:rsidR="007D50D2" w:rsidRPr="008C4326" w:rsidRDefault="007D50D2" w:rsidP="007D50D2">
      <w:pPr>
        <w:ind w:firstLine="480"/>
        <w:rPr>
          <w:rFonts w:ascii="宋体" w:eastAsia="宋体" w:hAnsi="宋体"/>
          <w:szCs w:val="24"/>
        </w:rPr>
      </w:pPr>
      <w:r w:rsidRPr="008C4326">
        <w:rPr>
          <w:rFonts w:ascii="宋体" w:eastAsia="宋体" w:hAnsi="宋体" w:hint="eastAsia"/>
          <w:szCs w:val="24"/>
        </w:rPr>
        <w:t>Python</w:t>
      </w:r>
      <w:r w:rsidRPr="008C4326">
        <w:rPr>
          <w:rFonts w:ascii="宋体" w:eastAsia="宋体" w:hAnsi="宋体"/>
          <w:szCs w:val="24"/>
        </w:rPr>
        <w:t xml:space="preserve"> </w:t>
      </w:r>
      <w:r w:rsidRPr="008C4326">
        <w:rPr>
          <w:rFonts w:ascii="宋体" w:eastAsia="宋体" w:hAnsi="宋体" w:hint="eastAsia"/>
          <w:szCs w:val="24"/>
        </w:rPr>
        <w:t>3.6.</w:t>
      </w:r>
      <w:r w:rsidR="00CC3BF4">
        <w:rPr>
          <w:rFonts w:ascii="宋体" w:eastAsia="宋体" w:hAnsi="宋体" w:hint="eastAsia"/>
          <w:szCs w:val="24"/>
        </w:rPr>
        <w:t>6</w:t>
      </w:r>
    </w:p>
    <w:p w14:paraId="3437F9E3" w14:textId="77777777" w:rsidR="007D50D2" w:rsidRDefault="007D50D2" w:rsidP="007D50D2">
      <w:pPr>
        <w:ind w:firstLine="480"/>
        <w:rPr>
          <w:rFonts w:ascii="宋体" w:eastAsia="宋体" w:hAnsi="宋体"/>
          <w:szCs w:val="24"/>
        </w:rPr>
      </w:pPr>
      <w:r>
        <w:rPr>
          <w:rFonts w:ascii="宋体" w:eastAsia="宋体" w:hAnsi="宋体" w:hint="eastAsia"/>
          <w:szCs w:val="24"/>
        </w:rPr>
        <w:t>Grace</w:t>
      </w:r>
      <w:r>
        <w:rPr>
          <w:rFonts w:ascii="宋体" w:eastAsia="宋体" w:hAnsi="宋体"/>
          <w:szCs w:val="24"/>
        </w:rPr>
        <w:t xml:space="preserve"> </w:t>
      </w:r>
      <w:r>
        <w:rPr>
          <w:rFonts w:ascii="宋体" w:eastAsia="宋体" w:hAnsi="宋体" w:hint="eastAsia"/>
          <w:szCs w:val="24"/>
        </w:rPr>
        <w:t>5.1.25</w:t>
      </w:r>
    </w:p>
    <w:p w14:paraId="627A4E5B" w14:textId="77777777" w:rsidR="007D50D2" w:rsidRDefault="007D50D2" w:rsidP="007D50D2">
      <w:pPr>
        <w:ind w:firstLine="480"/>
        <w:rPr>
          <w:rFonts w:ascii="宋体" w:eastAsia="宋体" w:hAnsi="宋体"/>
          <w:szCs w:val="24"/>
        </w:rPr>
      </w:pPr>
      <w:r>
        <w:rPr>
          <w:rFonts w:ascii="宋体" w:eastAsia="宋体" w:hAnsi="宋体" w:hint="eastAsia"/>
          <w:szCs w:val="24"/>
        </w:rPr>
        <w:t>Visio</w:t>
      </w:r>
      <w:r>
        <w:rPr>
          <w:rFonts w:ascii="宋体" w:eastAsia="宋体" w:hAnsi="宋体"/>
          <w:szCs w:val="24"/>
        </w:rPr>
        <w:t xml:space="preserve"> </w:t>
      </w:r>
      <w:r>
        <w:rPr>
          <w:rFonts w:ascii="宋体" w:eastAsia="宋体" w:hAnsi="宋体" w:hint="eastAsia"/>
          <w:szCs w:val="24"/>
        </w:rPr>
        <w:t>2016</w:t>
      </w:r>
    </w:p>
    <w:p w14:paraId="091CF18C" w14:textId="77777777" w:rsidR="007D50D2" w:rsidRPr="008C4326" w:rsidRDefault="007D50D2" w:rsidP="007D50D2">
      <w:pPr>
        <w:ind w:firstLine="480"/>
        <w:rPr>
          <w:rFonts w:ascii="宋体" w:eastAsia="宋体" w:hAnsi="宋体"/>
          <w:szCs w:val="24"/>
        </w:rPr>
      </w:pPr>
    </w:p>
    <w:p w14:paraId="366B3E55" w14:textId="77777777" w:rsidR="007D50D2" w:rsidRDefault="007D50D2" w:rsidP="00FC3088">
      <w:pPr>
        <w:ind w:firstLineChars="0" w:firstLine="0"/>
        <w:rPr>
          <w:rFonts w:ascii="宋体" w:eastAsia="宋体" w:hAnsi="宋体"/>
          <w:szCs w:val="24"/>
        </w:rPr>
      </w:pPr>
      <w:r w:rsidRPr="008C4326">
        <w:rPr>
          <w:rFonts w:ascii="宋体" w:eastAsia="宋体" w:hAnsi="宋体" w:hint="eastAsia"/>
          <w:szCs w:val="24"/>
        </w:rPr>
        <w:t>命令</w:t>
      </w:r>
      <w:r>
        <w:rPr>
          <w:rFonts w:ascii="宋体" w:eastAsia="宋体" w:hAnsi="宋体" w:hint="eastAsia"/>
          <w:szCs w:val="24"/>
        </w:rPr>
        <w:t>：</w:t>
      </w:r>
    </w:p>
    <w:p w14:paraId="4B431EBE" w14:textId="77777777" w:rsidR="007D50D2" w:rsidRDefault="007D50D2" w:rsidP="007D50D2">
      <w:pPr>
        <w:ind w:firstLine="480"/>
        <w:rPr>
          <w:rFonts w:ascii="宋体" w:eastAsia="宋体" w:hAnsi="宋体"/>
          <w:szCs w:val="24"/>
        </w:rPr>
      </w:pPr>
      <w:r>
        <w:rPr>
          <w:rFonts w:ascii="宋体" w:eastAsia="宋体" w:hAnsi="宋体"/>
          <w:szCs w:val="24"/>
        </w:rPr>
        <w:t>$ python tool.py</w:t>
      </w:r>
    </w:p>
    <w:p w14:paraId="68FF2D06" w14:textId="77777777" w:rsidR="007D50D2" w:rsidRDefault="007D50D2" w:rsidP="007D50D2">
      <w:pPr>
        <w:ind w:firstLine="480"/>
        <w:rPr>
          <w:rFonts w:ascii="宋体" w:eastAsia="宋体" w:hAnsi="宋体"/>
          <w:szCs w:val="24"/>
        </w:rPr>
      </w:pPr>
      <w:r>
        <w:rPr>
          <w:rFonts w:ascii="宋体" w:eastAsia="宋体" w:hAnsi="宋体"/>
          <w:szCs w:val="24"/>
        </w:rPr>
        <w:t>$ python broken.py</w:t>
      </w:r>
    </w:p>
    <w:p w14:paraId="206F1C65" w14:textId="5B421B92" w:rsidR="007D50D2" w:rsidRDefault="007D50D2" w:rsidP="007D50D2">
      <w:pPr>
        <w:ind w:firstLine="480"/>
        <w:rPr>
          <w:rFonts w:ascii="宋体" w:eastAsia="宋体" w:hAnsi="宋体"/>
          <w:szCs w:val="24"/>
        </w:rPr>
      </w:pPr>
      <w:r>
        <w:rPr>
          <w:rFonts w:ascii="宋体" w:eastAsia="宋体" w:hAnsi="宋体"/>
          <w:szCs w:val="24"/>
        </w:rPr>
        <w:t xml:space="preserve">$ </w:t>
      </w:r>
      <w:r>
        <w:rPr>
          <w:rFonts w:ascii="宋体" w:eastAsia="宋体" w:hAnsi="宋体" w:hint="eastAsia"/>
          <w:szCs w:val="24"/>
        </w:rPr>
        <w:t>p</w:t>
      </w:r>
      <w:r>
        <w:rPr>
          <w:rFonts w:ascii="宋体" w:eastAsia="宋体" w:hAnsi="宋体"/>
          <w:szCs w:val="24"/>
        </w:rPr>
        <w:t>ython solve.py</w:t>
      </w:r>
    </w:p>
    <w:p w14:paraId="61A100AB" w14:textId="2CAA0192" w:rsidR="007D50D2" w:rsidRPr="0010691D" w:rsidRDefault="0010691D" w:rsidP="0010691D">
      <w:pPr>
        <w:ind w:firstLine="480"/>
        <w:rPr>
          <w:rFonts w:ascii="宋体" w:eastAsia="宋体" w:hAnsi="宋体" w:hint="eastAsia"/>
          <w:szCs w:val="24"/>
        </w:rPr>
      </w:pPr>
      <w:r>
        <w:rPr>
          <w:rFonts w:ascii="宋体" w:eastAsia="宋体" w:hAnsi="宋体" w:hint="eastAsia"/>
          <w:szCs w:val="24"/>
        </w:rPr>
        <w:t xml:space="preserve">$ </w:t>
      </w:r>
      <w:r>
        <w:rPr>
          <w:rFonts w:ascii="宋体" w:eastAsia="宋体" w:hAnsi="宋体"/>
          <w:szCs w:val="24"/>
        </w:rPr>
        <w:t>python gantt.py</w:t>
      </w:r>
    </w:p>
    <w:p w14:paraId="78A37FE0" w14:textId="77777777" w:rsidR="00807884" w:rsidRPr="00807884" w:rsidRDefault="007D50D2" w:rsidP="00807884">
      <w:pPr>
        <w:pStyle w:val="2"/>
      </w:pPr>
      <w:bookmarkStart w:id="1" w:name="_附录2_system.py"/>
      <w:bookmarkEnd w:id="1"/>
      <w:r w:rsidRPr="00175F21">
        <w:rPr>
          <w:rFonts w:hint="eastAsia"/>
        </w:rPr>
        <w:t>附录2</w:t>
      </w:r>
      <w:r w:rsidRPr="00175F21">
        <w:t xml:space="preserve"> </w:t>
      </w:r>
      <w:r w:rsidRPr="00175F21">
        <w:rPr>
          <w:rFonts w:hint="eastAsia"/>
        </w:rPr>
        <w:t>system.</w:t>
      </w:r>
      <w:r w:rsidRPr="00175F21">
        <w:t>py</w:t>
      </w:r>
    </w:p>
    <w:p w14:paraId="336DB9D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import numpy as np</w:t>
      </w:r>
    </w:p>
    <w:p w14:paraId="137E9A7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import random</w:t>
      </w:r>
    </w:p>
    <w:p w14:paraId="7AF86D4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import math</w:t>
      </w:r>
    </w:p>
    <w:p w14:paraId="2785BA94" w14:textId="77777777" w:rsidR="007D50D2" w:rsidRPr="000A2A78" w:rsidRDefault="007D50D2" w:rsidP="00FC3088">
      <w:pPr>
        <w:ind w:firstLineChars="0" w:firstLine="0"/>
        <w:rPr>
          <w:rFonts w:ascii="宋体" w:eastAsia="宋体" w:hAnsi="宋体"/>
          <w:szCs w:val="24"/>
        </w:rPr>
      </w:pPr>
    </w:p>
    <w:p w14:paraId="50537BA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state</w:t>
      </w:r>
    </w:p>
    <w:p w14:paraId="2DBAD4B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STATE_REST=0</w:t>
      </w:r>
    </w:p>
    <w:p w14:paraId="737F224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STATE_PROCESS=1</w:t>
      </w:r>
    </w:p>
    <w:p w14:paraId="6F54028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STATE_LOAD=2</w:t>
      </w:r>
    </w:p>
    <w:p w14:paraId="04F18FA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STATE_WASH=3</w:t>
      </w:r>
    </w:p>
    <w:p w14:paraId="4220730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STATE_MOVE=4</w:t>
      </w:r>
    </w:p>
    <w:p w14:paraId="71E89A7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STATE_BROKEN=5</w:t>
      </w:r>
    </w:p>
    <w:p w14:paraId="037AD4C6" w14:textId="77777777" w:rsidR="007D50D2" w:rsidRPr="000A2A78" w:rsidRDefault="007D50D2" w:rsidP="00FC3088">
      <w:pPr>
        <w:ind w:firstLineChars="0" w:firstLine="0"/>
        <w:rPr>
          <w:rFonts w:ascii="宋体" w:eastAsia="宋体" w:hAnsi="宋体"/>
          <w:szCs w:val="24"/>
        </w:rPr>
      </w:pPr>
    </w:p>
    <w:p w14:paraId="1A41680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class process_system(object):</w:t>
      </w:r>
    </w:p>
    <w:p w14:paraId="5A41966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__init__(self,t_move,t_process,tools,n_process,t_load,t_wash,may_broken=False):</w:t>
      </w:r>
    </w:p>
    <w:p w14:paraId="213506C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_move=t_move</w:t>
      </w:r>
    </w:p>
    <w:p w14:paraId="0A50D93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_process=t_process</w:t>
      </w:r>
    </w:p>
    <w:p w14:paraId="5AA9777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lastRenderedPageBreak/>
        <w:t xml:space="preserve">        self.t_load=t_load</w:t>
      </w:r>
    </w:p>
    <w:p w14:paraId="3259907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_wash=t_wash</w:t>
      </w:r>
    </w:p>
    <w:p w14:paraId="3108C6F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ools=tools</w:t>
      </w:r>
    </w:p>
    <w:p w14:paraId="38C64E2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n_process=n_process</w:t>
      </w:r>
    </w:p>
    <w:p w14:paraId="2AB1B04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may_broken=may_broken</w:t>
      </w:r>
    </w:p>
    <w:p w14:paraId="7DC523E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0F0056E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imestep=1</w:t>
      </w:r>
    </w:p>
    <w:p w14:paraId="1B119B2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_broken_range=[10*60,20*60]</w:t>
      </w:r>
    </w:p>
    <w:p w14:paraId="0D790CF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p_final=0.01</w:t>
      </w:r>
    </w:p>
    <w:p w14:paraId="77F3409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p_broken=self.p_final/np.average(self.t_broken_range)*self.timestep</w:t>
      </w:r>
    </w:p>
    <w:p w14:paraId="4A029B8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61166C3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n_CNC=8</w:t>
      </w:r>
    </w:p>
    <w:p w14:paraId="3442DE8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_move_CNC=np.array([[</w:t>
      </w:r>
    </w:p>
    <w:p w14:paraId="045F219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0]+self.t_move)[abs(i//2-j//2)]</w:t>
      </w:r>
    </w:p>
    <w:p w14:paraId="50980A6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j in range(self.n_CNC)] for i in range(self.n_CNC)])</w:t>
      </w:r>
    </w:p>
    <w:p w14:paraId="73D2D60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7A69732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CNC=[machine_CNC(id=i,t_process=self.t_process[i],tool=self.tools[i],system=self,may_broken=self.may_broken) for i in range(self.n_CNC)]</w:t>
      </w:r>
    </w:p>
    <w:p w14:paraId="3A738A6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RGV=machine_RGV(t_move_CNC=self.t_move_CNC,t_load=self.t_load,t_wash=t_wash,system=self)</w:t>
      </w:r>
    </w:p>
    <w:p w14:paraId="7D90F57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n_sample=0</w:t>
      </w:r>
    </w:p>
    <w:p w14:paraId="3D25DFF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samples=[]</w:t>
      </w:r>
    </w:p>
    <w:p w14:paraId="710D41B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self.may_broken:self.brokens=[]</w:t>
      </w:r>
    </w:p>
    <w:p w14:paraId="249F24E2" w14:textId="77777777" w:rsidR="007D50D2" w:rsidRPr="000A2A78" w:rsidRDefault="007D50D2" w:rsidP="00FC3088">
      <w:pPr>
        <w:ind w:firstLineChars="0" w:firstLine="0"/>
        <w:rPr>
          <w:rFonts w:ascii="宋体" w:eastAsia="宋体" w:hAnsi="宋体"/>
          <w:szCs w:val="24"/>
        </w:rPr>
      </w:pPr>
    </w:p>
    <w:p w14:paraId="0856C17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run(self,t_run):</w:t>
      </w:r>
    </w:p>
    <w:p w14:paraId="0348405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state=STATE_PROCESS</w:t>
      </w:r>
    </w:p>
    <w:p w14:paraId="05D8B16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self.time in range(0,t_run,self.timestep):</w:t>
      </w:r>
    </w:p>
    <w:p w14:paraId="651AA2E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Last</w:t>
      </w:r>
    </w:p>
    <w:p w14:paraId="49E914C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CNC in self.CNC:</w:t>
      </w:r>
    </w:p>
    <w:p w14:paraId="0DCF448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CNC.before(self.timestep)</w:t>
      </w:r>
    </w:p>
    <w:p w14:paraId="6383C86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RGV.before(self.timestep)</w:t>
      </w:r>
    </w:p>
    <w:p w14:paraId="51ABF27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CNC in self.CNC:</w:t>
      </w:r>
    </w:p>
    <w:p w14:paraId="4C81409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CNC.last(self.timestep)</w:t>
      </w:r>
    </w:p>
    <w:p w14:paraId="159751F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lastRenderedPageBreak/>
        <w:t xml:space="preserve">            self.RGV.last(self.timestep)</w:t>
      </w:r>
    </w:p>
    <w:p w14:paraId="692F852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self.RGV.sample is not None:</w:t>
      </w:r>
    </w:p>
    <w:p w14:paraId="5F13497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self.RGV.sample.processstep+1&gt;=self.n_process:</w:t>
      </w:r>
    </w:p>
    <w:p w14:paraId="01F6F59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samples.append(self.RGV.sample)</w:t>
      </w:r>
    </w:p>
    <w:p w14:paraId="7A393A2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0079249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determine(self,requirements):</w:t>
      </w:r>
    </w:p>
    <w:p w14:paraId="427DA2C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Here is what we need to discuss</w:t>
      </w:r>
    </w:p>
    <w:p w14:paraId="68DA71A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move_time=[(0 if self.CNC[requirement].t_statetotal-self.CNC[requirement].t_state&lt;=self.t_move_CNC[self.RGV.position][requirement] else self.CNC[requirement].t_statetotal-self.CNC[requirement].t_state-self.t_move_CNC[self.RGV.position][requirement])+ self.t_move_CNC[self.RGV.position][requirement]+self.t_load[requirement]+self.t_wash for requirement in requirements]</w:t>
      </w:r>
    </w:p>
    <w:p w14:paraId="1F47E6C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best=requirements[np.where(move_time==np.min(move_time))[0][0]]</w:t>
      </w:r>
    </w:p>
    <w:p w14:paraId="246DD7A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return best</w:t>
      </w:r>
    </w:p>
    <w:p w14:paraId="24F62C2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1309C1B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class machine(object):  </w:t>
      </w:r>
    </w:p>
    <w:p w14:paraId="785A787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last(self,timestep):</w:t>
      </w:r>
    </w:p>
    <w:p w14:paraId="41CCD41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not self.state==STATE_REST:</w:t>
      </w:r>
    </w:p>
    <w:p w14:paraId="69F11BE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_state+=timestep</w:t>
      </w:r>
    </w:p>
    <w:p w14:paraId="61C7FA1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4FD2B67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class machine_CNC(machine):</w:t>
      </w:r>
    </w:p>
    <w:p w14:paraId="61AE2F0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__init__(self,id,t_process,tool,system,may_broken=False):</w:t>
      </w:r>
    </w:p>
    <w:p w14:paraId="724FADF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_process=t_process</w:t>
      </w:r>
    </w:p>
    <w:p w14:paraId="75D17E9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system=system</w:t>
      </w:r>
    </w:p>
    <w:p w14:paraId="00F2915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ool=tool</w:t>
      </w:r>
    </w:p>
    <w:p w14:paraId="74BDB34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may_broken=may_broken</w:t>
      </w:r>
    </w:p>
    <w:p w14:paraId="2C92B4D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id=id</w:t>
      </w:r>
    </w:p>
    <w:p w14:paraId="13311EB0" w14:textId="77777777" w:rsidR="007D50D2" w:rsidRPr="000A2A78" w:rsidRDefault="007D50D2" w:rsidP="00FC3088">
      <w:pPr>
        <w:ind w:firstLineChars="0" w:firstLine="0"/>
        <w:rPr>
          <w:rFonts w:ascii="宋体" w:eastAsia="宋体" w:hAnsi="宋体"/>
          <w:szCs w:val="24"/>
        </w:rPr>
      </w:pPr>
    </w:p>
    <w:p w14:paraId="5E72F35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state=STATE_REST</w:t>
      </w:r>
    </w:p>
    <w:p w14:paraId="7AEE53A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_state=0</w:t>
      </w:r>
    </w:p>
    <w:p w14:paraId="240C21F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_statetotal=0</w:t>
      </w:r>
    </w:p>
    <w:p w14:paraId="007F8A4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sample=None</w:t>
      </w:r>
    </w:p>
    <w:p w14:paraId="37E76F5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determine=None</w:t>
      </w:r>
    </w:p>
    <w:p w14:paraId="44A788B8" w14:textId="77777777" w:rsidR="007D50D2" w:rsidRPr="000A2A78" w:rsidRDefault="007D50D2" w:rsidP="00FC3088">
      <w:pPr>
        <w:ind w:firstLineChars="0" w:firstLine="0"/>
        <w:rPr>
          <w:rFonts w:ascii="宋体" w:eastAsia="宋体" w:hAnsi="宋体"/>
          <w:szCs w:val="24"/>
        </w:rPr>
      </w:pPr>
    </w:p>
    <w:p w14:paraId="6A34C28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before(self,timestep):</w:t>
      </w:r>
    </w:p>
    <w:p w14:paraId="05186E8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lastRenderedPageBreak/>
        <w:t xml:space="preserve">        #before</w:t>
      </w:r>
    </w:p>
    <w:p w14:paraId="1555A3B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checkbroken()</w:t>
      </w:r>
    </w:p>
    <w:p w14:paraId="117749F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not self.state==STATE_REST:</w:t>
      </w:r>
    </w:p>
    <w:p w14:paraId="285CC34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self.t_state&gt;=self.t_statetotal:</w:t>
      </w:r>
    </w:p>
    <w:p w14:paraId="09BC1FA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state=STATE_REST</w:t>
      </w:r>
    </w:p>
    <w:p w14:paraId="111757F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_state=0</w:t>
      </w:r>
    </w:p>
    <w:p w14:paraId="4796295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_statetotal=0</w:t>
      </w:r>
    </w:p>
    <w:p w14:paraId="66BDF36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202FCB1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checkbroken(self):</w:t>
      </w:r>
    </w:p>
    <w:p w14:paraId="648E802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self.may_broken and self.state==STATE_PROCESS:</w:t>
      </w:r>
    </w:p>
    <w:p w14:paraId="49D63ED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random.random()&lt;self.system.p_broken:</w:t>
      </w:r>
    </w:p>
    <w:p w14:paraId="3B368C1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broken</w:t>
      </w:r>
    </w:p>
    <w:p w14:paraId="36A80B3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broken=Broken(sampleid=self.sample.id,CNCid=self.id)</w:t>
      </w:r>
    </w:p>
    <w:p w14:paraId="67C423A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sample=None</w:t>
      </w:r>
    </w:p>
    <w:p w14:paraId="6A98F7F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state=STATE_BROKEN</w:t>
      </w:r>
    </w:p>
    <w:p w14:paraId="096CA17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_state=0</w:t>
      </w:r>
    </w:p>
    <w:p w14:paraId="277AD53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_statetotal=random.randint(self.system.t_broken_range[0],self.system.t_broken_range[1])</w:t>
      </w:r>
    </w:p>
    <w:p w14:paraId="2E52F61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broken.starttime=self.system.time</w:t>
      </w:r>
    </w:p>
    <w:p w14:paraId="3FB809B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broken.endtime=self.system.time+self.t_statetotal</w:t>
      </w:r>
    </w:p>
    <w:p w14:paraId="125A0CF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system.brokens.append(broken)</w:t>
      </w:r>
    </w:p>
    <w:p w14:paraId="23AF7AB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self.system.RGV.determine==self.id:</w:t>
      </w:r>
    </w:p>
    <w:p w14:paraId="1E04111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system.RGV.determine=None</w:t>
      </w:r>
    </w:p>
    <w:p w14:paraId="1D1102F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30AC770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class machine_RGV(machine):</w:t>
      </w:r>
    </w:p>
    <w:p w14:paraId="635E4C0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__init__(self,t_move_CNC,t_load,t_wash,system):</w:t>
      </w:r>
    </w:p>
    <w:p w14:paraId="3398CE7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_move_CNC=t_move_CNC</w:t>
      </w:r>
    </w:p>
    <w:p w14:paraId="08357E1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_load=t_load</w:t>
      </w:r>
    </w:p>
    <w:p w14:paraId="0733813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_wash=t_wash</w:t>
      </w:r>
    </w:p>
    <w:p w14:paraId="5DF1DA2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system=system</w:t>
      </w:r>
    </w:p>
    <w:p w14:paraId="224BC21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4F61F31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state=STATE_REST</w:t>
      </w:r>
    </w:p>
    <w:p w14:paraId="7BB7105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_state=0</w:t>
      </w:r>
    </w:p>
    <w:p w14:paraId="38FBD8A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_statetotal=0</w:t>
      </w:r>
    </w:p>
    <w:p w14:paraId="30B2D40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sample=None</w:t>
      </w:r>
    </w:p>
    <w:p w14:paraId="577D298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lastRenderedPageBreak/>
        <w:t xml:space="preserve">        self.unload_sample=None</w:t>
      </w:r>
    </w:p>
    <w:p w14:paraId="77AFB64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load_sample=None</w:t>
      </w:r>
    </w:p>
    <w:p w14:paraId="2AEF9FA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position=1</w:t>
      </w:r>
    </w:p>
    <w:p w14:paraId="45CC7A7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determine=None</w:t>
      </w:r>
    </w:p>
    <w:p w14:paraId="50824AC5" w14:textId="77777777" w:rsidR="007D50D2" w:rsidRPr="000A2A78" w:rsidRDefault="007D50D2" w:rsidP="00FC3088">
      <w:pPr>
        <w:ind w:firstLineChars="0" w:firstLine="0"/>
        <w:rPr>
          <w:rFonts w:ascii="宋体" w:eastAsia="宋体" w:hAnsi="宋体"/>
          <w:szCs w:val="24"/>
        </w:rPr>
      </w:pPr>
    </w:p>
    <w:p w14:paraId="317B3BD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before(self,timestep):</w:t>
      </w:r>
    </w:p>
    <w:p w14:paraId="5FB44E0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not self.state==STATE_REST:</w:t>
      </w:r>
    </w:p>
    <w:p w14:paraId="232213A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self.t_state&gt;=self.t_statetotal:</w:t>
      </w:r>
    </w:p>
    <w:p w14:paraId="6D5793A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_statetotal=0</w:t>
      </w:r>
    </w:p>
    <w:p w14:paraId="53C74B4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_state=0</w:t>
      </w:r>
    </w:p>
    <w:p w14:paraId="1FA08B4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odo()</w:t>
      </w:r>
    </w:p>
    <w:p w14:paraId="6D0C3FD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else:</w:t>
      </w:r>
    </w:p>
    <w:p w14:paraId="09FA108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odo()</w:t>
      </w:r>
    </w:p>
    <w:p w14:paraId="59588A1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34B5A08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todetermine(self):</w:t>
      </w:r>
    </w:p>
    <w:p w14:paraId="36DBC8D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self.unload_sample is not None:</w:t>
      </w:r>
    </w:p>
    <w:p w14:paraId="28B48E4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ocessstep=self.unload_sample.processstep</w:t>
      </w:r>
    </w:p>
    <w:p w14:paraId="31C275F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else:</w:t>
      </w:r>
    </w:p>
    <w:p w14:paraId="0C350FA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ocessstep=0</w:t>
      </w:r>
    </w:p>
    <w:p w14:paraId="6AA5471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61A6032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self.determine is None:</w:t>
      </w:r>
    </w:p>
    <w:p w14:paraId="38D3739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Determine what to do</w:t>
      </w:r>
    </w:p>
    <w:p w14:paraId="230636D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requirements=[i for i in range(len(self.system.CNC))</w:t>
      </w:r>
    </w:p>
    <w:p w14:paraId="40724E1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self.system.CNC[i].tool==processstep]</w:t>
      </w:r>
    </w:p>
    <w:p w14:paraId="7C2A917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081C26AE" w14:textId="77777777" w:rsidR="007D50D2" w:rsidRPr="000A2A78" w:rsidRDefault="007D50D2" w:rsidP="00FC3088">
      <w:pPr>
        <w:ind w:firstLineChars="0" w:firstLine="0"/>
        <w:rPr>
          <w:rFonts w:ascii="宋体" w:eastAsia="宋体" w:hAnsi="宋体"/>
          <w:szCs w:val="24"/>
        </w:rPr>
      </w:pPr>
    </w:p>
    <w:p w14:paraId="3B04929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requirements:</w:t>
      </w:r>
    </w:p>
    <w:p w14:paraId="3978793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determine=self.system.determine(requirements)</w:t>
      </w:r>
    </w:p>
    <w:p w14:paraId="5DCFA61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0224DD5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todo(self):</w:t>
      </w:r>
    </w:p>
    <w:p w14:paraId="5B4CF40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Before a timestep starts</w:t>
      </w:r>
    </w:p>
    <w:p w14:paraId="323B8A9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odetermine()</w:t>
      </w:r>
    </w:p>
    <w:p w14:paraId="313FA01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self.determine is not None:</w:t>
      </w:r>
    </w:p>
    <w:p w14:paraId="70EE3E4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self.state==STATE_REST:</w:t>
      </w:r>
    </w:p>
    <w:p w14:paraId="7ED8A13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move</w:t>
      </w:r>
    </w:p>
    <w:p w14:paraId="57AD3FB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self.t_move_CNC[self.position][self.determine]&gt;0:</w:t>
      </w:r>
    </w:p>
    <w:p w14:paraId="2C71A0F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lastRenderedPageBreak/>
        <w:t xml:space="preserve">                    self.move(self.determine)</w:t>
      </w:r>
    </w:p>
    <w:p w14:paraId="1E386BD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else:</w:t>
      </w:r>
    </w:p>
    <w:p w14:paraId="758DB73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position=self.determine</w:t>
      </w:r>
    </w:p>
    <w:p w14:paraId="58BBE92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self.system.CNC[self.determine].state==STATE_REST:</w:t>
      </w:r>
    </w:p>
    <w:p w14:paraId="3BECE51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load(self.determine)</w:t>
      </w:r>
    </w:p>
    <w:p w14:paraId="0A1CC43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else:</w:t>
      </w:r>
    </w:p>
    <w:p w14:paraId="0C9F982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state=STATE_REST</w:t>
      </w:r>
    </w:p>
    <w:p w14:paraId="619C7F1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determine=None</w:t>
      </w:r>
    </w:p>
    <w:p w14:paraId="4BC438F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elif self.state==STATE_MOVE:</w:t>
      </w:r>
    </w:p>
    <w:p w14:paraId="41C9807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position=self.determine</w:t>
      </w:r>
    </w:p>
    <w:p w14:paraId="6A524C4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self.system.CNC[self.determine].state==STATE_REST:</w:t>
      </w:r>
    </w:p>
    <w:p w14:paraId="7245A4C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load(self.determine)</w:t>
      </w:r>
    </w:p>
    <w:p w14:paraId="74CF1D5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else:</w:t>
      </w:r>
    </w:p>
    <w:p w14:paraId="48A6661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done()</w:t>
      </w:r>
    </w:p>
    <w:p w14:paraId="32A7F44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elif self.state==STATE_LOAD:</w:t>
      </w:r>
    </w:p>
    <w:p w14:paraId="7051F7F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load_complete(self.determine)</w:t>
      </w:r>
    </w:p>
    <w:p w14:paraId="13A1B75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elif self.state==STATE_WASH:</w:t>
      </w:r>
    </w:p>
    <w:p w14:paraId="3E032F8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done()</w:t>
      </w:r>
    </w:p>
    <w:p w14:paraId="1B439E0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0C12EED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done(self):</w:t>
      </w:r>
    </w:p>
    <w:p w14:paraId="4D6104E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state=STATE_REST</w:t>
      </w:r>
    </w:p>
    <w:p w14:paraId="1E05A2C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determine=None</w:t>
      </w:r>
    </w:p>
    <w:p w14:paraId="5942811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odetermine()</w:t>
      </w:r>
    </w:p>
    <w:p w14:paraId="676000B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odo() # do the next thing</w:t>
      </w:r>
    </w:p>
    <w:p w14:paraId="690740E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56516CA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move(self,move_to):</w:t>
      </w:r>
    </w:p>
    <w:p w14:paraId="0CC320B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state=STATE_MOVE</w:t>
      </w:r>
    </w:p>
    <w:p w14:paraId="34CB97C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_statetotal=self.t_move_CNC[self.position][move_to]</w:t>
      </w:r>
    </w:p>
    <w:p w14:paraId="01897739" w14:textId="77777777" w:rsidR="007D50D2" w:rsidRPr="000A2A78" w:rsidRDefault="007D50D2" w:rsidP="00FC3088">
      <w:pPr>
        <w:ind w:firstLineChars="0" w:firstLine="0"/>
        <w:rPr>
          <w:rFonts w:ascii="宋体" w:eastAsia="宋体" w:hAnsi="宋体"/>
          <w:szCs w:val="24"/>
        </w:rPr>
      </w:pPr>
    </w:p>
    <w:p w14:paraId="11AF6A5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load(self,id):</w:t>
      </w:r>
    </w:p>
    <w:p w14:paraId="118FAB5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state=STATE_LOAD</w:t>
      </w:r>
    </w:p>
    <w:p w14:paraId="4FAD8AE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_statetotal=self.t_load[id]</w:t>
      </w:r>
    </w:p>
    <w:p w14:paraId="4FB7858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self.system.state==STATE_PROCESS:</w:t>
      </w:r>
    </w:p>
    <w:p w14:paraId="4E8A123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self.unload_sample is not None:</w:t>
      </w:r>
    </w:p>
    <w:p w14:paraId="21E8913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uncompleted_samples</w:t>
      </w:r>
    </w:p>
    <w:p w14:paraId="72185D7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load_sample=self.unload_sample</w:t>
      </w:r>
    </w:p>
    <w:p w14:paraId="2BC5D68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lastRenderedPageBreak/>
        <w:t xml:space="preserve">                self.unload_sample=None</w:t>
      </w:r>
    </w:p>
    <w:p w14:paraId="5FC3B31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self.load_sample is None:</w:t>
      </w:r>
    </w:p>
    <w:p w14:paraId="71BB309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new sample</w:t>
      </w:r>
    </w:p>
    <w:p w14:paraId="354498A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load_sample=Sample(id=self.system.n_sample)</w:t>
      </w:r>
    </w:p>
    <w:p w14:paraId="23A2141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system.n_sample+=1</w:t>
      </w:r>
    </w:p>
    <w:p w14:paraId="1BEA92A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load_sample.starttime.append(self.system.time)</w:t>
      </w:r>
    </w:p>
    <w:p w14:paraId="1107C1C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71A24F0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self.system.CNC[id].sample is not None:</w:t>
      </w:r>
    </w:p>
    <w:p w14:paraId="7ABEA7E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unload</w:t>
      </w:r>
    </w:p>
    <w:p w14:paraId="7F3CBD4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unload_sample=self.system.CNC[id].sample</w:t>
      </w:r>
    </w:p>
    <w:p w14:paraId="5835738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unload_sample.endtime.append(self.system.time)</w:t>
      </w:r>
    </w:p>
    <w:p w14:paraId="159EDBB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system.CNC[id].sample=None</w:t>
      </w:r>
    </w:p>
    <w:p w14:paraId="0A5EC542" w14:textId="77777777" w:rsidR="007D50D2" w:rsidRPr="000A2A78" w:rsidRDefault="007D50D2" w:rsidP="00FC3088">
      <w:pPr>
        <w:ind w:firstLineChars="0" w:firstLine="0"/>
        <w:rPr>
          <w:rFonts w:ascii="宋体" w:eastAsia="宋体" w:hAnsi="宋体"/>
          <w:szCs w:val="24"/>
        </w:rPr>
      </w:pPr>
    </w:p>
    <w:p w14:paraId="70C2320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load_complete(self,id):</w:t>
      </w:r>
    </w:p>
    <w:p w14:paraId="6506AB4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load sample</w:t>
      </w:r>
    </w:p>
    <w:p w14:paraId="4BE4E61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self.load_sample is not None:</w:t>
      </w:r>
    </w:p>
    <w:p w14:paraId="275C7F9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system.CNC[id].sample=self.load_sample</w:t>
      </w:r>
    </w:p>
    <w:p w14:paraId="2296846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load_sample=None</w:t>
      </w:r>
    </w:p>
    <w:p w14:paraId="0362ACD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system.CNC[id].state=STATE_PROCESS</w:t>
      </w:r>
    </w:p>
    <w:p w14:paraId="7B8CFE1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system.CNC[id].t_statetotal=self.system.CNC[id].t_process</w:t>
      </w:r>
    </w:p>
    <w:p w14:paraId="6AFC46E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system.CNC[id].sample.CNCid.append(id)</w:t>
      </w:r>
    </w:p>
    <w:p w14:paraId="6B387BF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self.unload_sample is not None:</w:t>
      </w:r>
    </w:p>
    <w:p w14:paraId="70F84BD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unload_sample.processstep+=1</w:t>
      </w:r>
    </w:p>
    <w:p w14:paraId="0081FE8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self.unload_sample.processstep&gt;=self.system.n_process:</w:t>
      </w:r>
    </w:p>
    <w:p w14:paraId="160E33E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wash sample</w:t>
      </w:r>
    </w:p>
    <w:p w14:paraId="39EAA50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self.sample is not None:</w:t>
      </w:r>
    </w:p>
    <w:p w14:paraId="79C9B6A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complete</w:t>
      </w:r>
    </w:p>
    <w:p w14:paraId="4A71E4C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sample.processstep+=1</w:t>
      </w:r>
    </w:p>
    <w:p w14:paraId="0E61E57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system.samples.append(self.sample)</w:t>
      </w:r>
    </w:p>
    <w:p w14:paraId="5CAD74F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sample=None</w:t>
      </w:r>
    </w:p>
    <w:p w14:paraId="056C833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sample=self.unload_sample</w:t>
      </w:r>
    </w:p>
    <w:p w14:paraId="2EF3A9C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unload_sample=None</w:t>
      </w:r>
    </w:p>
    <w:p w14:paraId="54C42ED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state=STATE_WASH</w:t>
      </w:r>
    </w:p>
    <w:p w14:paraId="05461D9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_statetotal=self.t_wash</w:t>
      </w:r>
    </w:p>
    <w:p w14:paraId="6DE9ECC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else:</w:t>
      </w:r>
    </w:p>
    <w:p w14:paraId="422CFCE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done()</w:t>
      </w:r>
    </w:p>
    <w:p w14:paraId="52EF4B1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lastRenderedPageBreak/>
        <w:t xml:space="preserve">        else:</w:t>
      </w:r>
    </w:p>
    <w:p w14:paraId="4120800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done()</w:t>
      </w:r>
    </w:p>
    <w:p w14:paraId="16DC821C" w14:textId="77777777" w:rsidR="007D50D2" w:rsidRPr="000A2A78" w:rsidRDefault="007D50D2" w:rsidP="00FC3088">
      <w:pPr>
        <w:ind w:firstLineChars="0" w:firstLine="0"/>
        <w:rPr>
          <w:rFonts w:ascii="宋体" w:eastAsia="宋体" w:hAnsi="宋体"/>
          <w:szCs w:val="24"/>
        </w:rPr>
      </w:pPr>
    </w:p>
    <w:p w14:paraId="24781F6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class Sample(object):</w:t>
      </w:r>
    </w:p>
    <w:p w14:paraId="2F5A555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__init__(self,id):</w:t>
      </w:r>
    </w:p>
    <w:p w14:paraId="3789B68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id=id</w:t>
      </w:r>
    </w:p>
    <w:p w14:paraId="392C993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processstep=0</w:t>
      </w:r>
    </w:p>
    <w:p w14:paraId="7EFF691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CNCid=[]</w:t>
      </w:r>
    </w:p>
    <w:p w14:paraId="277060F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starttime=[]</w:t>
      </w:r>
    </w:p>
    <w:p w14:paraId="1D44BF1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endtime=[]</w:t>
      </w:r>
    </w:p>
    <w:p w14:paraId="7162D91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7830745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class Broken(object):</w:t>
      </w:r>
    </w:p>
    <w:p w14:paraId="75EB439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__init__(self,sampleid,CNCid):</w:t>
      </w:r>
    </w:p>
    <w:p w14:paraId="5D8C843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sampleid=sampleid</w:t>
      </w:r>
    </w:p>
    <w:p w14:paraId="72B93122" w14:textId="77777777" w:rsidR="007D50D2" w:rsidRDefault="007D50D2" w:rsidP="00FC3088">
      <w:pPr>
        <w:ind w:firstLineChars="0" w:firstLine="0"/>
        <w:rPr>
          <w:rFonts w:ascii="宋体" w:eastAsia="宋体" w:hAnsi="宋体"/>
          <w:szCs w:val="24"/>
        </w:rPr>
      </w:pPr>
      <w:r w:rsidRPr="000A2A78">
        <w:rPr>
          <w:rFonts w:ascii="宋体" w:eastAsia="宋体" w:hAnsi="宋体"/>
          <w:szCs w:val="24"/>
        </w:rPr>
        <w:t xml:space="preserve">        self.CNCid=CNCid</w:t>
      </w:r>
    </w:p>
    <w:p w14:paraId="459EC88E" w14:textId="77777777" w:rsidR="007D50D2" w:rsidRDefault="007D50D2" w:rsidP="00FC3088">
      <w:pPr>
        <w:ind w:firstLineChars="0" w:firstLine="0"/>
        <w:rPr>
          <w:rFonts w:ascii="宋体" w:eastAsia="宋体" w:hAnsi="宋体"/>
          <w:szCs w:val="24"/>
        </w:rPr>
      </w:pPr>
    </w:p>
    <w:p w14:paraId="7780DC4E" w14:textId="77777777" w:rsidR="007D50D2" w:rsidRPr="008C4326" w:rsidRDefault="007D50D2" w:rsidP="00FC3088">
      <w:pPr>
        <w:pStyle w:val="2"/>
      </w:pPr>
      <w:bookmarkStart w:id="2" w:name="_附录3_solve.py"/>
      <w:bookmarkEnd w:id="2"/>
      <w:r w:rsidRPr="008C4326">
        <w:rPr>
          <w:rFonts w:hint="eastAsia"/>
        </w:rPr>
        <w:t>附录3</w:t>
      </w:r>
      <w:r w:rsidRPr="008C4326">
        <w:t xml:space="preserve"> </w:t>
      </w:r>
      <w:r w:rsidRPr="008C4326">
        <w:rPr>
          <w:rFonts w:hint="eastAsia"/>
        </w:rPr>
        <w:t>solve</w:t>
      </w:r>
      <w:r w:rsidRPr="008C4326">
        <w:t>.py</w:t>
      </w:r>
    </w:p>
    <w:p w14:paraId="25908BA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result:</w:t>
      </w:r>
    </w:p>
    <w:p w14:paraId="354B690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g1      g2      g3</w:t>
      </w:r>
    </w:p>
    <w:p w14:paraId="290A059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c1      383     360     392</w:t>
      </w:r>
    </w:p>
    <w:p w14:paraId="0084707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c2      253     211     244</w:t>
      </w:r>
    </w:p>
    <w:p w14:paraId="73DAF7BE" w14:textId="77777777" w:rsidR="007D50D2" w:rsidRPr="007D50D2" w:rsidRDefault="007D50D2" w:rsidP="00FC3088">
      <w:pPr>
        <w:ind w:firstLineChars="0" w:firstLine="0"/>
        <w:rPr>
          <w:rFonts w:ascii="宋体" w:eastAsia="宋体" w:hAnsi="宋体"/>
          <w:szCs w:val="24"/>
        </w:rPr>
      </w:pPr>
      <w:r w:rsidRPr="007D50D2">
        <w:rPr>
          <w:rFonts w:ascii="宋体" w:eastAsia="宋体" w:hAnsi="宋体"/>
          <w:szCs w:val="24"/>
        </w:rPr>
        <w:t># c3r1    380     356     389</w:t>
      </w:r>
    </w:p>
    <w:p w14:paraId="325F198E" w14:textId="77777777" w:rsidR="007D50D2" w:rsidRPr="000A2A78" w:rsidRDefault="007D50D2" w:rsidP="00FC3088">
      <w:pPr>
        <w:ind w:firstLineChars="0" w:firstLine="0"/>
        <w:rPr>
          <w:rFonts w:ascii="宋体" w:eastAsia="宋体" w:hAnsi="宋体"/>
          <w:szCs w:val="24"/>
        </w:rPr>
      </w:pPr>
      <w:r w:rsidRPr="007D50D2">
        <w:rPr>
          <w:rFonts w:ascii="宋体" w:eastAsia="宋体" w:hAnsi="宋体"/>
          <w:szCs w:val="24"/>
        </w:rPr>
        <w:t xml:space="preserve"># c3r2    238     200     241 </w:t>
      </w:r>
      <w:r w:rsidRPr="000A2A78">
        <w:rPr>
          <w:rFonts w:ascii="宋体" w:eastAsia="宋体" w:hAnsi="宋体"/>
          <w:szCs w:val="24"/>
        </w:rPr>
        <w:t xml:space="preserve"> </w:t>
      </w:r>
    </w:p>
    <w:p w14:paraId="05642066" w14:textId="77777777" w:rsidR="007D50D2" w:rsidRPr="000A2A78" w:rsidRDefault="007D50D2" w:rsidP="00FC3088">
      <w:pPr>
        <w:ind w:firstLineChars="0" w:firstLine="0"/>
        <w:rPr>
          <w:rFonts w:ascii="宋体" w:eastAsia="宋体" w:hAnsi="宋体"/>
          <w:szCs w:val="24"/>
        </w:rPr>
      </w:pPr>
    </w:p>
    <w:p w14:paraId="6D3BAB4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from system import process_system</w:t>
      </w:r>
    </w:p>
    <w:p w14:paraId="2527259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if __name__=='__main__':</w:t>
      </w:r>
    </w:p>
    <w:p w14:paraId="69DA583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group1</w:t>
      </w:r>
    </w:p>
    <w:p w14:paraId="7876221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move1=[20,33,46]</w:t>
      </w:r>
    </w:p>
    <w:p w14:paraId="6705F74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load1=[28,31]*4</w:t>
      </w:r>
    </w:p>
    <w:p w14:paraId="6AED8BC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wash1=25</w:t>
      </w:r>
    </w:p>
    <w:p w14:paraId="3617673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3ADEBB3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process_single1=560</w:t>
      </w:r>
    </w:p>
    <w:p w14:paraId="0DC0DC7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ools1=[0, 1, 0, 1, 0, 1, 0, 1]</w:t>
      </w:r>
    </w:p>
    <w:p w14:paraId="3AD7610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process1=[400 if tool==0 else 378 for tool in tools1]</w:t>
      </w:r>
    </w:p>
    <w:p w14:paraId="73B23D87" w14:textId="77777777" w:rsidR="007D50D2" w:rsidRPr="000A2A78" w:rsidRDefault="007D50D2" w:rsidP="00FC3088">
      <w:pPr>
        <w:ind w:firstLineChars="0" w:firstLine="0"/>
        <w:rPr>
          <w:rFonts w:ascii="宋体" w:eastAsia="宋体" w:hAnsi="宋体"/>
          <w:szCs w:val="24"/>
        </w:rPr>
      </w:pPr>
    </w:p>
    <w:p w14:paraId="17EF6B2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group2</w:t>
      </w:r>
    </w:p>
    <w:p w14:paraId="56EE0AB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move2=[23,41,59]</w:t>
      </w:r>
    </w:p>
    <w:p w14:paraId="051EB32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load2=[30,35]*4</w:t>
      </w:r>
    </w:p>
    <w:p w14:paraId="05CBA56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wash2=30</w:t>
      </w:r>
    </w:p>
    <w:p w14:paraId="7094354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00CCEA1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process_single2=580</w:t>
      </w:r>
    </w:p>
    <w:p w14:paraId="503D539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ools2=[1, 0, 1, 0, 1, 0, 1, 0]</w:t>
      </w:r>
    </w:p>
    <w:p w14:paraId="5BBC9C8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process2=[280 if tool==0 else 500 for tool in tools2]</w:t>
      </w:r>
    </w:p>
    <w:p w14:paraId="6DCDAFB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06DB2D6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group3</w:t>
      </w:r>
    </w:p>
    <w:p w14:paraId="21691F6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move3=[18,32,46]</w:t>
      </w:r>
    </w:p>
    <w:p w14:paraId="58E7B17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load3=[27,32]*4</w:t>
      </w:r>
    </w:p>
    <w:p w14:paraId="4B8F779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wash3=25</w:t>
      </w:r>
    </w:p>
    <w:p w14:paraId="59EBF4D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4C1D725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process_single3=545</w:t>
      </w:r>
    </w:p>
    <w:p w14:paraId="20B7517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ools3=[0, 1, 0, 0, 1, 0, 0, 1]</w:t>
      </w:r>
    </w:p>
    <w:p w14:paraId="33BCF30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process3=[455 if tool==0 else 182 for tool in tools3]</w:t>
      </w:r>
    </w:p>
    <w:p w14:paraId="72C37714" w14:textId="77777777" w:rsidR="007D50D2" w:rsidRPr="000A2A78" w:rsidRDefault="007D50D2" w:rsidP="00FC3088">
      <w:pPr>
        <w:ind w:firstLineChars="0" w:firstLine="0"/>
        <w:rPr>
          <w:rFonts w:ascii="宋体" w:eastAsia="宋体" w:hAnsi="宋体"/>
          <w:szCs w:val="24"/>
        </w:rPr>
      </w:pPr>
    </w:p>
    <w:p w14:paraId="4FBC34E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runtime=8*60*60</w:t>
      </w:r>
    </w:p>
    <w:p w14:paraId="024728EA" w14:textId="77777777" w:rsidR="007D50D2" w:rsidRPr="000A2A78" w:rsidRDefault="007D50D2" w:rsidP="00FC3088">
      <w:pPr>
        <w:ind w:firstLineChars="0" w:firstLine="0"/>
        <w:rPr>
          <w:rFonts w:ascii="宋体" w:eastAsia="宋体" w:hAnsi="宋体"/>
          <w:szCs w:val="24"/>
        </w:rPr>
      </w:pPr>
    </w:p>
    <w:p w14:paraId="7EF9510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t","g1","\t","g2","\t","g3")</w:t>
      </w:r>
    </w:p>
    <w:p w14:paraId="3DA75AD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c1","\t",end='')</w:t>
      </w:r>
    </w:p>
    <w:p w14:paraId="5854789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case 1 , group 1</w:t>
      </w:r>
    </w:p>
    <w:p w14:paraId="3BA22EB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process_system(</w:t>
      </w:r>
    </w:p>
    <w:p w14:paraId="57E5F1E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move=t_move1,</w:t>
      </w:r>
    </w:p>
    <w:p w14:paraId="2B7CF35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process=[t_process_single1]*8,</w:t>
      </w:r>
    </w:p>
    <w:p w14:paraId="7390500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ools=[0]*8,</w:t>
      </w:r>
    </w:p>
    <w:p w14:paraId="025C282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n_process=1,</w:t>
      </w:r>
    </w:p>
    <w:p w14:paraId="247DAF7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load=t_load1,</w:t>
      </w:r>
    </w:p>
    <w:p w14:paraId="04C2659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wash=t_wash1</w:t>
      </w:r>
    </w:p>
    <w:p w14:paraId="30C13E0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0074A3E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run(runtime)</w:t>
      </w:r>
    </w:p>
    <w:p w14:paraId="15BF975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1group1.txt",'w') as f:</w:t>
      </w:r>
    </w:p>
    <w:p w14:paraId="721E1C6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sample in sorted(system.samples,key=lambda x:x.id):</w:t>
      </w:r>
    </w:p>
    <w:p w14:paraId="0834966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r w:rsidRPr="000A2A78">
        <w:rPr>
          <w:rFonts w:ascii="宋体" w:eastAsia="宋体" w:hAnsi="宋体"/>
          <w:szCs w:val="24"/>
        </w:rPr>
        <w:lastRenderedPageBreak/>
        <w:t>print(sample.id+1,sample.CNCid[0]+1,sample.starttime[0],sample.endtime[0],file=f)</w:t>
      </w:r>
    </w:p>
    <w:p w14:paraId="647B2D7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len(system.samples),"\t",end='')</w:t>
      </w:r>
    </w:p>
    <w:p w14:paraId="648BD03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62C0EC8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case 1 , group 2</w:t>
      </w:r>
    </w:p>
    <w:p w14:paraId="1E40047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process_system(</w:t>
      </w:r>
    </w:p>
    <w:p w14:paraId="18F80CE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move=t_move2,</w:t>
      </w:r>
    </w:p>
    <w:p w14:paraId="7F13617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process=[t_process_single2]*8,</w:t>
      </w:r>
    </w:p>
    <w:p w14:paraId="258FF05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ools=[0]*8,</w:t>
      </w:r>
    </w:p>
    <w:p w14:paraId="1E053F0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n_process=1,</w:t>
      </w:r>
    </w:p>
    <w:p w14:paraId="4A4F090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load=t_load2,</w:t>
      </w:r>
    </w:p>
    <w:p w14:paraId="551AB24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wash=t_wash2</w:t>
      </w:r>
    </w:p>
    <w:p w14:paraId="7C35377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209E820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run(runtime)</w:t>
      </w:r>
    </w:p>
    <w:p w14:paraId="7BEE919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1group2.txt",'w') as f:</w:t>
      </w:r>
    </w:p>
    <w:p w14:paraId="0A5357C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sample in sorted(system.samples,key=lambda x:x.id):</w:t>
      </w:r>
    </w:p>
    <w:p w14:paraId="3A5AF03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sample.id+1,sample.CNCid[0]+1,sample.starttime[0],sample.endtime[0],file=f)</w:t>
      </w:r>
    </w:p>
    <w:p w14:paraId="4DBE4B0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len(system.samples),"\t",end='')</w:t>
      </w:r>
    </w:p>
    <w:p w14:paraId="1851AF6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10C2C40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case 1 , group 3</w:t>
      </w:r>
    </w:p>
    <w:p w14:paraId="1AE82B6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process_system(</w:t>
      </w:r>
    </w:p>
    <w:p w14:paraId="57D69C0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move=t_move3,</w:t>
      </w:r>
    </w:p>
    <w:p w14:paraId="5F2BE76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process=[t_process_single3]*8,</w:t>
      </w:r>
    </w:p>
    <w:p w14:paraId="3258F26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ools=[0]*8,</w:t>
      </w:r>
    </w:p>
    <w:p w14:paraId="1957EB5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n_process=1,</w:t>
      </w:r>
    </w:p>
    <w:p w14:paraId="5CEBB8C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load=t_load3,</w:t>
      </w:r>
    </w:p>
    <w:p w14:paraId="5A1D6EA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wash=t_wash3</w:t>
      </w:r>
    </w:p>
    <w:p w14:paraId="362B093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2C0E135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run(runtime)</w:t>
      </w:r>
    </w:p>
    <w:p w14:paraId="3308FAE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1group3.txt",'w') as f:</w:t>
      </w:r>
    </w:p>
    <w:p w14:paraId="7A8F156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sample in sorted(system.samples,key=lambda x:x.id):</w:t>
      </w:r>
    </w:p>
    <w:p w14:paraId="5E3549A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sample.id+1,sample.CNCid[0]+1,sample.starttime[0],sample.endtime[0],file=f) </w:t>
      </w:r>
    </w:p>
    <w:p w14:paraId="3D56F30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lastRenderedPageBreak/>
        <w:t xml:space="preserve">    print(len(system.samples),"\t")    </w:t>
      </w:r>
    </w:p>
    <w:p w14:paraId="4BB5C38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171A310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c2","\t",end='')</w:t>
      </w:r>
    </w:p>
    <w:p w14:paraId="62D7114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case 2, group 1  </w:t>
      </w:r>
    </w:p>
    <w:p w14:paraId="6FC0000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process_system(</w:t>
      </w:r>
    </w:p>
    <w:p w14:paraId="33CD0D5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move=t_move1,</w:t>
      </w:r>
    </w:p>
    <w:p w14:paraId="5C84A61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process=t_process1,</w:t>
      </w:r>
    </w:p>
    <w:p w14:paraId="67E43C4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ools=tools1,</w:t>
      </w:r>
    </w:p>
    <w:p w14:paraId="39EA83E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n_process=2,</w:t>
      </w:r>
    </w:p>
    <w:p w14:paraId="74D23F2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load=t_load1,</w:t>
      </w:r>
    </w:p>
    <w:p w14:paraId="40CCC08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wash=t_wash1</w:t>
      </w:r>
    </w:p>
    <w:p w14:paraId="0A022E3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10B4D36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run(runtime)</w:t>
      </w:r>
    </w:p>
    <w:p w14:paraId="041E9F7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2group1.txt",'w') as f:</w:t>
      </w:r>
    </w:p>
    <w:p w14:paraId="25D9311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sample in sorted(system.samples,key=lambda x:x.id):</w:t>
      </w:r>
    </w:p>
    <w:p w14:paraId="183C049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sample.id+1,sample.CNCid[0]+1,sample.starttime[0],sample.endtime[0],sample.CNCid[1]+1,sample.starttime[1],sample.endtime[1],file=f)</w:t>
      </w:r>
    </w:p>
    <w:p w14:paraId="5187C24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len(system.samples),"\t",end='')</w:t>
      </w:r>
    </w:p>
    <w:p w14:paraId="60361AC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16AF1CF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case 2, group 2</w:t>
      </w:r>
    </w:p>
    <w:p w14:paraId="56F6F82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process_system(</w:t>
      </w:r>
    </w:p>
    <w:p w14:paraId="5B9C15B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move=t_move2,</w:t>
      </w:r>
    </w:p>
    <w:p w14:paraId="0DF9E3E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process=t_process2,</w:t>
      </w:r>
    </w:p>
    <w:p w14:paraId="46A7CC6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ools=tools2,</w:t>
      </w:r>
    </w:p>
    <w:p w14:paraId="2E59AF4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n_process=2,</w:t>
      </w:r>
    </w:p>
    <w:p w14:paraId="41A666E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load=t_load2,</w:t>
      </w:r>
    </w:p>
    <w:p w14:paraId="27C573A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wash=t_wash2</w:t>
      </w:r>
    </w:p>
    <w:p w14:paraId="5CF34E3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7D0CB82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run(runtime)</w:t>
      </w:r>
    </w:p>
    <w:p w14:paraId="6C0162A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2group2.txt",'w') as f:</w:t>
      </w:r>
    </w:p>
    <w:p w14:paraId="0C33247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sample in sorted(system.samples,key=lambda x:x.id):</w:t>
      </w:r>
    </w:p>
    <w:p w14:paraId="2109F9A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sample.id+1,sample.CNCid[0]+1,sample.starttime[0],sample.endtime[0],sample.CNCid[1]+1,sample.starttime[1],sample.endtime[1],file=f)</w:t>
      </w:r>
    </w:p>
    <w:p w14:paraId="16BBB6D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len(system.samples),"\t",end='')</w:t>
      </w:r>
    </w:p>
    <w:p w14:paraId="3A6225E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lastRenderedPageBreak/>
        <w:t xml:space="preserve">    </w:t>
      </w:r>
    </w:p>
    <w:p w14:paraId="6254F9E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case 2, group 3</w:t>
      </w:r>
    </w:p>
    <w:p w14:paraId="71046E8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process_system(</w:t>
      </w:r>
    </w:p>
    <w:p w14:paraId="5211402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move=t_move3,</w:t>
      </w:r>
    </w:p>
    <w:p w14:paraId="7AD715F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process=t_process3,</w:t>
      </w:r>
    </w:p>
    <w:p w14:paraId="2872CA5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ools=tools3,</w:t>
      </w:r>
    </w:p>
    <w:p w14:paraId="56C8961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n_process=2,</w:t>
      </w:r>
    </w:p>
    <w:p w14:paraId="6833A6B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load=t_load3,</w:t>
      </w:r>
    </w:p>
    <w:p w14:paraId="208F553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wash=t_wash3</w:t>
      </w:r>
    </w:p>
    <w:p w14:paraId="35C58C5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76A6435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run(runtime)</w:t>
      </w:r>
    </w:p>
    <w:p w14:paraId="6371667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2group3.txt",'w') as f:</w:t>
      </w:r>
    </w:p>
    <w:p w14:paraId="1075071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sample in sorted(system.samples,key=lambda x:x.id):</w:t>
      </w:r>
    </w:p>
    <w:p w14:paraId="749E2D6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sample.id+1,sample.CNCid[0]+1,sample.starttime[0],sample.endtime[0],sample.CNCid[1]+1,sample.starttime[1],sample.endtime[1],file=f)</w:t>
      </w:r>
    </w:p>
    <w:p w14:paraId="7341F5F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len(system.samples),"\t")</w:t>
      </w:r>
    </w:p>
    <w:p w14:paraId="4486855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77B6F8E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c3r1","\t",end='')</w:t>
      </w:r>
    </w:p>
    <w:p w14:paraId="4177B7F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case 3 , result 1, group 1</w:t>
      </w:r>
    </w:p>
    <w:p w14:paraId="28DA71B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process_system(</w:t>
      </w:r>
    </w:p>
    <w:p w14:paraId="5F48C57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move=t_move1,</w:t>
      </w:r>
    </w:p>
    <w:p w14:paraId="05CCD74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process=[t_process_single1]*8,</w:t>
      </w:r>
    </w:p>
    <w:p w14:paraId="1E6B7F3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ools=[0]*8,</w:t>
      </w:r>
    </w:p>
    <w:p w14:paraId="1CFCDC5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n_process=1,</w:t>
      </w:r>
    </w:p>
    <w:p w14:paraId="2B9EC52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load=t_load1,</w:t>
      </w:r>
    </w:p>
    <w:p w14:paraId="04FD920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wash=t_wash1,</w:t>
      </w:r>
    </w:p>
    <w:p w14:paraId="0ED7E6D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may_broken=True</w:t>
      </w:r>
    </w:p>
    <w:p w14:paraId="0BC0A1B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78081BB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run(runtime)</w:t>
      </w:r>
    </w:p>
    <w:p w14:paraId="6A1BB3C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3result1group1.txt",'w') as f:</w:t>
      </w:r>
    </w:p>
    <w:p w14:paraId="43CC24E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sample in sorted(system.samples,key=lambda x:x.id):</w:t>
      </w:r>
    </w:p>
    <w:p w14:paraId="09B1267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sample.id+1,sample.CNCid[0]+1,sample.starttime[0],sample.endtime[0],file=f)</w:t>
      </w:r>
    </w:p>
    <w:p w14:paraId="6C1E381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3result1group1_broken.txt",'w') as f:</w:t>
      </w:r>
    </w:p>
    <w:p w14:paraId="5E5AAA6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lastRenderedPageBreak/>
        <w:t xml:space="preserve">        for broken in sorted(system.brokens,key=lambda x:x.sampleid):</w:t>
      </w:r>
    </w:p>
    <w:p w14:paraId="5748794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broken.sampleid+1,broken.CNCid+1,broken.starttime,broken.endtime,file=f)</w:t>
      </w:r>
    </w:p>
    <w:p w14:paraId="126076C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len(system.samples),"\t",end='')</w:t>
      </w:r>
    </w:p>
    <w:p w14:paraId="19BA553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1C62ED8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case 3 , result 1 , group 2</w:t>
      </w:r>
    </w:p>
    <w:p w14:paraId="1A400F4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process_system(</w:t>
      </w:r>
    </w:p>
    <w:p w14:paraId="269683C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move=t_move2,</w:t>
      </w:r>
    </w:p>
    <w:p w14:paraId="7749A46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process=[t_process_single2]*8,</w:t>
      </w:r>
    </w:p>
    <w:p w14:paraId="5F3612E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ools=[0]*8,</w:t>
      </w:r>
    </w:p>
    <w:p w14:paraId="3881482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n_process=1,</w:t>
      </w:r>
    </w:p>
    <w:p w14:paraId="52B98DC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load=t_load2,</w:t>
      </w:r>
    </w:p>
    <w:p w14:paraId="3381F3E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wash=t_wash2,</w:t>
      </w:r>
    </w:p>
    <w:p w14:paraId="1B7787A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may_broken=True</w:t>
      </w:r>
    </w:p>
    <w:p w14:paraId="539B6F6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0D0E821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run(runtime)</w:t>
      </w:r>
    </w:p>
    <w:p w14:paraId="00A0750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3result1group2.txt",'w') as f:</w:t>
      </w:r>
    </w:p>
    <w:p w14:paraId="26B5955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sample in sorted(system.samples,key=lambda x:x.id):</w:t>
      </w:r>
    </w:p>
    <w:p w14:paraId="1F2FB6C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sample.id+1,sample.CNCid[0]+1,sample.starttime[0],sample.endtime[0],file=f)</w:t>
      </w:r>
    </w:p>
    <w:p w14:paraId="0483B2C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3result1group2_broken.txt",'w') as f:</w:t>
      </w:r>
    </w:p>
    <w:p w14:paraId="4B6EE44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broken in sorted(system.brokens,key=lambda x:x.sampleid):</w:t>
      </w:r>
    </w:p>
    <w:p w14:paraId="783982A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broken.sampleid+1,broken.CNCid+1,broken.starttime,broken.endtime,file=f)</w:t>
      </w:r>
    </w:p>
    <w:p w14:paraId="5155271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len(system.samples),"\t",end='')</w:t>
      </w:r>
    </w:p>
    <w:p w14:paraId="4AC8833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095F2FE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case 3 , result 1 , group 3</w:t>
      </w:r>
    </w:p>
    <w:p w14:paraId="23BE412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process_system(</w:t>
      </w:r>
    </w:p>
    <w:p w14:paraId="54D58B5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move=t_move3,</w:t>
      </w:r>
    </w:p>
    <w:p w14:paraId="1F50831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process=[t_process_single3]*8,</w:t>
      </w:r>
    </w:p>
    <w:p w14:paraId="6EC10EE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ools=[0]*8,</w:t>
      </w:r>
    </w:p>
    <w:p w14:paraId="7F66553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n_process=1,</w:t>
      </w:r>
    </w:p>
    <w:p w14:paraId="13E004F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load=t_load3,</w:t>
      </w:r>
    </w:p>
    <w:p w14:paraId="142B0D1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lastRenderedPageBreak/>
        <w:t xml:space="preserve">        t_wash=t_wash3,</w:t>
      </w:r>
    </w:p>
    <w:p w14:paraId="52A1D5E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may_broken=True</w:t>
      </w:r>
    </w:p>
    <w:p w14:paraId="2598527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5F9F8A1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run(runtime)</w:t>
      </w:r>
    </w:p>
    <w:p w14:paraId="0682B5A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3result1group3.txt",'w') as f:</w:t>
      </w:r>
    </w:p>
    <w:p w14:paraId="5F7ED0A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sample in sorted(system.samples,key=lambda x:x.id):</w:t>
      </w:r>
    </w:p>
    <w:p w14:paraId="1F18925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sample.id+1,sample.CNCid[0]+1,sample.starttime[0],sample.endtime[0],file=f)  </w:t>
      </w:r>
    </w:p>
    <w:p w14:paraId="0CB288A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3result1group3_broken.txt",'w') as f:</w:t>
      </w:r>
    </w:p>
    <w:p w14:paraId="3831CE0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broken in sorted(system.brokens,key=lambda x:x.sampleid):</w:t>
      </w:r>
    </w:p>
    <w:p w14:paraId="69B9CE7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broken.sampleid+1,broken.CNCid+1,broken.starttime,broken.endtime,file=f) </w:t>
      </w:r>
    </w:p>
    <w:p w14:paraId="18318E1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len(system.samples),"\t")      </w:t>
      </w:r>
    </w:p>
    <w:p w14:paraId="40257F78" w14:textId="77777777" w:rsidR="007D50D2" w:rsidRPr="000A2A78" w:rsidRDefault="007D50D2" w:rsidP="00FC3088">
      <w:pPr>
        <w:ind w:firstLineChars="0" w:firstLine="0"/>
        <w:rPr>
          <w:rFonts w:ascii="宋体" w:eastAsia="宋体" w:hAnsi="宋体"/>
          <w:szCs w:val="24"/>
        </w:rPr>
      </w:pPr>
    </w:p>
    <w:p w14:paraId="7997FA6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c3r2","\t",end='')</w:t>
      </w:r>
    </w:p>
    <w:p w14:paraId="566D48A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case 3 , result 2 , group 1</w:t>
      </w:r>
    </w:p>
    <w:p w14:paraId="3988502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process_system(</w:t>
      </w:r>
    </w:p>
    <w:p w14:paraId="3D78F30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move=t_move1,</w:t>
      </w:r>
    </w:p>
    <w:p w14:paraId="6410A9E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process=t_process1,</w:t>
      </w:r>
    </w:p>
    <w:p w14:paraId="6E53435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ools=tools1,</w:t>
      </w:r>
    </w:p>
    <w:p w14:paraId="0B4AFF1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n_process=2,</w:t>
      </w:r>
    </w:p>
    <w:p w14:paraId="57295F9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load=t_load1,</w:t>
      </w:r>
    </w:p>
    <w:p w14:paraId="6944E0D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wash=t_wash1,</w:t>
      </w:r>
    </w:p>
    <w:p w14:paraId="1272B92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may_broken=True</w:t>
      </w:r>
    </w:p>
    <w:p w14:paraId="5634E7B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46AAA20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run(runtime)</w:t>
      </w:r>
    </w:p>
    <w:p w14:paraId="1B1625F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3result2group1.txt",'w') as f:</w:t>
      </w:r>
    </w:p>
    <w:p w14:paraId="3BBAEBD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sample in sorted(system.samples,key=lambda x:x.id):</w:t>
      </w:r>
    </w:p>
    <w:p w14:paraId="0CF5732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sample.id+1,sample.CNCid[0]+1,sample.starttime[0],sample.endtime[0],file=f)  </w:t>
      </w:r>
    </w:p>
    <w:p w14:paraId="3F4FDB9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3result2group1_broken.txt",'w') as f:</w:t>
      </w:r>
    </w:p>
    <w:p w14:paraId="75A8E93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broken in sorted(system.brokens,key=lambda x:x.sampleid):</w:t>
      </w:r>
    </w:p>
    <w:p w14:paraId="6C07618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r w:rsidRPr="000A2A78">
        <w:rPr>
          <w:rFonts w:ascii="宋体" w:eastAsia="宋体" w:hAnsi="宋体"/>
          <w:szCs w:val="24"/>
        </w:rPr>
        <w:lastRenderedPageBreak/>
        <w:t xml:space="preserve">print(broken.sampleid+1,broken.CNCid+1,broken.starttime,broken.endtime,file=f) </w:t>
      </w:r>
    </w:p>
    <w:p w14:paraId="7236738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len(system.samples),"\t",end='')</w:t>
      </w:r>
    </w:p>
    <w:p w14:paraId="2DFBE8E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3421AE9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case 2, result 2 , group 2</w:t>
      </w:r>
    </w:p>
    <w:p w14:paraId="0B32DEA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process_system(</w:t>
      </w:r>
    </w:p>
    <w:p w14:paraId="399538D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move=t_move2,</w:t>
      </w:r>
    </w:p>
    <w:p w14:paraId="2CB2471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process=t_process2,</w:t>
      </w:r>
    </w:p>
    <w:p w14:paraId="4E5E96B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ools=tools2,</w:t>
      </w:r>
    </w:p>
    <w:p w14:paraId="1DC90EB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n_process=2,</w:t>
      </w:r>
    </w:p>
    <w:p w14:paraId="4546AF0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load=t_load2,</w:t>
      </w:r>
    </w:p>
    <w:p w14:paraId="43B5F8A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wash=t_wash2,</w:t>
      </w:r>
    </w:p>
    <w:p w14:paraId="37123A8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may_broken=True</w:t>
      </w:r>
    </w:p>
    <w:p w14:paraId="515CF90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76CB730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run(runtime)</w:t>
      </w:r>
    </w:p>
    <w:p w14:paraId="76082DA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3result2group2.txt",'w') as f:</w:t>
      </w:r>
    </w:p>
    <w:p w14:paraId="32CB56E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sample in sorted(system.samples,key=lambda x:x.id):</w:t>
      </w:r>
    </w:p>
    <w:p w14:paraId="3DD2890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sample.id+1,sample.CNCid[0]+1,sample.starttime[0],sample.endtime[0],file=f)  </w:t>
      </w:r>
    </w:p>
    <w:p w14:paraId="50E0B87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3result2group2_broken.txt",'w') as f:</w:t>
      </w:r>
    </w:p>
    <w:p w14:paraId="5810EFD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broken in sorted(system.brokens,key=lambda x:x.sampleid):</w:t>
      </w:r>
    </w:p>
    <w:p w14:paraId="1CCED43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broken.sampleid+1,broken.CNCid+1,broken.starttime,broken.endtime,file=f) </w:t>
      </w:r>
    </w:p>
    <w:p w14:paraId="45AF2CA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len(system.samples),"\t",end='')</w:t>
      </w:r>
    </w:p>
    <w:p w14:paraId="6C50B5C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6F5A1BC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case 2, result 2 , group 3</w:t>
      </w:r>
    </w:p>
    <w:p w14:paraId="6EE7CF8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process_system(</w:t>
      </w:r>
    </w:p>
    <w:p w14:paraId="4E12014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move=t_move3,</w:t>
      </w:r>
    </w:p>
    <w:p w14:paraId="23C6FAE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process=t_process3,</w:t>
      </w:r>
    </w:p>
    <w:p w14:paraId="23940CB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ools=tools3,</w:t>
      </w:r>
    </w:p>
    <w:p w14:paraId="01B7B28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n_process=2,</w:t>
      </w:r>
    </w:p>
    <w:p w14:paraId="7F49934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load=t_load3,</w:t>
      </w:r>
    </w:p>
    <w:p w14:paraId="44A4E72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wash=t_wash3,</w:t>
      </w:r>
    </w:p>
    <w:p w14:paraId="0544055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may_broken=True</w:t>
      </w:r>
    </w:p>
    <w:p w14:paraId="1D8E2D2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lastRenderedPageBreak/>
        <w:t xml:space="preserve">    )</w:t>
      </w:r>
    </w:p>
    <w:p w14:paraId="72671AB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run(runtime)</w:t>
      </w:r>
    </w:p>
    <w:p w14:paraId="7879C23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3result2group3.txt",'w') as f:</w:t>
      </w:r>
    </w:p>
    <w:p w14:paraId="721D887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sample in sorted(system.samples,key=lambda x:x.id):</w:t>
      </w:r>
    </w:p>
    <w:p w14:paraId="7209CD4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sample.id+1,sample.CNCid[0]+1,sample.starttime[0],sample.endtime[0],file=f)  </w:t>
      </w:r>
    </w:p>
    <w:p w14:paraId="7D15A4C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3result2group3_broken.txt",'w') as f:</w:t>
      </w:r>
    </w:p>
    <w:p w14:paraId="425ECA0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broken in sorted(system.brokens,key=lambda x:x.sampleid):</w:t>
      </w:r>
    </w:p>
    <w:p w14:paraId="4979F5E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broken.sampleid+1,broken.CNCid+1,broken.starttime,broken.endtime,file=f) </w:t>
      </w:r>
    </w:p>
    <w:p w14:paraId="66DBFDC1" w14:textId="77777777" w:rsidR="007D50D2" w:rsidRDefault="007D50D2" w:rsidP="00FC3088">
      <w:pPr>
        <w:ind w:firstLineChars="0" w:firstLine="0"/>
        <w:rPr>
          <w:rFonts w:ascii="宋体" w:eastAsia="宋体" w:hAnsi="宋体"/>
          <w:szCs w:val="24"/>
        </w:rPr>
      </w:pPr>
      <w:r w:rsidRPr="000A2A78">
        <w:rPr>
          <w:rFonts w:ascii="宋体" w:eastAsia="宋体" w:hAnsi="宋体"/>
          <w:szCs w:val="24"/>
        </w:rPr>
        <w:t>print(len(system.samples),"\t",end='')</w:t>
      </w:r>
    </w:p>
    <w:p w14:paraId="20A2B699" w14:textId="77777777" w:rsidR="007D50D2" w:rsidRPr="000A2A78" w:rsidRDefault="007D50D2" w:rsidP="00FC3088">
      <w:pPr>
        <w:ind w:firstLineChars="0" w:firstLine="0"/>
        <w:rPr>
          <w:rFonts w:ascii="宋体" w:eastAsia="宋体" w:hAnsi="宋体"/>
          <w:szCs w:val="24"/>
        </w:rPr>
      </w:pPr>
    </w:p>
    <w:p w14:paraId="1D43CB20" w14:textId="77777777" w:rsidR="007D50D2" w:rsidRPr="008C4326" w:rsidRDefault="007D50D2" w:rsidP="00FC3088">
      <w:pPr>
        <w:pStyle w:val="2"/>
      </w:pPr>
      <w:bookmarkStart w:id="3" w:name="_附录4_tool.py"/>
      <w:bookmarkEnd w:id="3"/>
      <w:r w:rsidRPr="008C4326">
        <w:rPr>
          <w:rFonts w:hint="eastAsia"/>
        </w:rPr>
        <w:t>附录4</w:t>
      </w:r>
      <w:r w:rsidRPr="008C4326">
        <w:t xml:space="preserve"> </w:t>
      </w:r>
      <w:r w:rsidRPr="008C4326">
        <w:rPr>
          <w:rFonts w:hint="eastAsia"/>
        </w:rPr>
        <w:t>tool.</w:t>
      </w:r>
      <w:r w:rsidRPr="008C4326">
        <w:t>py</w:t>
      </w:r>
    </w:p>
    <w:p w14:paraId="4CD43F4D" w14:textId="77777777" w:rsidR="007D50D2" w:rsidRPr="00685199" w:rsidRDefault="007D50D2" w:rsidP="00FC3088">
      <w:pPr>
        <w:ind w:firstLineChars="0" w:firstLine="0"/>
        <w:rPr>
          <w:rFonts w:ascii="宋体" w:eastAsia="宋体" w:hAnsi="宋体"/>
          <w:szCs w:val="24"/>
        </w:rPr>
      </w:pPr>
      <w:r w:rsidRPr="00685199">
        <w:rPr>
          <w:rFonts w:ascii="宋体" w:eastAsia="宋体" w:hAnsi="宋体"/>
          <w:szCs w:val="24"/>
        </w:rPr>
        <w:t># choose tool for case 2</w:t>
      </w:r>
    </w:p>
    <w:p w14:paraId="058D3B0D" w14:textId="77777777" w:rsidR="007D50D2" w:rsidRPr="00685199" w:rsidRDefault="007D50D2" w:rsidP="00FC3088">
      <w:pPr>
        <w:ind w:firstLineChars="0" w:firstLine="0"/>
        <w:rPr>
          <w:rFonts w:ascii="宋体" w:eastAsia="宋体" w:hAnsi="宋体"/>
          <w:szCs w:val="24"/>
        </w:rPr>
      </w:pPr>
      <w:r w:rsidRPr="00685199">
        <w:rPr>
          <w:rFonts w:ascii="宋体" w:eastAsia="宋体" w:hAnsi="宋体"/>
          <w:szCs w:val="24"/>
        </w:rPr>
        <w:t># Result:</w:t>
      </w:r>
    </w:p>
    <w:p w14:paraId="161F1F8B" w14:textId="77777777" w:rsidR="007D50D2" w:rsidRPr="00685199" w:rsidRDefault="007D50D2" w:rsidP="00FC3088">
      <w:pPr>
        <w:ind w:firstLineChars="0" w:firstLine="0"/>
        <w:rPr>
          <w:rFonts w:ascii="宋体" w:eastAsia="宋体" w:hAnsi="宋体"/>
          <w:szCs w:val="24"/>
        </w:rPr>
      </w:pPr>
      <w:r w:rsidRPr="00685199">
        <w:rPr>
          <w:rFonts w:ascii="宋体" w:eastAsia="宋体" w:hAnsi="宋体"/>
          <w:szCs w:val="24"/>
        </w:rPr>
        <w:t># group1 [0, 1, 0, 1, 0, 1, 0, 1] 253</w:t>
      </w:r>
    </w:p>
    <w:p w14:paraId="4309C55A" w14:textId="77777777" w:rsidR="007D50D2" w:rsidRPr="00685199" w:rsidRDefault="007D50D2" w:rsidP="00FC3088">
      <w:pPr>
        <w:ind w:firstLineChars="0" w:firstLine="0"/>
        <w:rPr>
          <w:rFonts w:ascii="宋体" w:eastAsia="宋体" w:hAnsi="宋体"/>
          <w:szCs w:val="24"/>
        </w:rPr>
      </w:pPr>
      <w:r w:rsidRPr="00685199">
        <w:rPr>
          <w:rFonts w:ascii="宋体" w:eastAsia="宋体" w:hAnsi="宋体"/>
          <w:szCs w:val="24"/>
        </w:rPr>
        <w:t># group2 [1, 0, 1, 0, 1, 0, 1, 0] 211</w:t>
      </w:r>
    </w:p>
    <w:p w14:paraId="68E4EDD3" w14:textId="77777777" w:rsidR="007D50D2" w:rsidRDefault="007D50D2" w:rsidP="00FC3088">
      <w:pPr>
        <w:ind w:firstLineChars="0" w:firstLine="0"/>
        <w:rPr>
          <w:rFonts w:ascii="宋体" w:eastAsia="宋体" w:hAnsi="宋体"/>
          <w:szCs w:val="24"/>
        </w:rPr>
      </w:pPr>
      <w:r w:rsidRPr="00685199">
        <w:rPr>
          <w:rFonts w:ascii="宋体" w:eastAsia="宋体" w:hAnsi="宋体"/>
          <w:szCs w:val="24"/>
        </w:rPr>
        <w:t># group3 [0, 1, 0, 0, 1, 0, 0, 1] 244</w:t>
      </w:r>
    </w:p>
    <w:p w14:paraId="3184B994" w14:textId="77777777" w:rsidR="007D50D2" w:rsidRPr="008C4326" w:rsidRDefault="007D50D2" w:rsidP="00FC3088">
      <w:pPr>
        <w:ind w:firstLineChars="0" w:firstLine="0"/>
        <w:rPr>
          <w:rFonts w:ascii="宋体" w:eastAsia="宋体" w:hAnsi="宋体"/>
          <w:szCs w:val="24"/>
        </w:rPr>
      </w:pPr>
    </w:p>
    <w:p w14:paraId="4BD03B41"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from system import process_system</w:t>
      </w:r>
    </w:p>
    <w:p w14:paraId="0E7E1A50"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if __name__=='__main__':</w:t>
      </w:r>
    </w:p>
    <w:p w14:paraId="16C41F8B"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 group1</w:t>
      </w:r>
    </w:p>
    <w:p w14:paraId="7CFADEF9"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move1=[20,33,46]</w:t>
      </w:r>
    </w:p>
    <w:p w14:paraId="3F490199"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load1=[28,31]*4</w:t>
      </w:r>
    </w:p>
    <w:p w14:paraId="6ECF3042"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wash1=25    </w:t>
      </w:r>
    </w:p>
    <w:p w14:paraId="1D7B407A" w14:textId="77777777" w:rsidR="007D50D2" w:rsidRPr="008C4326" w:rsidRDefault="007D50D2" w:rsidP="00FC3088">
      <w:pPr>
        <w:ind w:firstLineChars="0" w:firstLine="0"/>
        <w:rPr>
          <w:rFonts w:ascii="宋体" w:eastAsia="宋体" w:hAnsi="宋体"/>
          <w:szCs w:val="24"/>
        </w:rPr>
      </w:pPr>
    </w:p>
    <w:p w14:paraId="1C653C66"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 group2</w:t>
      </w:r>
    </w:p>
    <w:p w14:paraId="72CAD1BE"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move2=[23,41,59]</w:t>
      </w:r>
    </w:p>
    <w:p w14:paraId="69DD6B2B"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load2=[30,35]*4</w:t>
      </w:r>
    </w:p>
    <w:p w14:paraId="6E654847"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wash2=30</w:t>
      </w:r>
    </w:p>
    <w:p w14:paraId="3E92CF11"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
    <w:p w14:paraId="211EA202"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 group3</w:t>
      </w:r>
    </w:p>
    <w:p w14:paraId="2F39F09B"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lastRenderedPageBreak/>
        <w:t xml:space="preserve">    t_move3=[18,32,46]</w:t>
      </w:r>
    </w:p>
    <w:p w14:paraId="5CD047E5"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load3=[27,32]*4</w:t>
      </w:r>
    </w:p>
    <w:p w14:paraId="3D62F103"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wash3=25</w:t>
      </w:r>
    </w:p>
    <w:p w14:paraId="17C4CB3F" w14:textId="77777777" w:rsidR="007D50D2" w:rsidRPr="008C4326" w:rsidRDefault="007D50D2" w:rsidP="00FC3088">
      <w:pPr>
        <w:ind w:firstLineChars="0" w:firstLine="0"/>
        <w:rPr>
          <w:rFonts w:ascii="宋体" w:eastAsia="宋体" w:hAnsi="宋体"/>
          <w:szCs w:val="24"/>
        </w:rPr>
      </w:pPr>
    </w:p>
    <w:p w14:paraId="73B5EA7A"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runtime=8*60*60</w:t>
      </w:r>
    </w:p>
    <w:p w14:paraId="24F14C2C"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
    <w:p w14:paraId="58040595"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 case 2, group 1  </w:t>
      </w:r>
    </w:p>
    <w:p w14:paraId="2D56F78D"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max1=0</w:t>
      </w:r>
    </w:p>
    <w:p w14:paraId="7C63AE91"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for i in range(2**8):</w:t>
      </w:r>
    </w:p>
    <w:p w14:paraId="172CE26B"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ools=[int(x) for x in bin(i)[2:].zfill(8)]</w:t>
      </w:r>
    </w:p>
    <w:p w14:paraId="2FF6F285"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process1=[400 if tool==0 else 378 for tool in tools]</w:t>
      </w:r>
    </w:p>
    <w:p w14:paraId="2FC2B561"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system=process_system(</w:t>
      </w:r>
    </w:p>
    <w:p w14:paraId="5BB514A4"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move=t_move1,</w:t>
      </w:r>
    </w:p>
    <w:p w14:paraId="4CE5BF94"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process=t_process1,</w:t>
      </w:r>
    </w:p>
    <w:p w14:paraId="24F36F1A"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ools=tools,</w:t>
      </w:r>
    </w:p>
    <w:p w14:paraId="29FA0639"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n_process=2,</w:t>
      </w:r>
    </w:p>
    <w:p w14:paraId="77CD8102"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load=t_load1,</w:t>
      </w:r>
    </w:p>
    <w:p w14:paraId="21DB34CC"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wash=t_wash1</w:t>
      </w:r>
    </w:p>
    <w:p w14:paraId="71852E61"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
    <w:p w14:paraId="1D5128E4"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system.run(runtime)</w:t>
      </w:r>
    </w:p>
    <w:p w14:paraId="4D9A6ACD"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if len(system.samples)&gt;max1:</w:t>
      </w:r>
    </w:p>
    <w:p w14:paraId="38000840"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max1=len(system.samples)</w:t>
      </w:r>
    </w:p>
    <w:p w14:paraId="7449478E"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ools1=tools</w:t>
      </w:r>
    </w:p>
    <w:p w14:paraId="3A4AF74A"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
    <w:p w14:paraId="68FDB084"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print("group1",tools1,max1)</w:t>
      </w:r>
    </w:p>
    <w:p w14:paraId="6769A19A"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
    <w:p w14:paraId="5A696F21"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 case 2, group 2</w:t>
      </w:r>
    </w:p>
    <w:p w14:paraId="19D92B31"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max2=0</w:t>
      </w:r>
    </w:p>
    <w:p w14:paraId="3B5AC759"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for i in range(2**8):</w:t>
      </w:r>
    </w:p>
    <w:p w14:paraId="249E854A"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ools=[int(x) for x in bin(i)[2:].zfill(8)]</w:t>
      </w:r>
    </w:p>
    <w:p w14:paraId="706C2732"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process2=[280 if tool==0 else 500 for tool in tools]</w:t>
      </w:r>
    </w:p>
    <w:p w14:paraId="002895AA"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system=process_system(</w:t>
      </w:r>
    </w:p>
    <w:p w14:paraId="30024ED6"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move=t_move2,</w:t>
      </w:r>
    </w:p>
    <w:p w14:paraId="6397246F"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process=t_process2,</w:t>
      </w:r>
    </w:p>
    <w:p w14:paraId="385DA37F"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ools=tools,</w:t>
      </w:r>
    </w:p>
    <w:p w14:paraId="7B560B8F"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n_process=2,</w:t>
      </w:r>
    </w:p>
    <w:p w14:paraId="2F0677A5"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lastRenderedPageBreak/>
        <w:t xml:space="preserve">            t_load=t_load2,</w:t>
      </w:r>
    </w:p>
    <w:p w14:paraId="2628B0D0"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wash=t_wash2</w:t>
      </w:r>
    </w:p>
    <w:p w14:paraId="0213D410"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
    <w:p w14:paraId="4DBB1BA4"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system.run(runtime)</w:t>
      </w:r>
    </w:p>
    <w:p w14:paraId="1E203468"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if len(system.samples)&gt;max2:</w:t>
      </w:r>
    </w:p>
    <w:p w14:paraId="54872B62"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max2=len(system.samples)</w:t>
      </w:r>
    </w:p>
    <w:p w14:paraId="609831E1"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ools2=tools</w:t>
      </w:r>
    </w:p>
    <w:p w14:paraId="49BE786D"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
    <w:p w14:paraId="2B1ED8D2"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print("group2",tools2,max2)</w:t>
      </w:r>
    </w:p>
    <w:p w14:paraId="5970C75B"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
    <w:p w14:paraId="569CCA72"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 case 2, group 3</w:t>
      </w:r>
    </w:p>
    <w:p w14:paraId="580F4FD4"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max3=0</w:t>
      </w:r>
    </w:p>
    <w:p w14:paraId="5E765EBE"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for i in range(2**8):</w:t>
      </w:r>
    </w:p>
    <w:p w14:paraId="7E1D79FC"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ools=[int(x) for x in bin(i)[2:].zfill(8)]</w:t>
      </w:r>
    </w:p>
    <w:p w14:paraId="4BDDA604"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process3=[455 if tool==0 else 182 for tool in tools]</w:t>
      </w:r>
    </w:p>
    <w:p w14:paraId="1136CFD5"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system=process_system(</w:t>
      </w:r>
    </w:p>
    <w:p w14:paraId="7ECFD2D3"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move=t_move3,</w:t>
      </w:r>
    </w:p>
    <w:p w14:paraId="05D7EE8E"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process=t_process3,</w:t>
      </w:r>
    </w:p>
    <w:p w14:paraId="47E7617A"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ools=tools,</w:t>
      </w:r>
    </w:p>
    <w:p w14:paraId="12935F63"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n_process=2,</w:t>
      </w:r>
    </w:p>
    <w:p w14:paraId="3ABF192E"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load=t_load3,</w:t>
      </w:r>
    </w:p>
    <w:p w14:paraId="5035C6BD"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wash=t_wash3</w:t>
      </w:r>
    </w:p>
    <w:p w14:paraId="3A161003"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
    <w:p w14:paraId="7B710446"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system.run(runtime)</w:t>
      </w:r>
    </w:p>
    <w:p w14:paraId="39BDF2AF"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if len(system.samples)&gt;max3:</w:t>
      </w:r>
    </w:p>
    <w:p w14:paraId="4713E3CA"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max3=len(system.samples)</w:t>
      </w:r>
    </w:p>
    <w:p w14:paraId="61168968"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ools3=tools</w:t>
      </w:r>
    </w:p>
    <w:p w14:paraId="38A2507F"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
    <w:p w14:paraId="45F6D953" w14:textId="77777777" w:rsidR="007D50D2" w:rsidRDefault="007D50D2" w:rsidP="00FC3088">
      <w:pPr>
        <w:ind w:firstLineChars="0" w:firstLine="0"/>
        <w:rPr>
          <w:rFonts w:ascii="宋体" w:eastAsia="宋体" w:hAnsi="宋体"/>
          <w:szCs w:val="24"/>
        </w:rPr>
      </w:pPr>
      <w:r w:rsidRPr="008C4326">
        <w:rPr>
          <w:rFonts w:ascii="宋体" w:eastAsia="宋体" w:hAnsi="宋体"/>
          <w:szCs w:val="24"/>
        </w:rPr>
        <w:t>print("group3",tools3,max3)</w:t>
      </w:r>
    </w:p>
    <w:p w14:paraId="29FC200B" w14:textId="77777777" w:rsidR="007D50D2" w:rsidRDefault="007D50D2" w:rsidP="00FC3088">
      <w:pPr>
        <w:ind w:firstLineChars="0" w:firstLine="0"/>
        <w:rPr>
          <w:rFonts w:ascii="宋体" w:eastAsia="宋体" w:hAnsi="宋体"/>
          <w:szCs w:val="24"/>
        </w:rPr>
      </w:pPr>
    </w:p>
    <w:p w14:paraId="48660622" w14:textId="77777777" w:rsidR="007D50D2" w:rsidRPr="008C4326" w:rsidRDefault="007D50D2" w:rsidP="00FC3088">
      <w:pPr>
        <w:pStyle w:val="2"/>
      </w:pPr>
      <w:bookmarkStart w:id="4" w:name="_附录5_broken.py"/>
      <w:bookmarkEnd w:id="4"/>
      <w:r w:rsidRPr="008C4326">
        <w:rPr>
          <w:rFonts w:hint="eastAsia"/>
        </w:rPr>
        <w:t>附录5</w:t>
      </w:r>
      <w:r w:rsidRPr="008C4326">
        <w:t xml:space="preserve"> broken.py</w:t>
      </w:r>
    </w:p>
    <w:p w14:paraId="0D0632C7"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Last line of the result:</w:t>
      </w:r>
    </w:p>
    <w:p w14:paraId="41D6A966"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10000000000 0.0099099874</w:t>
      </w:r>
    </w:p>
    <w:p w14:paraId="632D953B" w14:textId="77777777" w:rsidR="007D50D2" w:rsidRPr="008C4326" w:rsidRDefault="007D50D2" w:rsidP="00FC3088">
      <w:pPr>
        <w:ind w:firstLineChars="0" w:firstLine="0"/>
        <w:rPr>
          <w:rFonts w:ascii="宋体" w:eastAsia="宋体" w:hAnsi="宋体"/>
          <w:szCs w:val="24"/>
        </w:rPr>
      </w:pPr>
    </w:p>
    <w:p w14:paraId="66C2D6D7"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lastRenderedPageBreak/>
        <w:t>import random,math</w:t>
      </w:r>
    </w:p>
    <w:p w14:paraId="5BB8F136"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p_final=0.01</w:t>
      </w:r>
    </w:p>
    <w:p w14:paraId="610A8F2A"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timestep=1</w:t>
      </w:r>
    </w:p>
    <w:p w14:paraId="6D232355"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t_fix_ava=15*60</w:t>
      </w:r>
    </w:p>
    <w:p w14:paraId="780F755A"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time=0</w:t>
      </w:r>
    </w:p>
    <w:p w14:paraId="0415F91B"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p=p_final/t_fix_ava*timestep</w:t>
      </w:r>
    </w:p>
    <w:p w14:paraId="5A023A94" w14:textId="77777777" w:rsidR="007D50D2" w:rsidRPr="008C4326" w:rsidRDefault="007D50D2" w:rsidP="00FC3088">
      <w:pPr>
        <w:ind w:firstLineChars="0" w:firstLine="0"/>
        <w:rPr>
          <w:rFonts w:ascii="宋体" w:eastAsia="宋体" w:hAnsi="宋体"/>
          <w:szCs w:val="24"/>
        </w:rPr>
      </w:pPr>
    </w:p>
    <w:p w14:paraId="228E1B55"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state=0</w:t>
      </w:r>
    </w:p>
    <w:p w14:paraId="40BB3E02"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t_fixing=0</w:t>
      </w:r>
    </w:p>
    <w:p w14:paraId="6A469A0E"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t_fixtotal=0</w:t>
      </w:r>
    </w:p>
    <w:p w14:paraId="3191084B" w14:textId="77777777" w:rsidR="007D50D2" w:rsidRPr="008C4326" w:rsidRDefault="007D50D2" w:rsidP="00FC3088">
      <w:pPr>
        <w:ind w:firstLineChars="0" w:firstLine="0"/>
        <w:rPr>
          <w:rFonts w:ascii="宋体" w:eastAsia="宋体" w:hAnsi="宋体"/>
          <w:szCs w:val="24"/>
        </w:rPr>
      </w:pPr>
    </w:p>
    <w:p w14:paraId="23F7ECBB"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while time&lt;10**10:</w:t>
      </w:r>
    </w:p>
    <w:p w14:paraId="79418058"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if state==1:</w:t>
      </w:r>
    </w:p>
    <w:p w14:paraId="60E5BBEF"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if t_fixing&lt;t_fix:</w:t>
      </w:r>
    </w:p>
    <w:p w14:paraId="6867A55A"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fixing+=timestep</w:t>
      </w:r>
    </w:p>
    <w:p w14:paraId="6B3F4C41"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fixtotal+=timestep</w:t>
      </w:r>
    </w:p>
    <w:p w14:paraId="765D3C4A"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else:</w:t>
      </w:r>
    </w:p>
    <w:p w14:paraId="71DEEBA0"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state=0</w:t>
      </w:r>
    </w:p>
    <w:p w14:paraId="10024600"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else:</w:t>
      </w:r>
    </w:p>
    <w:p w14:paraId="42441EA1"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if random.random()&lt;p:</w:t>
      </w:r>
    </w:p>
    <w:p w14:paraId="4A57DBE8"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state=1</w:t>
      </w:r>
    </w:p>
    <w:p w14:paraId="279C2FD2"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fixing=0</w:t>
      </w:r>
    </w:p>
    <w:p w14:paraId="2DE34B47"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fix=random.randint(10*60,20*60)</w:t>
      </w:r>
    </w:p>
    <w:p w14:paraId="03CBC148" w14:textId="77777777" w:rsidR="007D50D2" w:rsidRPr="008C4326" w:rsidRDefault="007D50D2" w:rsidP="00FC3088">
      <w:pPr>
        <w:ind w:firstLineChars="0" w:firstLine="0"/>
        <w:rPr>
          <w:rFonts w:ascii="宋体" w:eastAsia="宋体" w:hAnsi="宋体"/>
          <w:szCs w:val="24"/>
        </w:rPr>
      </w:pPr>
    </w:p>
    <w:p w14:paraId="3AC29C81"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ime+=timestep</w:t>
      </w:r>
    </w:p>
    <w:p w14:paraId="56FAE74A" w14:textId="77777777" w:rsidR="007D50D2" w:rsidRPr="00CE76CC" w:rsidRDefault="007D50D2" w:rsidP="00FC3088">
      <w:pPr>
        <w:ind w:firstLineChars="0" w:firstLine="0"/>
        <w:rPr>
          <w:rFonts w:ascii="宋体" w:eastAsia="宋体" w:hAnsi="宋体"/>
          <w:szCs w:val="24"/>
        </w:rPr>
      </w:pPr>
      <w:r w:rsidRPr="00CE76CC">
        <w:rPr>
          <w:rFonts w:ascii="宋体" w:eastAsia="宋体" w:hAnsi="宋体"/>
          <w:szCs w:val="24"/>
        </w:rPr>
        <w:t xml:space="preserve">    if time%1000==0:</w:t>
      </w:r>
    </w:p>
    <w:p w14:paraId="7287E755" w14:textId="77777777" w:rsidR="007D50D2" w:rsidRDefault="007D50D2" w:rsidP="00FC3088">
      <w:pPr>
        <w:ind w:firstLineChars="0" w:firstLine="0"/>
        <w:rPr>
          <w:rFonts w:ascii="宋体" w:eastAsia="宋体" w:hAnsi="宋体"/>
          <w:szCs w:val="24"/>
        </w:rPr>
      </w:pPr>
      <w:r w:rsidRPr="00CE76CC">
        <w:rPr>
          <w:rFonts w:ascii="宋体" w:eastAsia="宋体" w:hAnsi="宋体"/>
          <w:szCs w:val="24"/>
        </w:rPr>
        <w:t xml:space="preserve">        print(time,t_fixtotal/time)</w:t>
      </w:r>
    </w:p>
    <w:p w14:paraId="62C2A5D5" w14:textId="77777777" w:rsidR="007D50D2" w:rsidRDefault="007D50D2" w:rsidP="00FC3088">
      <w:pPr>
        <w:ind w:firstLineChars="0" w:firstLine="0"/>
        <w:rPr>
          <w:rFonts w:ascii="宋体" w:eastAsia="宋体" w:hAnsi="宋体"/>
          <w:szCs w:val="24"/>
        </w:rPr>
      </w:pPr>
    </w:p>
    <w:p w14:paraId="6060C341" w14:textId="77777777" w:rsidR="007D50D2" w:rsidRPr="00AC06D5" w:rsidRDefault="007D50D2" w:rsidP="00FC3088">
      <w:pPr>
        <w:pStyle w:val="2"/>
      </w:pPr>
      <w:bookmarkStart w:id="5" w:name="_附录6_system_belt.py"/>
      <w:bookmarkEnd w:id="5"/>
      <w:r>
        <w:rPr>
          <w:rFonts w:hint="eastAsia"/>
        </w:rPr>
        <w:t>附录6</w:t>
      </w:r>
      <w:r w:rsidRPr="00AC06D5">
        <w:t xml:space="preserve"> </w:t>
      </w:r>
      <w:r w:rsidRPr="00AC06D5">
        <w:rPr>
          <w:rFonts w:hint="eastAsia"/>
        </w:rPr>
        <w:t>system</w:t>
      </w:r>
      <w:r>
        <w:t>_belt</w:t>
      </w:r>
      <w:r w:rsidRPr="00AC06D5">
        <w:rPr>
          <w:rFonts w:hint="eastAsia"/>
        </w:rPr>
        <w:t>.py</w:t>
      </w:r>
    </w:p>
    <w:p w14:paraId="7B2F7D82" w14:textId="77777777" w:rsidR="001F3A27" w:rsidRDefault="001F3A27" w:rsidP="00FC3088">
      <w:pPr>
        <w:ind w:firstLineChars="0" w:firstLine="0"/>
        <w:rPr>
          <w:rFonts w:ascii="宋体" w:eastAsia="宋体" w:hAnsi="宋体"/>
          <w:szCs w:val="24"/>
        </w:rPr>
      </w:pPr>
      <w:r>
        <w:rPr>
          <w:rFonts w:ascii="宋体" w:eastAsia="宋体" w:hAnsi="宋体" w:hint="eastAsia"/>
          <w:szCs w:val="24"/>
        </w:rPr>
        <w:t>#</w:t>
      </w:r>
      <w:r>
        <w:rPr>
          <w:rFonts w:ascii="宋体" w:eastAsia="宋体" w:hAnsi="宋体"/>
          <w:szCs w:val="24"/>
        </w:rPr>
        <w:t xml:space="preserve"> </w:t>
      </w:r>
      <w:r>
        <w:rPr>
          <w:rFonts w:ascii="宋体" w:eastAsia="宋体" w:hAnsi="宋体" w:hint="eastAsia"/>
          <w:szCs w:val="24"/>
        </w:rPr>
        <w:t>用传送带传送</w:t>
      </w:r>
    </w:p>
    <w:p w14:paraId="67EEEFD1"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import numpy as np</w:t>
      </w:r>
    </w:p>
    <w:p w14:paraId="54730E0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import random</w:t>
      </w:r>
    </w:p>
    <w:p w14:paraId="5CEEDC7E"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import math</w:t>
      </w:r>
    </w:p>
    <w:p w14:paraId="528DAA75" w14:textId="77777777" w:rsidR="007D50D2" w:rsidRPr="00AC06D5" w:rsidRDefault="007D50D2" w:rsidP="00FC3088">
      <w:pPr>
        <w:ind w:firstLineChars="0" w:firstLine="0"/>
        <w:rPr>
          <w:rFonts w:ascii="宋体" w:eastAsia="宋体" w:hAnsi="宋体"/>
          <w:szCs w:val="24"/>
        </w:rPr>
      </w:pPr>
    </w:p>
    <w:p w14:paraId="1FD13ECB"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lastRenderedPageBreak/>
        <w:t># state</w:t>
      </w:r>
    </w:p>
    <w:p w14:paraId="3962C7F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STATE_REST=0</w:t>
      </w:r>
    </w:p>
    <w:p w14:paraId="1D9F1160"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STATE_PROCESS=1</w:t>
      </w:r>
    </w:p>
    <w:p w14:paraId="7A6A48E4"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STATE_LOAD=2</w:t>
      </w:r>
    </w:p>
    <w:p w14:paraId="5A7B5BC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STATE_WASH=3</w:t>
      </w:r>
    </w:p>
    <w:p w14:paraId="497D7C72"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STATE_MOVE=4</w:t>
      </w:r>
    </w:p>
    <w:p w14:paraId="6E1C0B5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STATE_BROKEN=5</w:t>
      </w:r>
    </w:p>
    <w:p w14:paraId="44ECC27B" w14:textId="77777777" w:rsidR="007D50D2" w:rsidRPr="00AC06D5" w:rsidRDefault="007D50D2" w:rsidP="00FC3088">
      <w:pPr>
        <w:ind w:firstLineChars="0" w:firstLine="0"/>
        <w:rPr>
          <w:rFonts w:ascii="宋体" w:eastAsia="宋体" w:hAnsi="宋体"/>
          <w:szCs w:val="24"/>
        </w:rPr>
      </w:pPr>
    </w:p>
    <w:p w14:paraId="49EDBE7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class process_system(object):</w:t>
      </w:r>
    </w:p>
    <w:p w14:paraId="40B12756"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__init__(self,t_move,t_process,tools,n_process,t_load,t_wash,may_broken=False):</w:t>
      </w:r>
    </w:p>
    <w:p w14:paraId="673EDFF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_move=t_move</w:t>
      </w:r>
    </w:p>
    <w:p w14:paraId="7223CD44"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_process=t_process</w:t>
      </w:r>
    </w:p>
    <w:p w14:paraId="62869A2B"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_load=t_load</w:t>
      </w:r>
    </w:p>
    <w:p w14:paraId="60D5562F"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_wash=t_wash</w:t>
      </w:r>
    </w:p>
    <w:p w14:paraId="73583ED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ools=tools</w:t>
      </w:r>
    </w:p>
    <w:p w14:paraId="1B706C72"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n_process=n_process</w:t>
      </w:r>
    </w:p>
    <w:p w14:paraId="42FD01E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may_broken=may_broken</w:t>
      </w:r>
    </w:p>
    <w:p w14:paraId="7F3E75AB"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
    <w:p w14:paraId="1A352C44"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imestep=1</w:t>
      </w:r>
    </w:p>
    <w:p w14:paraId="04EFEC0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_broken_range=[10*60,20*60]</w:t>
      </w:r>
    </w:p>
    <w:p w14:paraId="033E41F4"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p_final=0.01</w:t>
      </w:r>
    </w:p>
    <w:p w14:paraId="0674E1B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p_broken=self.p_final/np.average(self.t_broken_range)*self.timestep</w:t>
      </w:r>
    </w:p>
    <w:p w14:paraId="4D040C8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
    <w:p w14:paraId="2F61D98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n_CNC=8</w:t>
      </w:r>
    </w:p>
    <w:p w14:paraId="57E3AF1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_move_CNC=np.array([[</w:t>
      </w:r>
    </w:p>
    <w:p w14:paraId="54C1006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0]+self.t_move)[abs(i//2-j//2)]</w:t>
      </w:r>
    </w:p>
    <w:p w14:paraId="0B38B98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for j in range(self.n_CNC)] for i in range(self.n_CNC)])</w:t>
      </w:r>
    </w:p>
    <w:p w14:paraId="1A32F2B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
    <w:p w14:paraId="2F957167"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CNC=[machine_CNC(id=i,t_process=self.t_process[i],tool=self.tools[i],system=self,may_broken=self.may_broken) for i in range(self.n_CNC)]</w:t>
      </w:r>
    </w:p>
    <w:p w14:paraId="132C54F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RGV=machine_RGV(t_move_CNC=self.t_move_CNC,t_load=self.t_load,t_wash=t</w:t>
      </w:r>
      <w:r w:rsidRPr="00AC06D5">
        <w:rPr>
          <w:rFonts w:ascii="宋体" w:eastAsia="宋体" w:hAnsi="宋体"/>
          <w:szCs w:val="24"/>
        </w:rPr>
        <w:lastRenderedPageBreak/>
        <w:t>_wash,system=self)</w:t>
      </w:r>
    </w:p>
    <w:p w14:paraId="26C515D9"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n_sample=0</w:t>
      </w:r>
    </w:p>
    <w:p w14:paraId="71E3F88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samples=[]</w:t>
      </w:r>
    </w:p>
    <w:p w14:paraId="51C32771"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uncompleted_samples=[]</w:t>
      </w:r>
    </w:p>
    <w:p w14:paraId="46CCFB62"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self.may_broken:self.brokens=[]</w:t>
      </w:r>
    </w:p>
    <w:p w14:paraId="40D4B691" w14:textId="77777777" w:rsidR="007D50D2" w:rsidRPr="00AC06D5" w:rsidRDefault="007D50D2" w:rsidP="00FC3088">
      <w:pPr>
        <w:ind w:firstLineChars="0" w:firstLine="0"/>
        <w:rPr>
          <w:rFonts w:ascii="宋体" w:eastAsia="宋体" w:hAnsi="宋体"/>
          <w:szCs w:val="24"/>
        </w:rPr>
      </w:pPr>
    </w:p>
    <w:p w14:paraId="3B6CBBF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run(self,t_run):</w:t>
      </w:r>
    </w:p>
    <w:p w14:paraId="55737354"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state=STATE_PROCESS</w:t>
      </w:r>
    </w:p>
    <w:p w14:paraId="491C48B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for self.time in range(0,t_run,self.timestep):</w:t>
      </w:r>
    </w:p>
    <w:p w14:paraId="5D1F51B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 Last</w:t>
      </w:r>
    </w:p>
    <w:p w14:paraId="158F28F6"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for CNC in self.CNC:</w:t>
      </w:r>
    </w:p>
    <w:p w14:paraId="3023176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CNC.before(self.timestep)</w:t>
      </w:r>
    </w:p>
    <w:p w14:paraId="4D464A99"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RGV.before(self.timestep)</w:t>
      </w:r>
    </w:p>
    <w:p w14:paraId="1CA8AA8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for CNC in self.CNC:</w:t>
      </w:r>
    </w:p>
    <w:p w14:paraId="0DA383F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CNC.last(self.timestep)</w:t>
      </w:r>
    </w:p>
    <w:p w14:paraId="550A830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RGV.last(self.timestep)</w:t>
      </w:r>
    </w:p>
    <w:p w14:paraId="0F519DC1"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self.RGV.sample is not None:</w:t>
      </w:r>
    </w:p>
    <w:p w14:paraId="491DB26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self.RGV.sample.processstep+1&gt;=self.n_process:</w:t>
      </w:r>
    </w:p>
    <w:p w14:paraId="13520997"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samples.append(self.RGV.sample)</w:t>
      </w:r>
    </w:p>
    <w:p w14:paraId="4D46961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
    <w:p w14:paraId="27F9891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determine(self,requirements):</w:t>
      </w:r>
    </w:p>
    <w:p w14:paraId="2B0DE851"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 Here is what we need to discuss</w:t>
      </w:r>
    </w:p>
    <w:p w14:paraId="4F96298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move_time=[(0 if self.CNC[requirement].t_statetotal-self.CNC[requirement].t_state&lt;=self.t_move_CNC[self.RGV.position][requirement] else self.CNC[requirement].t_statetotal-self.CNC[requirement].t_state-self.t_move_CNC[self.RGV.position][requirement])+ self.t_move_CNC[self.RGV.position][requirement]+self.t_load[requirement]+self.t_wash for requirement in requirements]</w:t>
      </w:r>
    </w:p>
    <w:p w14:paraId="4EC4833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best=requirements[np.where(move_time==np.min(move_time))[0][0]]</w:t>
      </w:r>
    </w:p>
    <w:p w14:paraId="63EB17B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return best</w:t>
      </w:r>
    </w:p>
    <w:p w14:paraId="4CF9CAE7"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
    <w:p w14:paraId="25E9F0B0"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class machine(object):  </w:t>
      </w:r>
    </w:p>
    <w:p w14:paraId="1AC35194"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last(self,timestep):</w:t>
      </w:r>
    </w:p>
    <w:p w14:paraId="521D52B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not self.state==STATE_REST:</w:t>
      </w:r>
    </w:p>
    <w:p w14:paraId="49FBEA6F"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_state+=timestep</w:t>
      </w:r>
    </w:p>
    <w:p w14:paraId="605D92FE"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
    <w:p w14:paraId="00DCFEFB"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lastRenderedPageBreak/>
        <w:t>class machine_CNC(machine):</w:t>
      </w:r>
    </w:p>
    <w:p w14:paraId="392E9B7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__init__(self,id,t_process,tool,system,may_broken=False):</w:t>
      </w:r>
    </w:p>
    <w:p w14:paraId="4C0E9AC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_process=t_process</w:t>
      </w:r>
    </w:p>
    <w:p w14:paraId="6755210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system=system</w:t>
      </w:r>
    </w:p>
    <w:p w14:paraId="47E10E17"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ool=tool</w:t>
      </w:r>
    </w:p>
    <w:p w14:paraId="1FE66E8F"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may_broken=may_broken</w:t>
      </w:r>
    </w:p>
    <w:p w14:paraId="662C347F"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id=id</w:t>
      </w:r>
    </w:p>
    <w:p w14:paraId="48E6D017" w14:textId="77777777" w:rsidR="007D50D2" w:rsidRPr="00AC06D5" w:rsidRDefault="007D50D2" w:rsidP="00FC3088">
      <w:pPr>
        <w:ind w:firstLineChars="0" w:firstLine="0"/>
        <w:rPr>
          <w:rFonts w:ascii="宋体" w:eastAsia="宋体" w:hAnsi="宋体"/>
          <w:szCs w:val="24"/>
        </w:rPr>
      </w:pPr>
    </w:p>
    <w:p w14:paraId="59C9E80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state=STATE_REST</w:t>
      </w:r>
    </w:p>
    <w:p w14:paraId="31D76767"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_state=0</w:t>
      </w:r>
    </w:p>
    <w:p w14:paraId="2FA6B4D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_statetotal=0</w:t>
      </w:r>
    </w:p>
    <w:p w14:paraId="2975189E"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sample=None</w:t>
      </w:r>
    </w:p>
    <w:p w14:paraId="0C3E1DD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determine=None</w:t>
      </w:r>
    </w:p>
    <w:p w14:paraId="460AD283" w14:textId="77777777" w:rsidR="007D50D2" w:rsidRPr="00AC06D5" w:rsidRDefault="007D50D2" w:rsidP="00FC3088">
      <w:pPr>
        <w:ind w:firstLineChars="0" w:firstLine="0"/>
        <w:rPr>
          <w:rFonts w:ascii="宋体" w:eastAsia="宋体" w:hAnsi="宋体"/>
          <w:szCs w:val="24"/>
        </w:rPr>
      </w:pPr>
    </w:p>
    <w:p w14:paraId="283AC189"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before(self,timestep):</w:t>
      </w:r>
    </w:p>
    <w:p w14:paraId="711F655B"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before</w:t>
      </w:r>
    </w:p>
    <w:p w14:paraId="5C8043E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checkbroken()</w:t>
      </w:r>
    </w:p>
    <w:p w14:paraId="3FBABC4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not self.state==STATE_REST:</w:t>
      </w:r>
    </w:p>
    <w:p w14:paraId="79D5E02F"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self.t_state&gt;=self.t_statetotal:</w:t>
      </w:r>
    </w:p>
    <w:p w14:paraId="1D065699"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state=STATE_REST</w:t>
      </w:r>
    </w:p>
    <w:p w14:paraId="1734F83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_state=0</w:t>
      </w:r>
    </w:p>
    <w:p w14:paraId="6623E8A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_statetotal=0</w:t>
      </w:r>
    </w:p>
    <w:p w14:paraId="0AA1BDEB"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
    <w:p w14:paraId="79FF930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checkbroken(self):</w:t>
      </w:r>
    </w:p>
    <w:p w14:paraId="5CB81EE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self.may_broken and self.state==STATE_PROCESS:</w:t>
      </w:r>
    </w:p>
    <w:p w14:paraId="1E874A8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random.random()&lt;self.system.p_broken:</w:t>
      </w:r>
    </w:p>
    <w:p w14:paraId="4743147B"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 broken</w:t>
      </w:r>
    </w:p>
    <w:p w14:paraId="73757AB0"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broken=Broken(sampleid=self.sample.id,CNCid=self.id)</w:t>
      </w:r>
    </w:p>
    <w:p w14:paraId="7CF0A121"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sample=None</w:t>
      </w:r>
    </w:p>
    <w:p w14:paraId="36625E1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state=STATE_BROKEN</w:t>
      </w:r>
    </w:p>
    <w:p w14:paraId="76C11A0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_state=0</w:t>
      </w:r>
    </w:p>
    <w:p w14:paraId="6910982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_statetotal=random.randint(self.system.t_broken_range[0],self.system.t_broken_range[1])</w:t>
      </w:r>
    </w:p>
    <w:p w14:paraId="3CA9AB5E"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broken.starttime=self.system.time</w:t>
      </w:r>
    </w:p>
    <w:p w14:paraId="54200C84"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broken.endtime=self.system.time+self.t_statetotal</w:t>
      </w:r>
    </w:p>
    <w:p w14:paraId="6C8CF5D9"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lastRenderedPageBreak/>
        <w:t xml:space="preserve">                self.system.brokens.append(broken)</w:t>
      </w:r>
    </w:p>
    <w:p w14:paraId="76C07420"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
    <w:p w14:paraId="5033D7D9"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class machine_RGV(machine):</w:t>
      </w:r>
    </w:p>
    <w:p w14:paraId="6FEC932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__init__(self,t_move_CNC,t_load,t_wash,system):</w:t>
      </w:r>
    </w:p>
    <w:p w14:paraId="61D5E12F"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_move_CNC=t_move_CNC</w:t>
      </w:r>
    </w:p>
    <w:p w14:paraId="652CB3E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_load=t_load</w:t>
      </w:r>
    </w:p>
    <w:p w14:paraId="7EFE40A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_wash=t_wash</w:t>
      </w:r>
    </w:p>
    <w:p w14:paraId="7B02B55B"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system=system</w:t>
      </w:r>
    </w:p>
    <w:p w14:paraId="31F465E9"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
    <w:p w14:paraId="07F66D3F"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state=STATE_REST</w:t>
      </w:r>
    </w:p>
    <w:p w14:paraId="13C9B5F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_state=0</w:t>
      </w:r>
    </w:p>
    <w:p w14:paraId="3C55D74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_statetotal=0</w:t>
      </w:r>
    </w:p>
    <w:p w14:paraId="442FF0B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sample=None</w:t>
      </w:r>
    </w:p>
    <w:p w14:paraId="7E329257"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unload_sample=None</w:t>
      </w:r>
    </w:p>
    <w:p w14:paraId="75250917"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load_sample=None</w:t>
      </w:r>
    </w:p>
    <w:p w14:paraId="28DAB05E"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position=1</w:t>
      </w:r>
    </w:p>
    <w:p w14:paraId="68ACC71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determine=None</w:t>
      </w:r>
    </w:p>
    <w:p w14:paraId="475F6985" w14:textId="77777777" w:rsidR="007D50D2" w:rsidRPr="00AC06D5" w:rsidRDefault="007D50D2" w:rsidP="00FC3088">
      <w:pPr>
        <w:ind w:firstLineChars="0" w:firstLine="0"/>
        <w:rPr>
          <w:rFonts w:ascii="宋体" w:eastAsia="宋体" w:hAnsi="宋体"/>
          <w:szCs w:val="24"/>
        </w:rPr>
      </w:pPr>
    </w:p>
    <w:p w14:paraId="325FDFD2"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before(self,timestep):</w:t>
      </w:r>
    </w:p>
    <w:p w14:paraId="231A403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not self.state==STATE_REST:</w:t>
      </w:r>
    </w:p>
    <w:p w14:paraId="411EA8BE"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self.t_state&gt;=self.t_statetotal:</w:t>
      </w:r>
    </w:p>
    <w:p w14:paraId="503C594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_statetotal=0</w:t>
      </w:r>
    </w:p>
    <w:p w14:paraId="363A44A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_state=0</w:t>
      </w:r>
    </w:p>
    <w:p w14:paraId="74695DB0"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odo()</w:t>
      </w:r>
    </w:p>
    <w:p w14:paraId="093C15A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else:</w:t>
      </w:r>
    </w:p>
    <w:p w14:paraId="6117BD7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odo()</w:t>
      </w:r>
    </w:p>
    <w:p w14:paraId="66CBC270"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
    <w:p w14:paraId="31EF1E7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todetermine(self):</w:t>
      </w:r>
    </w:p>
    <w:p w14:paraId="3D70F55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self.determine is None:</w:t>
      </w:r>
    </w:p>
    <w:p w14:paraId="31815F07"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 Determine what to do</w:t>
      </w:r>
    </w:p>
    <w:p w14:paraId="4B276782"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requirements=[i for i in range(len(self.system.CNC))</w:t>
      </w:r>
    </w:p>
    <w:p w14:paraId="41BAC982"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self.system.CNC[i].tool==0 or len(self.system.uncompleted_samples)&gt;0) ]</w:t>
      </w:r>
    </w:p>
    <w:p w14:paraId="35D14D8E" w14:textId="77777777" w:rsidR="007D50D2" w:rsidRPr="00AC06D5" w:rsidRDefault="007D50D2" w:rsidP="00FC3088">
      <w:pPr>
        <w:ind w:firstLineChars="0" w:firstLine="0"/>
        <w:rPr>
          <w:rFonts w:ascii="宋体" w:eastAsia="宋体" w:hAnsi="宋体"/>
          <w:szCs w:val="24"/>
        </w:rPr>
      </w:pPr>
    </w:p>
    <w:p w14:paraId="39990572"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requirements:</w:t>
      </w:r>
    </w:p>
    <w:p w14:paraId="3E72BD7B"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determine=self.system.determine(requirements)</w:t>
      </w:r>
    </w:p>
    <w:p w14:paraId="52DBF412"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lastRenderedPageBreak/>
        <w:t xml:space="preserve">            </w:t>
      </w:r>
    </w:p>
    <w:p w14:paraId="5B2F2EF4"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todo(self):</w:t>
      </w:r>
    </w:p>
    <w:p w14:paraId="3C292D5E"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Before a timestep starts</w:t>
      </w:r>
    </w:p>
    <w:p w14:paraId="12BE4A1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odetermine()</w:t>
      </w:r>
    </w:p>
    <w:p w14:paraId="292E01A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self.determine is not None:</w:t>
      </w:r>
    </w:p>
    <w:p w14:paraId="6501D8E0"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self.state==STATE_REST:</w:t>
      </w:r>
    </w:p>
    <w:p w14:paraId="12EA0396"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 move</w:t>
      </w:r>
    </w:p>
    <w:p w14:paraId="36984EC9"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self.t_move_CNC[self.position][self.determine]&gt;0:</w:t>
      </w:r>
    </w:p>
    <w:p w14:paraId="0C133ED4"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move(self.determine)</w:t>
      </w:r>
    </w:p>
    <w:p w14:paraId="595DFB4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else:</w:t>
      </w:r>
    </w:p>
    <w:p w14:paraId="057D5F0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position=self.determine</w:t>
      </w:r>
    </w:p>
    <w:p w14:paraId="35B29A82"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self.system.CNC[self.determine].state==STATE_REST:</w:t>
      </w:r>
    </w:p>
    <w:p w14:paraId="1FDE2B5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load(self.determine)</w:t>
      </w:r>
    </w:p>
    <w:p w14:paraId="293198B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else:</w:t>
      </w:r>
    </w:p>
    <w:p w14:paraId="6EBBDAA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state=STATE_REST</w:t>
      </w:r>
    </w:p>
    <w:p w14:paraId="37C0FBE9"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determine=None</w:t>
      </w:r>
    </w:p>
    <w:p w14:paraId="018CE434"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elif self.state==STATE_MOVE:</w:t>
      </w:r>
    </w:p>
    <w:p w14:paraId="151B481B"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position=self.determine</w:t>
      </w:r>
    </w:p>
    <w:p w14:paraId="52A9E38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self.system.CNC[self.determine].state==STATE_REST:</w:t>
      </w:r>
    </w:p>
    <w:p w14:paraId="5A8AFF2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load(self.determine)</w:t>
      </w:r>
    </w:p>
    <w:p w14:paraId="216B97C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else:</w:t>
      </w:r>
    </w:p>
    <w:p w14:paraId="37AA2C2B"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done()</w:t>
      </w:r>
    </w:p>
    <w:p w14:paraId="166D5207"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elif self.state==STATE_LOAD:</w:t>
      </w:r>
    </w:p>
    <w:p w14:paraId="7AF0994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load_complete(self.determine)</w:t>
      </w:r>
    </w:p>
    <w:p w14:paraId="7B36191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elif self.state==STATE_WASH:</w:t>
      </w:r>
    </w:p>
    <w:p w14:paraId="656DFDA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done()</w:t>
      </w:r>
    </w:p>
    <w:p w14:paraId="47A87EE1"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
    <w:p w14:paraId="261852B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done(self):</w:t>
      </w:r>
    </w:p>
    <w:p w14:paraId="0E29C2D9"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state=STATE_REST</w:t>
      </w:r>
    </w:p>
    <w:p w14:paraId="7324B12E"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determine=None</w:t>
      </w:r>
    </w:p>
    <w:p w14:paraId="61AE344F"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odo() # do the next thing</w:t>
      </w:r>
    </w:p>
    <w:p w14:paraId="7319AB9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
    <w:p w14:paraId="3AD99BF9"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move(self,move_to):</w:t>
      </w:r>
    </w:p>
    <w:p w14:paraId="494175B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state=STATE_MOVE</w:t>
      </w:r>
    </w:p>
    <w:p w14:paraId="6F4D307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_statetotal=self.t_move_CNC[self.position][move_to]</w:t>
      </w:r>
    </w:p>
    <w:p w14:paraId="7F4A0ACA" w14:textId="77777777" w:rsidR="007D50D2" w:rsidRPr="00AC06D5" w:rsidRDefault="007D50D2" w:rsidP="00FC3088">
      <w:pPr>
        <w:ind w:firstLineChars="0" w:firstLine="0"/>
        <w:rPr>
          <w:rFonts w:ascii="宋体" w:eastAsia="宋体" w:hAnsi="宋体"/>
          <w:szCs w:val="24"/>
        </w:rPr>
      </w:pPr>
    </w:p>
    <w:p w14:paraId="568CF06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lastRenderedPageBreak/>
        <w:t xml:space="preserve">    def load(self,id):</w:t>
      </w:r>
    </w:p>
    <w:p w14:paraId="77F067F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state=STATE_LOAD</w:t>
      </w:r>
    </w:p>
    <w:p w14:paraId="5CD1CE9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_statetotal=self.t_load[id]</w:t>
      </w:r>
    </w:p>
    <w:p w14:paraId="77F0535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self.system.CNC[id].sample is not None:</w:t>
      </w:r>
    </w:p>
    <w:p w14:paraId="59BA4FE7"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 unload</w:t>
      </w:r>
    </w:p>
    <w:p w14:paraId="5B983159"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unload_sample=self.system.CNC[id].sample</w:t>
      </w:r>
    </w:p>
    <w:p w14:paraId="78AA1AC4"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unload_sample.endtime.append(self.system.time)</w:t>
      </w:r>
    </w:p>
    <w:p w14:paraId="30D1BF9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system.CNC[id].sample=None</w:t>
      </w:r>
    </w:p>
    <w:p w14:paraId="79AF334E"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self.system.state==STATE_PROCESS:</w:t>
      </w:r>
    </w:p>
    <w:p w14:paraId="51502D6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self.system.CNC[id].tool==0:</w:t>
      </w:r>
    </w:p>
    <w:p w14:paraId="0BEB6C44"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 new sample</w:t>
      </w:r>
    </w:p>
    <w:p w14:paraId="61A532F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load_sample=Sample(id=self.system.n_sample)</w:t>
      </w:r>
    </w:p>
    <w:p w14:paraId="19A1D5E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system.n_sample+=1</w:t>
      </w:r>
    </w:p>
    <w:p w14:paraId="7098998B"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else:</w:t>
      </w:r>
    </w:p>
    <w:p w14:paraId="29476F6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 load from uncompleted samples</w:t>
      </w:r>
    </w:p>
    <w:p w14:paraId="34893FF2"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load_sample=self.system.uncompleted_samples[0]</w:t>
      </w:r>
    </w:p>
    <w:p w14:paraId="106700FB"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l self.system.uncompleted_samples[0]</w:t>
      </w:r>
    </w:p>
    <w:p w14:paraId="5A9D5D6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load_sample.starttime.append(self.system.time)</w:t>
      </w:r>
    </w:p>
    <w:p w14:paraId="6214DF14"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
    <w:p w14:paraId="55BEF7F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load_complete(self,id):</w:t>
      </w:r>
    </w:p>
    <w:p w14:paraId="1A3C1960"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 load sample</w:t>
      </w:r>
    </w:p>
    <w:p w14:paraId="0EA62C67"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self.load_sample is not None:</w:t>
      </w:r>
    </w:p>
    <w:p w14:paraId="18022B8F"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system.CNC[id].sample=self.load_sample</w:t>
      </w:r>
    </w:p>
    <w:p w14:paraId="264DD302"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load_sample=None</w:t>
      </w:r>
    </w:p>
    <w:p w14:paraId="12A4C73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system.CNC[id].state=STATE_PROCESS</w:t>
      </w:r>
    </w:p>
    <w:p w14:paraId="567AB057"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system.CNC[id].t_statetotal=self.system.CNC[id].t_process</w:t>
      </w:r>
    </w:p>
    <w:p w14:paraId="3BCBD804"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system.CNC[id].sample.CNCid.append(id)</w:t>
      </w:r>
    </w:p>
    <w:p w14:paraId="162AE63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 wash sample</w:t>
      </w:r>
    </w:p>
    <w:p w14:paraId="06CDF6B7"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self.unload_sample is not None:</w:t>
      </w:r>
    </w:p>
    <w:p w14:paraId="267E893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self.sample is not None:</w:t>
      </w:r>
    </w:p>
    <w:p w14:paraId="5F621E46"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 complete</w:t>
      </w:r>
    </w:p>
    <w:p w14:paraId="52305ED6"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sample.processstep+=1</w:t>
      </w:r>
    </w:p>
    <w:p w14:paraId="24B317C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self.sample.processstep&gt;=self.system.n_process:</w:t>
      </w:r>
    </w:p>
    <w:p w14:paraId="05A4E812"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 completed sample</w:t>
      </w:r>
    </w:p>
    <w:p w14:paraId="2267B0C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system.samples.append(self.sample)</w:t>
      </w:r>
    </w:p>
    <w:p w14:paraId="7EF5FC56"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else:</w:t>
      </w:r>
    </w:p>
    <w:p w14:paraId="3DDE6FF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lastRenderedPageBreak/>
        <w:t xml:space="preserve">                    # uncompleted sample</w:t>
      </w:r>
    </w:p>
    <w:p w14:paraId="197A595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system.uncompleted_samples.append(self.sample)</w:t>
      </w:r>
    </w:p>
    <w:p w14:paraId="05C1DC5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sample=None</w:t>
      </w:r>
    </w:p>
    <w:p w14:paraId="792F7E06"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
    <w:p w14:paraId="2E02ACC2"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sample=self.unload_sample</w:t>
      </w:r>
    </w:p>
    <w:p w14:paraId="37AA5CA1"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unload_sample=None</w:t>
      </w:r>
    </w:p>
    <w:p w14:paraId="1DB05146"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state=STATE_WASH</w:t>
      </w:r>
    </w:p>
    <w:p w14:paraId="102ABA8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_statetotal=self.t_wash</w:t>
      </w:r>
    </w:p>
    <w:p w14:paraId="5242AD8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else:</w:t>
      </w:r>
    </w:p>
    <w:p w14:paraId="6308D24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done()</w:t>
      </w:r>
    </w:p>
    <w:p w14:paraId="64773E96" w14:textId="77777777" w:rsidR="007D50D2" w:rsidRPr="00AC06D5" w:rsidRDefault="007D50D2" w:rsidP="00FC3088">
      <w:pPr>
        <w:ind w:firstLineChars="0" w:firstLine="0"/>
        <w:rPr>
          <w:rFonts w:ascii="宋体" w:eastAsia="宋体" w:hAnsi="宋体"/>
          <w:szCs w:val="24"/>
        </w:rPr>
      </w:pPr>
    </w:p>
    <w:p w14:paraId="4DA8F00F"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class Sample(object):</w:t>
      </w:r>
    </w:p>
    <w:p w14:paraId="650E5B0B"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__init__(self,id):</w:t>
      </w:r>
    </w:p>
    <w:p w14:paraId="72C7AEE7"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id=id</w:t>
      </w:r>
    </w:p>
    <w:p w14:paraId="718DC20F"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processstep=0</w:t>
      </w:r>
    </w:p>
    <w:p w14:paraId="665ABA40"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CNCid=[]</w:t>
      </w:r>
    </w:p>
    <w:p w14:paraId="41A80C61"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starttime=[]</w:t>
      </w:r>
    </w:p>
    <w:p w14:paraId="66EFCAF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endtime=[]</w:t>
      </w:r>
    </w:p>
    <w:p w14:paraId="184B3F61"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
    <w:p w14:paraId="19CB1C32"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class Broken(object):</w:t>
      </w:r>
    </w:p>
    <w:p w14:paraId="2005673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__init__(self,sampleid,CNCid):</w:t>
      </w:r>
    </w:p>
    <w:p w14:paraId="0A561DB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sampleid=sampleid</w:t>
      </w:r>
    </w:p>
    <w:p w14:paraId="24BE18A5" w14:textId="77777777" w:rsidR="007D50D2" w:rsidRDefault="007D50D2" w:rsidP="00FC3088">
      <w:pPr>
        <w:ind w:firstLineChars="0" w:firstLine="0"/>
        <w:rPr>
          <w:rFonts w:ascii="宋体" w:eastAsia="宋体" w:hAnsi="宋体"/>
          <w:szCs w:val="24"/>
        </w:rPr>
      </w:pPr>
      <w:r w:rsidRPr="00AC06D5">
        <w:rPr>
          <w:rFonts w:ascii="宋体" w:eastAsia="宋体" w:hAnsi="宋体"/>
          <w:szCs w:val="24"/>
        </w:rPr>
        <w:t xml:space="preserve">        self.CNCid=CNCid</w:t>
      </w:r>
    </w:p>
    <w:p w14:paraId="2BC449C2" w14:textId="77777777" w:rsidR="007D50D2" w:rsidRDefault="007D50D2" w:rsidP="00FC3088">
      <w:pPr>
        <w:ind w:firstLineChars="0" w:firstLine="0"/>
        <w:rPr>
          <w:rFonts w:ascii="宋体" w:eastAsia="宋体" w:hAnsi="宋体"/>
          <w:szCs w:val="24"/>
        </w:rPr>
      </w:pPr>
    </w:p>
    <w:p w14:paraId="244E6CD2" w14:textId="77777777" w:rsidR="00FC3088" w:rsidRPr="002045C9" w:rsidRDefault="00FC3088" w:rsidP="00FC3088">
      <w:pPr>
        <w:pStyle w:val="2"/>
      </w:pPr>
      <w:bookmarkStart w:id="6" w:name="_附录7_gantt.py"/>
      <w:bookmarkEnd w:id="6"/>
      <w:r>
        <w:rPr>
          <w:rFonts w:hint="eastAsia"/>
        </w:rPr>
        <w:t>附录7</w:t>
      </w:r>
      <w:r>
        <w:t xml:space="preserve"> </w:t>
      </w:r>
      <w:r>
        <w:rPr>
          <w:rFonts w:hint="eastAsia"/>
        </w:rPr>
        <w:t>gantt</w:t>
      </w:r>
      <w:r>
        <w:t>.py</w:t>
      </w:r>
    </w:p>
    <w:p w14:paraId="6FB189DB"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import matplotlib.pyplot as plt</w:t>
      </w:r>
    </w:p>
    <w:p w14:paraId="09028109"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import numpy as np</w:t>
      </w:r>
    </w:p>
    <w:p w14:paraId="401CEE17" w14:textId="77777777" w:rsidR="00FC3088" w:rsidRPr="00FC3088" w:rsidRDefault="00FC3088" w:rsidP="00FC3088">
      <w:pPr>
        <w:widowControl/>
        <w:spacing w:line="240" w:lineRule="auto"/>
        <w:ind w:firstLineChars="0" w:firstLine="0"/>
        <w:jc w:val="left"/>
        <w:rPr>
          <w:rFonts w:ascii="宋体" w:eastAsia="宋体" w:hAnsi="宋体"/>
        </w:rPr>
      </w:pPr>
    </w:p>
    <w:p w14:paraId="30E6CE8F"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height=16</w:t>
      </w:r>
    </w:p>
    <w:p w14:paraId="218F1480"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interval=4</w:t>
      </w:r>
    </w:p>
    <w:p w14:paraId="09123018"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colors = ("turquoise","crimson","black","red","yellow","green","brown","blue")</w:t>
      </w:r>
    </w:p>
    <w:p w14:paraId="19CBC809" w14:textId="77777777" w:rsidR="00FC3088" w:rsidRPr="00FC3088" w:rsidRDefault="00FC3088" w:rsidP="00FC3088">
      <w:pPr>
        <w:widowControl/>
        <w:spacing w:line="240" w:lineRule="auto"/>
        <w:ind w:firstLineChars="0" w:firstLine="0"/>
        <w:jc w:val="left"/>
        <w:rPr>
          <w:rFonts w:ascii="宋体" w:eastAsia="宋体" w:hAnsi="宋体"/>
        </w:rPr>
      </w:pPr>
    </w:p>
    <w:p w14:paraId="39C5C767"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for table,n_process in zip(["case1group1","case1group2","case1group3","case2group1","case2group2","case2group3","case3result1group1","case3result1group2","case3result1group3</w:t>
      </w:r>
      <w:r w:rsidRPr="00FC3088">
        <w:rPr>
          <w:rFonts w:ascii="宋体" w:eastAsia="宋体" w:hAnsi="宋体"/>
        </w:rPr>
        <w:lastRenderedPageBreak/>
        <w:t>","case3result2group1","case3result2group2","case3result2group3"],([1]*3+[2]*3)*2):</w:t>
      </w:r>
    </w:p>
    <w:p w14:paraId="737F94DB"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df=np.loadtxt(table+".txt")</w:t>
      </w:r>
    </w:p>
    <w:p w14:paraId="007E789E"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df=df[np.where(df[:,3]&lt;3600*8)]</w:t>
      </w:r>
    </w:p>
    <w:p w14:paraId="0EE5FDF9"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w:t>
      </w:r>
    </w:p>
    <w:p w14:paraId="284CF241"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fig,ax=plt.subplots(figsize=(6,3))</w:t>
      </w:r>
    </w:p>
    <w:p w14:paraId="2AF680D1"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labels=[]</w:t>
      </w:r>
    </w:p>
    <w:p w14:paraId="4DB8A1E9"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count=0;</w:t>
      </w:r>
    </w:p>
    <w:p w14:paraId="3F2850E2"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for i,machine in enumerate(range(8)):</w:t>
      </w:r>
    </w:p>
    <w:p w14:paraId="08B3B92F"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labels.append(str(i+1))</w:t>
      </w:r>
    </w:p>
    <w:p w14:paraId="71D3F3B2"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data=str(i+1)</w:t>
      </w:r>
    </w:p>
    <w:p w14:paraId="6B38F9A2"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rows=df[np.where(df[:,1]==i+1)]</w:t>
      </w:r>
    </w:p>
    <w:p w14:paraId="03CDB35E"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for row in rows:        </w:t>
      </w:r>
    </w:p>
    <w:p w14:paraId="0566C5D7"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ax.broken_barh([(row[2],row[3]-row[2])], ((height+interval)*i+interval,height), facecolors=colors[i])</w:t>
      </w:r>
    </w:p>
    <w:p w14:paraId="52C06E6B"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plt.text(row[2], (height+interval)*(i+1),int(row[0]),fontsize=2)  </w:t>
      </w:r>
    </w:p>
    <w:p w14:paraId="3B58EA3E"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if(row[3]&gt;count):</w:t>
      </w:r>
    </w:p>
    <w:p w14:paraId="5D1F3186"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count=row[3]</w:t>
      </w:r>
    </w:p>
    <w:p w14:paraId="10BBDC31"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if n_process==2:</w:t>
      </w:r>
    </w:p>
    <w:p w14:paraId="11FAF69B"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for i,machine in enumerate(range(8)):</w:t>
      </w:r>
    </w:p>
    <w:p w14:paraId="63D351A0"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data=str(i+1)</w:t>
      </w:r>
    </w:p>
    <w:p w14:paraId="3CEF659B"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rows=df[np.where(df[:,4]==i+1)]</w:t>
      </w:r>
    </w:p>
    <w:p w14:paraId="4719B629"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for row in rows:        </w:t>
      </w:r>
    </w:p>
    <w:p w14:paraId="406E2E58"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ax.broken_barh([(row[5],row[6]-row[5])], ((height+interval)*i+interval,height), facecolors=colors[i])</w:t>
      </w:r>
    </w:p>
    <w:p w14:paraId="5DF4AB93"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plt.text(row[5], (height+interval)*(i+1),int(row[0]),fontsize=2)  </w:t>
      </w:r>
    </w:p>
    <w:p w14:paraId="0E671CCB"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if(row[6]&gt;count):</w:t>
      </w:r>
    </w:p>
    <w:p w14:paraId="24C84AED"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count=row[6]</w:t>
      </w:r>
    </w:p>
    <w:p w14:paraId="32EF1BE6"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ax.set_ylim(0, (height+interval)*len(labels)+interval)</w:t>
      </w:r>
    </w:p>
    <w:p w14:paraId="1A0E0A11"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ax.set_xlim(0, count+2)</w:t>
      </w:r>
    </w:p>
    <w:p w14:paraId="27A4FAE7"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ax.set_yticks(range(interval+height//2,(height+interval)*len(labels),(height+interval)))</w:t>
      </w:r>
    </w:p>
    <w:p w14:paraId="7F3A49C1"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ax.set_yticklabels(labels)</w:t>
      </w:r>
    </w:p>
    <w:p w14:paraId="7A2C6925"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ax.xaxis.grid(True)</w:t>
      </w:r>
    </w:p>
    <w:p w14:paraId="14CAB059"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plt.savefig(table+'.png',dpi=800)</w:t>
      </w:r>
    </w:p>
    <w:p w14:paraId="3EDBFC35" w14:textId="77777777" w:rsidR="007D50D2"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plt.clf()</w:t>
      </w:r>
    </w:p>
    <w:p w14:paraId="186747BC" w14:textId="77777777" w:rsidR="007D50D2" w:rsidRPr="008A0FDF" w:rsidRDefault="007D50D2" w:rsidP="00FC3088">
      <w:pPr>
        <w:ind w:firstLineChars="0" w:firstLine="0"/>
      </w:pPr>
    </w:p>
    <w:sectPr w:rsidR="007D50D2" w:rsidRPr="008A0FDF" w:rsidSect="005F21FB">
      <w:headerReference w:type="even" r:id="rId22"/>
      <w:headerReference w:type="default" r:id="rId23"/>
      <w:footerReference w:type="even" r:id="rId24"/>
      <w:footerReference w:type="default" r:id="rId25"/>
      <w:headerReference w:type="first" r:id="rId26"/>
      <w:footerReference w:type="first" r:id="rId27"/>
      <w:pgSz w:w="11906" w:h="16838"/>
      <w:pgMar w:top="1418" w:right="1418" w:bottom="1418" w:left="141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2EA931" w14:textId="77777777" w:rsidR="003E66FB" w:rsidRDefault="003E66FB" w:rsidP="006E1A21">
      <w:pPr>
        <w:ind w:firstLine="480"/>
      </w:pPr>
      <w:r>
        <w:separator/>
      </w:r>
    </w:p>
  </w:endnote>
  <w:endnote w:type="continuationSeparator" w:id="0">
    <w:p w14:paraId="27312BD8" w14:textId="77777777" w:rsidR="003E66FB" w:rsidRDefault="003E66FB" w:rsidP="006E1A21">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Arial Unicode MS">
    <w:altName w:val="Malgun Gothic Semilight"/>
    <w:panose1 w:val="020B0604020202020204"/>
    <w:charset w:val="86"/>
    <w:family w:val="swiss"/>
    <w:pitch w:val="variable"/>
    <w:sig w:usb0="F7FFAFFF" w:usb1="E9DFFFFF" w:usb2="0000003F" w:usb3="00000000" w:csb0="003F01FF" w:csb1="00000000"/>
  </w:font>
  <w:font w:name="微软雅黑">
    <w:panose1 w:val="020B0502040204020203"/>
    <w:charset w:val="86"/>
    <w:family w:val="swiss"/>
    <w:pitch w:val="variable"/>
    <w:sig w:usb0="80000287" w:usb1="2ACF3C50" w:usb2="00000016" w:usb3="00000000" w:csb0="0004001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5B4A7D" w14:textId="77777777" w:rsidR="00E508BA" w:rsidRDefault="00E508BA">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5853702"/>
      <w:docPartObj>
        <w:docPartGallery w:val="Page Numbers (Bottom of Page)"/>
        <w:docPartUnique/>
      </w:docPartObj>
    </w:sdtPr>
    <w:sdtEndPr>
      <w:rPr>
        <w:sz w:val="24"/>
      </w:rPr>
    </w:sdtEndPr>
    <w:sdtContent>
      <w:p w14:paraId="26900C60" w14:textId="4EC7ABE6" w:rsidR="00E508BA" w:rsidRPr="000E2C3E" w:rsidRDefault="00E508BA" w:rsidP="000E2C3E">
        <w:pPr>
          <w:pStyle w:val="a5"/>
          <w:ind w:firstLine="360"/>
          <w:jc w:val="center"/>
        </w:pPr>
        <w:r w:rsidRPr="000E2C3E">
          <w:fldChar w:fldCharType="begin"/>
        </w:r>
        <w:r w:rsidRPr="000E2C3E">
          <w:instrText>PAGE   \* MERGEFORMAT</w:instrText>
        </w:r>
        <w:r w:rsidRPr="000E2C3E">
          <w:fldChar w:fldCharType="separate"/>
        </w:r>
        <w:r w:rsidRPr="000E2C3E">
          <w:t>2</w:t>
        </w:r>
        <w:r w:rsidRPr="000E2C3E">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E8FD7" w14:textId="77777777" w:rsidR="00E508BA" w:rsidRDefault="00E508BA">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769E38" w14:textId="77777777" w:rsidR="003E66FB" w:rsidRDefault="003E66FB" w:rsidP="006E1A21">
      <w:pPr>
        <w:ind w:firstLine="480"/>
      </w:pPr>
      <w:r>
        <w:separator/>
      </w:r>
    </w:p>
  </w:footnote>
  <w:footnote w:type="continuationSeparator" w:id="0">
    <w:p w14:paraId="1695B979" w14:textId="77777777" w:rsidR="003E66FB" w:rsidRDefault="003E66FB" w:rsidP="006E1A21">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C46761" w14:textId="77777777" w:rsidR="00E508BA" w:rsidRDefault="00E508BA">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A4BB9" w14:textId="2E4522A9" w:rsidR="00E508BA" w:rsidRPr="00F3420B" w:rsidRDefault="00E508BA" w:rsidP="008D1D58">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12DFDB" w14:textId="77777777" w:rsidR="00E508BA" w:rsidRDefault="00E508BA">
    <w:pPr>
      <w:pStyle w:val="a3"/>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5400CA"/>
    <w:multiLevelType w:val="hybridMultilevel"/>
    <w:tmpl w:val="60F28EFE"/>
    <w:lvl w:ilvl="0" w:tplc="7E7CB8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C431E4"/>
    <w:multiLevelType w:val="hybridMultilevel"/>
    <w:tmpl w:val="85C684EE"/>
    <w:lvl w:ilvl="0" w:tplc="37D68D60">
      <w:start w:val="8"/>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07B4903"/>
    <w:multiLevelType w:val="hybridMultilevel"/>
    <w:tmpl w:val="1C5C4604"/>
    <w:lvl w:ilvl="0" w:tplc="37D68D6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E204720"/>
    <w:multiLevelType w:val="hybridMultilevel"/>
    <w:tmpl w:val="3418E578"/>
    <w:lvl w:ilvl="0" w:tplc="37D68D60">
      <w:start w:val="8"/>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755D3903"/>
    <w:multiLevelType w:val="hybridMultilevel"/>
    <w:tmpl w:val="42F408A0"/>
    <w:lvl w:ilvl="0" w:tplc="A4ACFCF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FDD18B5"/>
    <w:multiLevelType w:val="hybridMultilevel"/>
    <w:tmpl w:val="0F78EACC"/>
    <w:lvl w:ilvl="0" w:tplc="37D68D6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4"/>
  </w:num>
  <w:num w:numId="2">
    <w:abstractNumId w:val="3"/>
  </w:num>
  <w:num w:numId="3">
    <w:abstractNumId w:val="1"/>
  </w:num>
  <w:num w:numId="4">
    <w:abstractNumId w:val="2"/>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wfrf059teeflet59b50fda0fesvt5dz9as&quot;&gt;My EndNote Library&lt;record-ids&gt;&lt;item&gt;25&lt;/item&gt;&lt;item&gt;26&lt;/item&gt;&lt;item&gt;27&lt;/item&gt;&lt;item&gt;28&lt;/item&gt;&lt;item&gt;32&lt;/item&gt;&lt;item&gt;33&lt;/item&gt;&lt;item&gt;34&lt;/item&gt;&lt;item&gt;35&lt;/item&gt;&lt;item&gt;36&lt;/item&gt;&lt;item&gt;37&lt;/item&gt;&lt;item&gt;38&lt;/item&gt;&lt;item&gt;39&lt;/item&gt;&lt;item&gt;40&lt;/item&gt;&lt;item&gt;41&lt;/item&gt;&lt;item&gt;42&lt;/item&gt;&lt;item&gt;43&lt;/item&gt;&lt;/record-ids&gt;&lt;/item&gt;&lt;/Libraries&gt;"/>
  </w:docVars>
  <w:rsids>
    <w:rsidRoot w:val="0013599D"/>
    <w:rsid w:val="00000D38"/>
    <w:rsid w:val="000435F4"/>
    <w:rsid w:val="00063261"/>
    <w:rsid w:val="000B1580"/>
    <w:rsid w:val="000D6D96"/>
    <w:rsid w:val="000E2C3E"/>
    <w:rsid w:val="001051D2"/>
    <w:rsid w:val="0010691D"/>
    <w:rsid w:val="001275BC"/>
    <w:rsid w:val="00127746"/>
    <w:rsid w:val="00132B54"/>
    <w:rsid w:val="0013599D"/>
    <w:rsid w:val="00137B4E"/>
    <w:rsid w:val="001C48CD"/>
    <w:rsid w:val="001F3A27"/>
    <w:rsid w:val="00216194"/>
    <w:rsid w:val="00216E3F"/>
    <w:rsid w:val="00216EA3"/>
    <w:rsid w:val="002264FF"/>
    <w:rsid w:val="00233FA0"/>
    <w:rsid w:val="00240691"/>
    <w:rsid w:val="002449BB"/>
    <w:rsid w:val="0025650F"/>
    <w:rsid w:val="00261EAC"/>
    <w:rsid w:val="002C12B4"/>
    <w:rsid w:val="002D1737"/>
    <w:rsid w:val="002D7451"/>
    <w:rsid w:val="002E1A5E"/>
    <w:rsid w:val="002E4C16"/>
    <w:rsid w:val="0030161A"/>
    <w:rsid w:val="00331E09"/>
    <w:rsid w:val="0034056E"/>
    <w:rsid w:val="0034458C"/>
    <w:rsid w:val="003574A6"/>
    <w:rsid w:val="00382C87"/>
    <w:rsid w:val="0039439B"/>
    <w:rsid w:val="003D70E7"/>
    <w:rsid w:val="003E66FB"/>
    <w:rsid w:val="003F3543"/>
    <w:rsid w:val="0040553C"/>
    <w:rsid w:val="00427AF3"/>
    <w:rsid w:val="0044405D"/>
    <w:rsid w:val="00492994"/>
    <w:rsid w:val="004A0955"/>
    <w:rsid w:val="004B64E2"/>
    <w:rsid w:val="004C0B0C"/>
    <w:rsid w:val="004D3076"/>
    <w:rsid w:val="004D4D8A"/>
    <w:rsid w:val="004D4FC0"/>
    <w:rsid w:val="005131AF"/>
    <w:rsid w:val="005424B1"/>
    <w:rsid w:val="00555B23"/>
    <w:rsid w:val="00563AD0"/>
    <w:rsid w:val="00580EEC"/>
    <w:rsid w:val="00584899"/>
    <w:rsid w:val="00584CBD"/>
    <w:rsid w:val="005D67B7"/>
    <w:rsid w:val="005E3B1C"/>
    <w:rsid w:val="005E7C9F"/>
    <w:rsid w:val="005F21FB"/>
    <w:rsid w:val="0062628A"/>
    <w:rsid w:val="00633B2D"/>
    <w:rsid w:val="006555A9"/>
    <w:rsid w:val="006966D9"/>
    <w:rsid w:val="006E01A4"/>
    <w:rsid w:val="006E1A21"/>
    <w:rsid w:val="006E3911"/>
    <w:rsid w:val="0070505E"/>
    <w:rsid w:val="0071424E"/>
    <w:rsid w:val="00725C94"/>
    <w:rsid w:val="00734A7B"/>
    <w:rsid w:val="00750160"/>
    <w:rsid w:val="00756631"/>
    <w:rsid w:val="00760620"/>
    <w:rsid w:val="007757BC"/>
    <w:rsid w:val="007778B8"/>
    <w:rsid w:val="007C4CBA"/>
    <w:rsid w:val="007D50D2"/>
    <w:rsid w:val="007D572B"/>
    <w:rsid w:val="00807884"/>
    <w:rsid w:val="008228D2"/>
    <w:rsid w:val="00822F50"/>
    <w:rsid w:val="00832BC6"/>
    <w:rsid w:val="00883D99"/>
    <w:rsid w:val="008A0FDF"/>
    <w:rsid w:val="008C4067"/>
    <w:rsid w:val="008D1D58"/>
    <w:rsid w:val="009036BA"/>
    <w:rsid w:val="00926B65"/>
    <w:rsid w:val="00930606"/>
    <w:rsid w:val="009539CD"/>
    <w:rsid w:val="009641AA"/>
    <w:rsid w:val="009B4A47"/>
    <w:rsid w:val="009D1DD6"/>
    <w:rsid w:val="00A2116A"/>
    <w:rsid w:val="00A4123A"/>
    <w:rsid w:val="00A449AA"/>
    <w:rsid w:val="00A47AC8"/>
    <w:rsid w:val="00AC1E54"/>
    <w:rsid w:val="00AC342C"/>
    <w:rsid w:val="00AC4653"/>
    <w:rsid w:val="00AD51C5"/>
    <w:rsid w:val="00AE4953"/>
    <w:rsid w:val="00AF0FDA"/>
    <w:rsid w:val="00AF2E11"/>
    <w:rsid w:val="00B01E54"/>
    <w:rsid w:val="00B15146"/>
    <w:rsid w:val="00B4608B"/>
    <w:rsid w:val="00B578AA"/>
    <w:rsid w:val="00B6159E"/>
    <w:rsid w:val="00B749C9"/>
    <w:rsid w:val="00B77758"/>
    <w:rsid w:val="00B83832"/>
    <w:rsid w:val="00BA1CFD"/>
    <w:rsid w:val="00BA4808"/>
    <w:rsid w:val="00BC3C79"/>
    <w:rsid w:val="00BD3AA7"/>
    <w:rsid w:val="00BD68B5"/>
    <w:rsid w:val="00C11E66"/>
    <w:rsid w:val="00C36AD7"/>
    <w:rsid w:val="00C415B3"/>
    <w:rsid w:val="00C600EC"/>
    <w:rsid w:val="00C61173"/>
    <w:rsid w:val="00C75BDC"/>
    <w:rsid w:val="00CC3BF4"/>
    <w:rsid w:val="00CC62AE"/>
    <w:rsid w:val="00D01E2E"/>
    <w:rsid w:val="00D17C4F"/>
    <w:rsid w:val="00D42C4B"/>
    <w:rsid w:val="00D6411A"/>
    <w:rsid w:val="00D75620"/>
    <w:rsid w:val="00DA3784"/>
    <w:rsid w:val="00DA3C21"/>
    <w:rsid w:val="00DC4F65"/>
    <w:rsid w:val="00E417BE"/>
    <w:rsid w:val="00E508BA"/>
    <w:rsid w:val="00E640B5"/>
    <w:rsid w:val="00E72464"/>
    <w:rsid w:val="00EA17F1"/>
    <w:rsid w:val="00EA2C2E"/>
    <w:rsid w:val="00EC5005"/>
    <w:rsid w:val="00ED5745"/>
    <w:rsid w:val="00F15AB4"/>
    <w:rsid w:val="00F2580B"/>
    <w:rsid w:val="00F3420B"/>
    <w:rsid w:val="00F43884"/>
    <w:rsid w:val="00F50BFE"/>
    <w:rsid w:val="00F61F7D"/>
    <w:rsid w:val="00F630F5"/>
    <w:rsid w:val="00F65539"/>
    <w:rsid w:val="00F72609"/>
    <w:rsid w:val="00F82B95"/>
    <w:rsid w:val="00FC3088"/>
    <w:rsid w:val="00FC3298"/>
    <w:rsid w:val="00FC3F9F"/>
    <w:rsid w:val="00FC3FF8"/>
    <w:rsid w:val="00FD2C54"/>
    <w:rsid w:val="00FD54B9"/>
    <w:rsid w:val="00FE2571"/>
    <w:rsid w:val="00FF08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8D273C"/>
  <w15:docId w15:val="{AEB13D31-0F2D-4552-9EAC-8EE740F7D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E3B1C"/>
    <w:pPr>
      <w:widowControl w:val="0"/>
      <w:spacing w:line="300" w:lineRule="auto"/>
      <w:ind w:firstLineChars="200" w:firstLine="200"/>
      <w:jc w:val="both"/>
    </w:pPr>
    <w:rPr>
      <w:sz w:val="24"/>
    </w:rPr>
  </w:style>
  <w:style w:type="paragraph" w:styleId="1">
    <w:name w:val="heading 1"/>
    <w:basedOn w:val="a"/>
    <w:next w:val="a"/>
    <w:link w:val="10"/>
    <w:uiPriority w:val="9"/>
    <w:qFormat/>
    <w:rsid w:val="00261EAC"/>
    <w:pPr>
      <w:keepNext/>
      <w:keepLines/>
      <w:spacing w:before="340" w:after="330" w:line="578" w:lineRule="auto"/>
      <w:ind w:firstLineChars="0" w:firstLine="0"/>
      <w:jc w:val="center"/>
      <w:outlineLvl w:val="0"/>
    </w:pPr>
    <w:rPr>
      <w:b/>
      <w:bCs/>
      <w:kern w:val="44"/>
      <w:sz w:val="44"/>
      <w:szCs w:val="44"/>
    </w:rPr>
  </w:style>
  <w:style w:type="paragraph" w:styleId="2">
    <w:name w:val="heading 2"/>
    <w:basedOn w:val="3"/>
    <w:next w:val="a"/>
    <w:link w:val="20"/>
    <w:uiPriority w:val="9"/>
    <w:unhideWhenUsed/>
    <w:qFormat/>
    <w:rsid w:val="005424B1"/>
    <w:pPr>
      <w:outlineLvl w:val="1"/>
    </w:pPr>
  </w:style>
  <w:style w:type="paragraph" w:styleId="3">
    <w:name w:val="heading 3"/>
    <w:basedOn w:val="a"/>
    <w:next w:val="a"/>
    <w:link w:val="30"/>
    <w:uiPriority w:val="9"/>
    <w:unhideWhenUsed/>
    <w:qFormat/>
    <w:rsid w:val="005424B1"/>
    <w:pPr>
      <w:keepNext/>
      <w:keepLines/>
      <w:spacing w:before="260" w:after="260" w:line="415" w:lineRule="auto"/>
      <w:ind w:firstLineChars="0" w:firstLine="0"/>
      <w:outlineLvl w:val="2"/>
    </w:pPr>
    <w:rPr>
      <w:rFonts w:asciiTheme="minorEastAsia" w:hAnsiTheme="minorEastAsia"/>
      <w:b/>
      <w:bCs/>
      <w:sz w:val="32"/>
      <w:szCs w:val="32"/>
    </w:rPr>
  </w:style>
  <w:style w:type="paragraph" w:styleId="4">
    <w:name w:val="heading 4"/>
    <w:basedOn w:val="1"/>
    <w:next w:val="a"/>
    <w:link w:val="40"/>
    <w:uiPriority w:val="9"/>
    <w:unhideWhenUsed/>
    <w:qFormat/>
    <w:rsid w:val="005424B1"/>
    <w:pPr>
      <w:jc w:val="both"/>
      <w:outlineLvl w:val="3"/>
    </w:pPr>
    <w:rPr>
      <w:sz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B4A47"/>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9B4A47"/>
    <w:rPr>
      <w:sz w:val="18"/>
      <w:szCs w:val="18"/>
    </w:rPr>
  </w:style>
  <w:style w:type="paragraph" w:styleId="a5">
    <w:name w:val="footer"/>
    <w:basedOn w:val="a"/>
    <w:link w:val="a6"/>
    <w:uiPriority w:val="99"/>
    <w:unhideWhenUsed/>
    <w:rsid w:val="009B4A47"/>
    <w:pPr>
      <w:tabs>
        <w:tab w:val="center" w:pos="4153"/>
        <w:tab w:val="right" w:pos="8306"/>
      </w:tabs>
      <w:snapToGrid w:val="0"/>
      <w:jc w:val="left"/>
    </w:pPr>
    <w:rPr>
      <w:sz w:val="18"/>
      <w:szCs w:val="18"/>
    </w:rPr>
  </w:style>
  <w:style w:type="character" w:customStyle="1" w:styleId="a6">
    <w:name w:val="页脚 字符"/>
    <w:basedOn w:val="a0"/>
    <w:link w:val="a5"/>
    <w:uiPriority w:val="99"/>
    <w:rsid w:val="009B4A47"/>
    <w:rPr>
      <w:sz w:val="18"/>
      <w:szCs w:val="18"/>
    </w:rPr>
  </w:style>
  <w:style w:type="paragraph" w:styleId="a7">
    <w:name w:val="List Paragraph"/>
    <w:basedOn w:val="a"/>
    <w:uiPriority w:val="34"/>
    <w:qFormat/>
    <w:rsid w:val="004B64E2"/>
    <w:pPr>
      <w:ind w:firstLine="420"/>
    </w:pPr>
  </w:style>
  <w:style w:type="paragraph" w:styleId="a8">
    <w:name w:val="Balloon Text"/>
    <w:basedOn w:val="a"/>
    <w:link w:val="a9"/>
    <w:uiPriority w:val="99"/>
    <w:semiHidden/>
    <w:unhideWhenUsed/>
    <w:rsid w:val="004D3076"/>
    <w:rPr>
      <w:sz w:val="18"/>
      <w:szCs w:val="18"/>
    </w:rPr>
  </w:style>
  <w:style w:type="character" w:customStyle="1" w:styleId="a9">
    <w:name w:val="批注框文本 字符"/>
    <w:basedOn w:val="a0"/>
    <w:link w:val="a8"/>
    <w:uiPriority w:val="99"/>
    <w:semiHidden/>
    <w:rsid w:val="004D3076"/>
    <w:rPr>
      <w:sz w:val="18"/>
      <w:szCs w:val="18"/>
    </w:rPr>
  </w:style>
  <w:style w:type="paragraph" w:styleId="aa">
    <w:name w:val="caption"/>
    <w:basedOn w:val="a"/>
    <w:next w:val="a"/>
    <w:uiPriority w:val="35"/>
    <w:unhideWhenUsed/>
    <w:qFormat/>
    <w:rsid w:val="00EC5005"/>
    <w:rPr>
      <w:rFonts w:asciiTheme="majorHAnsi" w:eastAsia="黑体" w:hAnsiTheme="majorHAnsi" w:cstheme="majorBidi"/>
      <w:sz w:val="20"/>
      <w:szCs w:val="20"/>
    </w:rPr>
  </w:style>
  <w:style w:type="character" w:customStyle="1" w:styleId="10">
    <w:name w:val="标题 1 字符"/>
    <w:basedOn w:val="a0"/>
    <w:link w:val="1"/>
    <w:uiPriority w:val="9"/>
    <w:rsid w:val="00261EAC"/>
    <w:rPr>
      <w:b/>
      <w:bCs/>
      <w:kern w:val="44"/>
      <w:sz w:val="44"/>
      <w:szCs w:val="44"/>
    </w:rPr>
  </w:style>
  <w:style w:type="character" w:customStyle="1" w:styleId="20">
    <w:name w:val="标题 2 字符"/>
    <w:basedOn w:val="a0"/>
    <w:link w:val="2"/>
    <w:uiPriority w:val="9"/>
    <w:rsid w:val="005424B1"/>
    <w:rPr>
      <w:rFonts w:asciiTheme="minorEastAsia" w:hAnsiTheme="minorEastAsia"/>
      <w:b/>
      <w:bCs/>
      <w:sz w:val="32"/>
      <w:szCs w:val="32"/>
    </w:rPr>
  </w:style>
  <w:style w:type="character" w:customStyle="1" w:styleId="30">
    <w:name w:val="标题 3 字符"/>
    <w:basedOn w:val="a0"/>
    <w:link w:val="3"/>
    <w:uiPriority w:val="9"/>
    <w:rsid w:val="005424B1"/>
    <w:rPr>
      <w:rFonts w:asciiTheme="minorEastAsia" w:hAnsiTheme="minorEastAsia"/>
      <w:b/>
      <w:bCs/>
      <w:sz w:val="32"/>
      <w:szCs w:val="32"/>
    </w:rPr>
  </w:style>
  <w:style w:type="character" w:customStyle="1" w:styleId="40">
    <w:name w:val="标题 4 字符"/>
    <w:basedOn w:val="a0"/>
    <w:link w:val="4"/>
    <w:uiPriority w:val="9"/>
    <w:rsid w:val="005424B1"/>
    <w:rPr>
      <w:b/>
      <w:bCs/>
      <w:kern w:val="44"/>
      <w:sz w:val="24"/>
      <w:szCs w:val="44"/>
    </w:rPr>
  </w:style>
  <w:style w:type="table" w:styleId="31">
    <w:name w:val="Plain Table 3"/>
    <w:basedOn w:val="a1"/>
    <w:uiPriority w:val="43"/>
    <w:rsid w:val="005424B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EndNoteBibliographyTitle">
    <w:name w:val="EndNote Bibliography Title"/>
    <w:basedOn w:val="a"/>
    <w:link w:val="EndNoteBibliographyTitle0"/>
    <w:rsid w:val="00261EAC"/>
    <w:pPr>
      <w:jc w:val="center"/>
    </w:pPr>
    <w:rPr>
      <w:rFonts w:ascii="Calibri" w:hAnsi="Calibri" w:cs="Calibri"/>
      <w:noProof/>
    </w:rPr>
  </w:style>
  <w:style w:type="character" w:customStyle="1" w:styleId="EndNoteBibliographyTitle0">
    <w:name w:val="EndNote Bibliography Title 字符"/>
    <w:basedOn w:val="a0"/>
    <w:link w:val="EndNoteBibliographyTitle"/>
    <w:rsid w:val="00261EAC"/>
    <w:rPr>
      <w:rFonts w:ascii="Calibri" w:hAnsi="Calibri" w:cs="Calibri"/>
      <w:noProof/>
      <w:sz w:val="24"/>
    </w:rPr>
  </w:style>
  <w:style w:type="paragraph" w:customStyle="1" w:styleId="EndNoteBibliography">
    <w:name w:val="EndNote Bibliography"/>
    <w:basedOn w:val="a"/>
    <w:link w:val="EndNoteBibliography0"/>
    <w:rsid w:val="00261EAC"/>
    <w:pPr>
      <w:spacing w:line="240" w:lineRule="auto"/>
    </w:pPr>
    <w:rPr>
      <w:rFonts w:ascii="Calibri" w:hAnsi="Calibri" w:cs="Calibri"/>
      <w:noProof/>
    </w:rPr>
  </w:style>
  <w:style w:type="character" w:customStyle="1" w:styleId="EndNoteBibliography0">
    <w:name w:val="EndNote Bibliography 字符"/>
    <w:basedOn w:val="a0"/>
    <w:link w:val="EndNoteBibliography"/>
    <w:rsid w:val="00261EAC"/>
    <w:rPr>
      <w:rFonts w:ascii="Calibri" w:hAnsi="Calibri" w:cs="Calibri"/>
      <w:noProof/>
      <w:sz w:val="24"/>
    </w:rPr>
  </w:style>
  <w:style w:type="table" w:styleId="ab">
    <w:name w:val="Table Grid"/>
    <w:basedOn w:val="a1"/>
    <w:uiPriority w:val="59"/>
    <w:unhideWhenUsed/>
    <w:rsid w:val="00B151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Plain Table 2"/>
    <w:basedOn w:val="a1"/>
    <w:uiPriority w:val="42"/>
    <w:rsid w:val="00B1514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5">
    <w:name w:val="Plain Table 5"/>
    <w:basedOn w:val="a1"/>
    <w:uiPriority w:val="45"/>
    <w:rsid w:val="00B1514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41">
    <w:name w:val="Plain Table 4"/>
    <w:basedOn w:val="a1"/>
    <w:uiPriority w:val="44"/>
    <w:rsid w:val="00B151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c">
    <w:name w:val="Placeholder Text"/>
    <w:basedOn w:val="a0"/>
    <w:uiPriority w:val="99"/>
    <w:semiHidden/>
    <w:rsid w:val="00B15146"/>
    <w:rPr>
      <w:color w:val="808080"/>
    </w:rPr>
  </w:style>
  <w:style w:type="character" w:styleId="ad">
    <w:name w:val="Hyperlink"/>
    <w:basedOn w:val="a0"/>
    <w:uiPriority w:val="99"/>
    <w:unhideWhenUsed/>
    <w:rsid w:val="000D6D96"/>
    <w:rPr>
      <w:color w:val="0000FF" w:themeColor="hyperlink"/>
      <w:u w:val="single"/>
    </w:rPr>
  </w:style>
  <w:style w:type="character" w:styleId="ae">
    <w:name w:val="Unresolved Mention"/>
    <w:basedOn w:val="a0"/>
    <w:uiPriority w:val="99"/>
    <w:semiHidden/>
    <w:unhideWhenUsed/>
    <w:rsid w:val="000D6D96"/>
    <w:rPr>
      <w:color w:val="605E5C"/>
      <w:shd w:val="clear" w:color="auto" w:fill="E1DFDD"/>
    </w:rPr>
  </w:style>
  <w:style w:type="paragraph" w:styleId="af">
    <w:name w:val="Title"/>
    <w:basedOn w:val="a"/>
    <w:next w:val="a"/>
    <w:link w:val="af0"/>
    <w:uiPriority w:val="10"/>
    <w:qFormat/>
    <w:rsid w:val="002E4C16"/>
    <w:pPr>
      <w:spacing w:before="240" w:after="60"/>
      <w:ind w:firstLineChars="0" w:firstLine="0"/>
      <w:jc w:val="center"/>
      <w:outlineLvl w:val="0"/>
    </w:pPr>
    <w:rPr>
      <w:rFonts w:asciiTheme="majorHAnsi" w:eastAsiaTheme="majorEastAsia" w:hAnsiTheme="majorHAnsi" w:cstheme="majorBidi"/>
      <w:b/>
      <w:bCs/>
      <w:sz w:val="32"/>
      <w:szCs w:val="32"/>
    </w:rPr>
  </w:style>
  <w:style w:type="character" w:customStyle="1" w:styleId="af0">
    <w:name w:val="标题 字符"/>
    <w:basedOn w:val="a0"/>
    <w:link w:val="af"/>
    <w:uiPriority w:val="10"/>
    <w:rsid w:val="002E4C16"/>
    <w:rPr>
      <w:rFonts w:asciiTheme="majorHAnsi" w:eastAsiaTheme="majorEastAsia" w:hAnsiTheme="majorHAnsi" w:cstheme="majorBidi"/>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499E29-9002-4BD4-ACEF-22EC12C8BC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43</Pages>
  <Words>8154</Words>
  <Characters>46481</Characters>
  <Application>Microsoft Office Word</Application>
  <DocSecurity>0</DocSecurity>
  <Lines>387</Lines>
  <Paragraphs>109</Paragraphs>
  <ScaleCrop>false</ScaleCrop>
  <Company>Microsoft</Company>
  <LinksUpToDate>false</LinksUpToDate>
  <CharactersWithSpaces>54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曾 晋哲</cp:lastModifiedBy>
  <cp:revision>31</cp:revision>
  <cp:lastPrinted>2018-09-16T08:49:00Z</cp:lastPrinted>
  <dcterms:created xsi:type="dcterms:W3CDTF">2018-09-16T08:21:00Z</dcterms:created>
  <dcterms:modified xsi:type="dcterms:W3CDTF">2018-09-16T08:49:00Z</dcterms:modified>
</cp:coreProperties>
</file>